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312CCC" w14:textId="5A8DBCD7" w:rsidR="004E32AB" w:rsidRPr="00F500E3" w:rsidRDefault="00F500E3" w:rsidP="00F500E3">
      <w:pPr>
        <w:spacing w:after="0" w:line="240" w:lineRule="auto"/>
      </w:pPr>
      <w:r w:rsidRPr="00F500E3">
        <w:rPr>
          <w:b/>
        </w:rPr>
        <w:t>TITLE:</w:t>
      </w:r>
    </w:p>
    <w:p w14:paraId="76E2F5A2" w14:textId="6B060E64" w:rsidR="004E32AB" w:rsidRPr="00F500E3" w:rsidRDefault="00F500E3" w:rsidP="00F500E3">
      <w:pPr>
        <w:spacing w:after="0" w:line="240" w:lineRule="auto"/>
      </w:pPr>
      <w:r>
        <w:t>R</w:t>
      </w:r>
      <w:r w:rsidRPr="00F500E3">
        <w:rPr>
          <w:rFonts w:hint="eastAsia"/>
        </w:rPr>
        <w:t xml:space="preserve">etinal </w:t>
      </w:r>
      <w:r>
        <w:t>O</w:t>
      </w:r>
      <w:r w:rsidRPr="00F500E3">
        <w:rPr>
          <w:rFonts w:hint="eastAsia"/>
        </w:rPr>
        <w:t xml:space="preserve">rganoid </w:t>
      </w:r>
      <w:r>
        <w:t>I</w:t>
      </w:r>
      <w:r w:rsidRPr="00F500E3">
        <w:rPr>
          <w:rFonts w:hint="eastAsia"/>
        </w:rPr>
        <w:t xml:space="preserve">nduction </w:t>
      </w:r>
      <w:r>
        <w:t>S</w:t>
      </w:r>
      <w:r w:rsidRPr="00F500E3">
        <w:rPr>
          <w:rFonts w:hint="eastAsia"/>
        </w:rPr>
        <w:t xml:space="preserve">ystem for </w:t>
      </w:r>
      <w:r>
        <w:t>D</w:t>
      </w:r>
      <w:r w:rsidRPr="00F500E3">
        <w:rPr>
          <w:rFonts w:hint="eastAsia"/>
        </w:rPr>
        <w:t xml:space="preserve">erivation of 3D </w:t>
      </w:r>
      <w:r>
        <w:t>R</w:t>
      </w:r>
      <w:r w:rsidRPr="00F500E3">
        <w:rPr>
          <w:rFonts w:hint="eastAsia"/>
        </w:rPr>
        <w:t xml:space="preserve">etinal </w:t>
      </w:r>
      <w:r>
        <w:t>T</w:t>
      </w:r>
      <w:r w:rsidRPr="00F500E3">
        <w:rPr>
          <w:rFonts w:hint="eastAsia"/>
        </w:rPr>
        <w:t>issue</w:t>
      </w:r>
      <w:r w:rsidRPr="00F500E3">
        <w:t>s</w:t>
      </w:r>
      <w:r w:rsidRPr="00F500E3">
        <w:rPr>
          <w:rFonts w:hint="eastAsia"/>
        </w:rPr>
        <w:t xml:space="preserve"> from </w:t>
      </w:r>
      <w:r>
        <w:t>H</w:t>
      </w:r>
      <w:r w:rsidRPr="00F500E3">
        <w:rPr>
          <w:rFonts w:hint="eastAsia"/>
        </w:rPr>
        <w:t xml:space="preserve">uman </w:t>
      </w:r>
      <w:r>
        <w:t>P</w:t>
      </w:r>
      <w:r w:rsidRPr="00F500E3">
        <w:t xml:space="preserve">luripotent </w:t>
      </w:r>
      <w:r>
        <w:t>S</w:t>
      </w:r>
      <w:r w:rsidRPr="00F500E3">
        <w:t xml:space="preserve">tem </w:t>
      </w:r>
      <w:r>
        <w:t>C</w:t>
      </w:r>
      <w:r w:rsidRPr="00F500E3">
        <w:t>ells</w:t>
      </w:r>
    </w:p>
    <w:p w14:paraId="7BF63F36" w14:textId="77777777" w:rsidR="004E32AB" w:rsidRPr="00F500E3" w:rsidRDefault="004E32AB" w:rsidP="00F500E3">
      <w:pPr>
        <w:spacing w:after="0" w:line="240" w:lineRule="auto"/>
        <w:rPr>
          <w:b/>
        </w:rPr>
      </w:pPr>
    </w:p>
    <w:p w14:paraId="30E3E218" w14:textId="23F2222C" w:rsidR="004E32AB" w:rsidRPr="00F500E3" w:rsidRDefault="00F500E3" w:rsidP="00F500E3">
      <w:pPr>
        <w:spacing w:after="0" w:line="240" w:lineRule="auto"/>
      </w:pPr>
      <w:r w:rsidRPr="00F500E3">
        <w:rPr>
          <w:b/>
        </w:rPr>
        <w:t xml:space="preserve">AUTHORS AND AFFILIATIONS: </w:t>
      </w:r>
    </w:p>
    <w:p w14:paraId="79B7A49D" w14:textId="6F448E4E" w:rsidR="00F500E3" w:rsidRDefault="009465E1" w:rsidP="00F500E3">
      <w:pPr>
        <w:spacing w:after="0" w:line="240" w:lineRule="auto"/>
      </w:pPr>
      <w:r w:rsidRPr="00F500E3">
        <w:rPr>
          <w:rFonts w:eastAsia="SimSun" w:hint="eastAsia"/>
          <w:lang w:eastAsia="zh-CN"/>
        </w:rPr>
        <w:t>Yuanyuan Guan</w:t>
      </w:r>
      <w:r w:rsidRPr="00BE0680">
        <w:rPr>
          <w:rFonts w:eastAsia="SimSun"/>
          <w:vertAlign w:val="superscript"/>
          <w:lang w:eastAsia="zh-CN"/>
        </w:rPr>
        <w:t>1</w:t>
      </w:r>
      <w:r w:rsidR="00B545A9">
        <w:rPr>
          <w:rFonts w:eastAsia="SimSun"/>
          <w:vertAlign w:val="superscript"/>
          <w:lang w:eastAsia="zh-CN"/>
        </w:rPr>
        <w:t>#</w:t>
      </w:r>
      <w:r w:rsidRPr="00F500E3">
        <w:rPr>
          <w:rFonts w:eastAsia="SimSun" w:hint="eastAsia"/>
          <w:lang w:eastAsia="zh-CN"/>
        </w:rPr>
        <w:t>,</w:t>
      </w:r>
      <w:r>
        <w:rPr>
          <w:rFonts w:eastAsia="SimSun"/>
          <w:lang w:eastAsia="zh-CN"/>
        </w:rPr>
        <w:t xml:space="preserve"> </w:t>
      </w:r>
      <w:proofErr w:type="spellStart"/>
      <w:r w:rsidRPr="00F500E3">
        <w:rPr>
          <w:rFonts w:eastAsia="SimSun" w:hint="eastAsia"/>
          <w:lang w:eastAsia="zh-CN"/>
        </w:rPr>
        <w:t>Bingbing</w:t>
      </w:r>
      <w:proofErr w:type="spellEnd"/>
      <w:r w:rsidRPr="00F500E3">
        <w:rPr>
          <w:rFonts w:eastAsia="SimSun" w:hint="eastAsia"/>
          <w:lang w:eastAsia="zh-CN"/>
        </w:rPr>
        <w:t xml:space="preserve"> Xie</w:t>
      </w:r>
      <w:r w:rsidRPr="00BE0680">
        <w:rPr>
          <w:rFonts w:eastAsia="SimSun"/>
          <w:vertAlign w:val="superscript"/>
          <w:lang w:eastAsia="zh-CN"/>
        </w:rPr>
        <w:t>1</w:t>
      </w:r>
      <w:r w:rsidR="00B545A9">
        <w:rPr>
          <w:rFonts w:eastAsia="SimSun"/>
          <w:vertAlign w:val="superscript"/>
          <w:lang w:eastAsia="zh-CN"/>
        </w:rPr>
        <w:t>#</w:t>
      </w:r>
      <w:r w:rsidRPr="00F500E3">
        <w:rPr>
          <w:rFonts w:eastAsia="SimSun" w:hint="eastAsia"/>
          <w:lang w:eastAsia="zh-CN"/>
        </w:rPr>
        <w:t>,</w:t>
      </w:r>
      <w:r>
        <w:rPr>
          <w:rFonts w:eastAsia="SimSun"/>
          <w:lang w:eastAsia="zh-CN"/>
        </w:rPr>
        <w:t xml:space="preserve"> </w:t>
      </w:r>
      <w:r w:rsidRPr="00F500E3">
        <w:rPr>
          <w:rFonts w:eastAsia="SimSun" w:hint="eastAsia"/>
          <w:lang w:eastAsia="zh-CN"/>
        </w:rPr>
        <w:t>Xiufeng Zhong</w:t>
      </w:r>
      <w:r w:rsidRPr="00BE0680">
        <w:rPr>
          <w:rFonts w:eastAsia="SimSun"/>
          <w:vertAlign w:val="superscript"/>
          <w:lang w:eastAsia="zh-CN"/>
        </w:rPr>
        <w:t>1*</w:t>
      </w:r>
    </w:p>
    <w:p w14:paraId="6290A1D9" w14:textId="77777777" w:rsidR="009465E1" w:rsidRDefault="009465E1" w:rsidP="00F500E3">
      <w:pPr>
        <w:spacing w:after="0" w:line="240" w:lineRule="auto"/>
      </w:pPr>
    </w:p>
    <w:p w14:paraId="2F954294" w14:textId="75C76814" w:rsidR="004E32AB" w:rsidRDefault="009465E1" w:rsidP="009465E1">
      <w:pPr>
        <w:spacing w:after="0" w:line="240" w:lineRule="auto"/>
        <w:rPr>
          <w:rFonts w:eastAsia="SimSun"/>
          <w:lang w:eastAsia="zh-CN"/>
        </w:rPr>
      </w:pPr>
      <w:r w:rsidRPr="00BE0680">
        <w:rPr>
          <w:rFonts w:eastAsia="SimSun"/>
          <w:vertAlign w:val="superscript"/>
          <w:lang w:eastAsia="zh-CN"/>
        </w:rPr>
        <w:t>1</w:t>
      </w:r>
      <w:r w:rsidR="00F500E3" w:rsidRPr="00F500E3">
        <w:rPr>
          <w:rFonts w:eastAsia="SimSun" w:hint="eastAsia"/>
          <w:lang w:eastAsia="zh-CN"/>
        </w:rPr>
        <w:t>State Key Laboratory of Ophthalmology,</w:t>
      </w:r>
      <w:r w:rsidR="00F500E3" w:rsidRPr="00F500E3">
        <w:rPr>
          <w:rFonts w:eastAsia="SimSun"/>
          <w:lang w:eastAsia="zh-CN"/>
        </w:rPr>
        <w:t xml:space="preserve"> </w:t>
      </w:r>
      <w:r w:rsidR="00F500E3" w:rsidRPr="00F500E3">
        <w:rPr>
          <w:rFonts w:eastAsia="SimSun" w:hint="eastAsia"/>
          <w:lang w:eastAsia="zh-CN"/>
        </w:rPr>
        <w:t xml:space="preserve">Zhongshan Ophthalmic Center, Sun </w:t>
      </w:r>
      <w:proofErr w:type="spellStart"/>
      <w:r w:rsidR="00F500E3" w:rsidRPr="00F500E3">
        <w:rPr>
          <w:rFonts w:eastAsia="SimSun" w:hint="eastAsia"/>
          <w:lang w:eastAsia="zh-CN"/>
        </w:rPr>
        <w:t>Yat-sen</w:t>
      </w:r>
      <w:proofErr w:type="spellEnd"/>
      <w:r w:rsidR="00F500E3" w:rsidRPr="00F500E3">
        <w:rPr>
          <w:rFonts w:eastAsia="SimSun" w:hint="eastAsia"/>
          <w:lang w:eastAsia="zh-CN"/>
        </w:rPr>
        <w:t xml:space="preserve"> University, Guangzhou, China</w:t>
      </w:r>
    </w:p>
    <w:p w14:paraId="0C27F9AA" w14:textId="54BFC450" w:rsidR="004E32AB" w:rsidRDefault="004E32AB" w:rsidP="00F500E3">
      <w:pPr>
        <w:spacing w:after="0" w:line="240" w:lineRule="auto"/>
        <w:rPr>
          <w:rFonts w:eastAsia="SimSun"/>
          <w:lang w:eastAsia="zh-CN"/>
        </w:rPr>
      </w:pPr>
    </w:p>
    <w:p w14:paraId="5BDB1EE8" w14:textId="2F4FA58D" w:rsidR="009465E1" w:rsidRDefault="009465E1" w:rsidP="00F500E3">
      <w:pPr>
        <w:spacing w:after="0" w:line="240" w:lineRule="auto"/>
        <w:rPr>
          <w:rFonts w:eastAsia="SimSun"/>
          <w:lang w:eastAsia="zh-CN"/>
        </w:rPr>
      </w:pPr>
      <w:r>
        <w:rPr>
          <w:rFonts w:eastAsia="SimSun"/>
          <w:lang w:eastAsia="zh-CN"/>
        </w:rPr>
        <w:t>Email Addresses of Co-Authors:</w:t>
      </w:r>
    </w:p>
    <w:p w14:paraId="1D8EE1B9" w14:textId="4548DDB2" w:rsidR="009465E1" w:rsidRDefault="009465E1" w:rsidP="00F500E3">
      <w:pPr>
        <w:spacing w:after="0" w:line="240" w:lineRule="auto"/>
        <w:rPr>
          <w:rFonts w:eastAsia="SimSun"/>
          <w:lang w:eastAsia="zh-CN"/>
        </w:rPr>
      </w:pPr>
      <w:r w:rsidRPr="00F500E3">
        <w:rPr>
          <w:rFonts w:eastAsia="SimSun" w:hint="eastAsia"/>
          <w:lang w:eastAsia="zh-CN"/>
        </w:rPr>
        <w:t>Yuanyuan Guan</w:t>
      </w:r>
      <w:r>
        <w:rPr>
          <w:rFonts w:eastAsia="SimSun"/>
          <w:lang w:eastAsia="zh-CN"/>
        </w:rPr>
        <w:tab/>
        <w:t>(</w:t>
      </w:r>
      <w:hyperlink r:id="rId9" w:history="1">
        <w:r w:rsidRPr="005F255C">
          <w:rPr>
            <w:rStyle w:val="Hyperlink"/>
            <w:rFonts w:eastAsia="SimSun" w:hint="eastAsia"/>
            <w:lang w:eastAsia="zh-CN"/>
          </w:rPr>
          <w:t>guanyy8@mail2.sysu.edu.cn</w:t>
        </w:r>
      </w:hyperlink>
      <w:r>
        <w:rPr>
          <w:rFonts w:eastAsia="SimSun"/>
          <w:lang w:eastAsia="zh-CN"/>
        </w:rPr>
        <w:t>)</w:t>
      </w:r>
    </w:p>
    <w:p w14:paraId="137EF1FE" w14:textId="1DCA5CD1" w:rsidR="009465E1" w:rsidRDefault="009465E1" w:rsidP="00F500E3">
      <w:pPr>
        <w:spacing w:after="0" w:line="240" w:lineRule="auto"/>
        <w:rPr>
          <w:rFonts w:eastAsia="SimSun"/>
          <w:lang w:eastAsia="zh-CN"/>
        </w:rPr>
      </w:pPr>
      <w:proofErr w:type="spellStart"/>
      <w:r w:rsidRPr="00F500E3">
        <w:rPr>
          <w:rFonts w:eastAsia="SimSun" w:hint="eastAsia"/>
          <w:lang w:eastAsia="zh-CN"/>
        </w:rPr>
        <w:t>Bingbing</w:t>
      </w:r>
      <w:proofErr w:type="spellEnd"/>
      <w:r w:rsidRPr="00F500E3">
        <w:rPr>
          <w:rFonts w:eastAsia="SimSun" w:hint="eastAsia"/>
          <w:lang w:eastAsia="zh-CN"/>
        </w:rPr>
        <w:t xml:space="preserve"> </w:t>
      </w:r>
      <w:proofErr w:type="spellStart"/>
      <w:r w:rsidRPr="00F500E3">
        <w:rPr>
          <w:rFonts w:eastAsia="SimSun" w:hint="eastAsia"/>
          <w:lang w:eastAsia="zh-CN"/>
        </w:rPr>
        <w:t>Xie</w:t>
      </w:r>
      <w:proofErr w:type="spellEnd"/>
      <w:r>
        <w:rPr>
          <w:rFonts w:eastAsia="SimSun"/>
          <w:lang w:eastAsia="zh-CN"/>
        </w:rPr>
        <w:tab/>
      </w:r>
      <w:r>
        <w:rPr>
          <w:rFonts w:eastAsia="SimSun"/>
          <w:lang w:eastAsia="zh-CN"/>
        </w:rPr>
        <w:tab/>
        <w:t>(</w:t>
      </w:r>
      <w:hyperlink r:id="rId10" w:history="1">
        <w:r w:rsidRPr="005F255C">
          <w:rPr>
            <w:rStyle w:val="Hyperlink"/>
            <w:rFonts w:eastAsia="SimSun" w:hint="eastAsia"/>
            <w:lang w:eastAsia="zh-CN"/>
          </w:rPr>
          <w:t>583747158@qq.com</w:t>
        </w:r>
      </w:hyperlink>
      <w:r>
        <w:rPr>
          <w:rFonts w:eastAsia="SimSun"/>
          <w:lang w:eastAsia="zh-CN"/>
        </w:rPr>
        <w:t>)</w:t>
      </w:r>
    </w:p>
    <w:p w14:paraId="402E05D6" w14:textId="473F042F" w:rsidR="009465E1" w:rsidRDefault="009465E1" w:rsidP="00F500E3">
      <w:pPr>
        <w:spacing w:after="0" w:line="240" w:lineRule="auto"/>
        <w:rPr>
          <w:rFonts w:eastAsia="SimSun"/>
          <w:lang w:eastAsia="zh-CN"/>
        </w:rPr>
      </w:pPr>
      <w:proofErr w:type="spellStart"/>
      <w:r w:rsidRPr="00F500E3">
        <w:rPr>
          <w:rFonts w:eastAsia="SimSun" w:hint="eastAsia"/>
          <w:lang w:eastAsia="zh-CN"/>
        </w:rPr>
        <w:t>Xiufeng</w:t>
      </w:r>
      <w:proofErr w:type="spellEnd"/>
      <w:r w:rsidRPr="00F500E3">
        <w:rPr>
          <w:rFonts w:eastAsia="SimSun" w:hint="eastAsia"/>
          <w:lang w:eastAsia="zh-CN"/>
        </w:rPr>
        <w:t xml:space="preserve"> Zhong</w:t>
      </w:r>
      <w:r>
        <w:rPr>
          <w:rFonts w:eastAsia="SimSun"/>
          <w:lang w:eastAsia="zh-CN"/>
        </w:rPr>
        <w:tab/>
      </w:r>
      <w:r>
        <w:rPr>
          <w:rFonts w:eastAsia="SimSun"/>
          <w:lang w:eastAsia="zh-CN"/>
        </w:rPr>
        <w:tab/>
        <w:t>(</w:t>
      </w:r>
      <w:hyperlink r:id="rId11" w:history="1">
        <w:r w:rsidRPr="005F255C">
          <w:rPr>
            <w:rStyle w:val="Hyperlink"/>
            <w:rFonts w:eastAsia="SimSun" w:hint="eastAsia"/>
            <w:lang w:eastAsia="zh-CN"/>
          </w:rPr>
          <w:t>zhongxf7@mail.sysu.edu.cn</w:t>
        </w:r>
      </w:hyperlink>
      <w:r>
        <w:rPr>
          <w:rFonts w:eastAsia="SimSun"/>
          <w:lang w:eastAsia="zh-CN"/>
        </w:rPr>
        <w:t>)</w:t>
      </w:r>
    </w:p>
    <w:p w14:paraId="47953C74" w14:textId="4C70FC01" w:rsidR="009465E1" w:rsidRDefault="009465E1" w:rsidP="00F500E3">
      <w:pPr>
        <w:spacing w:after="0" w:line="240" w:lineRule="auto"/>
        <w:rPr>
          <w:rFonts w:eastAsia="SimSun"/>
          <w:lang w:eastAsia="zh-CN"/>
        </w:rPr>
      </w:pPr>
    </w:p>
    <w:p w14:paraId="7CA4486A" w14:textId="6CA9F205" w:rsidR="00B545A9" w:rsidRPr="00FD177B" w:rsidRDefault="00B545A9" w:rsidP="00B545A9">
      <w:pPr>
        <w:widowControl/>
        <w:spacing w:after="0" w:line="240" w:lineRule="auto"/>
        <w:jc w:val="left"/>
        <w:rPr>
          <w:rFonts w:eastAsia="SimSun"/>
          <w:lang w:eastAsia="zh-CN"/>
        </w:rPr>
      </w:pPr>
      <w:r>
        <w:rPr>
          <w:rFonts w:eastAsia="SimSun"/>
          <w:lang w:eastAsia="zh-CN"/>
        </w:rPr>
        <w:t>#</w:t>
      </w:r>
      <w:r w:rsidR="005018FA">
        <w:rPr>
          <w:rFonts w:eastAsia="SimSun"/>
          <w:lang w:eastAsia="zh-CN"/>
        </w:rPr>
        <w:t xml:space="preserve"> These</w:t>
      </w:r>
      <w:r w:rsidRPr="00FD177B">
        <w:rPr>
          <w:rFonts w:eastAsia="SimSun"/>
          <w:lang w:eastAsia="zh-CN"/>
        </w:rPr>
        <w:t xml:space="preserve"> </w:t>
      </w:r>
      <w:r w:rsidR="005018FA">
        <w:rPr>
          <w:rFonts w:eastAsia="SimSun"/>
          <w:lang w:eastAsia="zh-CN"/>
        </w:rPr>
        <w:t xml:space="preserve">authors </w:t>
      </w:r>
      <w:r w:rsidRPr="00FD177B">
        <w:rPr>
          <w:rFonts w:eastAsia="SimSun"/>
          <w:lang w:eastAsia="zh-CN"/>
        </w:rPr>
        <w:t>contributed equally to this work.</w:t>
      </w:r>
    </w:p>
    <w:p w14:paraId="5766DDB9" w14:textId="77777777" w:rsidR="00B545A9" w:rsidRPr="003C149A" w:rsidRDefault="00B545A9" w:rsidP="00F500E3">
      <w:pPr>
        <w:spacing w:after="0" w:line="240" w:lineRule="auto"/>
        <w:rPr>
          <w:rFonts w:eastAsia="SimSun"/>
          <w:lang w:eastAsia="zh-CN"/>
        </w:rPr>
      </w:pPr>
    </w:p>
    <w:p w14:paraId="25809199" w14:textId="20BF5F6E" w:rsidR="009465E1" w:rsidRDefault="009465E1" w:rsidP="00F500E3">
      <w:pPr>
        <w:spacing w:after="0" w:line="240" w:lineRule="auto"/>
        <w:rPr>
          <w:rFonts w:eastAsia="SimSun"/>
          <w:lang w:eastAsia="zh-CN"/>
        </w:rPr>
      </w:pPr>
      <w:r>
        <w:rPr>
          <w:rFonts w:eastAsia="SimSun"/>
          <w:lang w:eastAsia="zh-CN"/>
        </w:rPr>
        <w:t>*Corresponding Author:</w:t>
      </w:r>
    </w:p>
    <w:p w14:paraId="3B3F48F5" w14:textId="34EF4FD7" w:rsidR="009465E1" w:rsidRDefault="009465E1" w:rsidP="00F500E3">
      <w:pPr>
        <w:spacing w:after="0" w:line="240" w:lineRule="auto"/>
        <w:rPr>
          <w:rFonts w:eastAsia="SimSun"/>
          <w:lang w:eastAsia="zh-CN"/>
        </w:rPr>
      </w:pPr>
      <w:proofErr w:type="spellStart"/>
      <w:r w:rsidRPr="00F500E3">
        <w:rPr>
          <w:rFonts w:eastAsia="SimSun" w:hint="eastAsia"/>
          <w:lang w:eastAsia="zh-CN"/>
        </w:rPr>
        <w:t>Xiufeng</w:t>
      </w:r>
      <w:proofErr w:type="spellEnd"/>
      <w:r w:rsidRPr="00F500E3">
        <w:rPr>
          <w:rFonts w:eastAsia="SimSun" w:hint="eastAsia"/>
          <w:lang w:eastAsia="zh-CN"/>
        </w:rPr>
        <w:t xml:space="preserve"> Zhong</w:t>
      </w:r>
      <w:r>
        <w:rPr>
          <w:rFonts w:eastAsia="SimSun"/>
          <w:lang w:eastAsia="zh-CN"/>
        </w:rPr>
        <w:tab/>
      </w:r>
      <w:r>
        <w:rPr>
          <w:rFonts w:eastAsia="SimSun"/>
          <w:lang w:eastAsia="zh-CN"/>
        </w:rPr>
        <w:tab/>
        <w:t>(</w:t>
      </w:r>
      <w:r w:rsidRPr="00F500E3">
        <w:rPr>
          <w:rFonts w:eastAsia="SimSun" w:hint="eastAsia"/>
          <w:lang w:eastAsia="zh-CN"/>
        </w:rPr>
        <w:t>zhongxf7@mail.sysu.edu.cn</w:t>
      </w:r>
      <w:r>
        <w:rPr>
          <w:rFonts w:eastAsia="SimSun"/>
          <w:lang w:eastAsia="zh-CN"/>
        </w:rPr>
        <w:t>)</w:t>
      </w:r>
    </w:p>
    <w:p w14:paraId="3AEB157C" w14:textId="77777777" w:rsidR="009465E1" w:rsidRPr="00F500E3" w:rsidRDefault="009465E1" w:rsidP="00F500E3">
      <w:pPr>
        <w:spacing w:after="0" w:line="240" w:lineRule="auto"/>
        <w:rPr>
          <w:rFonts w:eastAsia="SimSun"/>
          <w:lang w:eastAsia="zh-CN"/>
        </w:rPr>
      </w:pPr>
    </w:p>
    <w:p w14:paraId="7AEA6629" w14:textId="7DF0ACA4" w:rsidR="004E32AB" w:rsidRPr="00F500E3" w:rsidRDefault="00F500E3" w:rsidP="00F500E3">
      <w:pPr>
        <w:spacing w:after="0" w:line="240" w:lineRule="auto"/>
      </w:pPr>
      <w:r w:rsidRPr="00F500E3">
        <w:rPr>
          <w:b/>
        </w:rPr>
        <w:t>SUMMARY:</w:t>
      </w:r>
    </w:p>
    <w:p w14:paraId="0D5E2636" w14:textId="64CBB4F2" w:rsidR="004E32AB" w:rsidRPr="00F500E3" w:rsidRDefault="00F500E3" w:rsidP="00F500E3">
      <w:pPr>
        <w:spacing w:after="0" w:line="240" w:lineRule="auto"/>
        <w:rPr>
          <w:rFonts w:eastAsia="SimSun"/>
          <w:lang w:eastAsia="zh-CN"/>
        </w:rPr>
      </w:pPr>
      <w:r w:rsidRPr="00F500E3">
        <w:rPr>
          <w:rFonts w:eastAsia="SimSun" w:hint="eastAsia"/>
          <w:lang w:eastAsia="zh-CN"/>
        </w:rPr>
        <w:t xml:space="preserve">Here we </w:t>
      </w:r>
      <w:r w:rsidRPr="00F500E3">
        <w:t>describe an optimized</w:t>
      </w:r>
      <w:r w:rsidRPr="00F500E3">
        <w:rPr>
          <w:rFonts w:eastAsia="SimSun" w:hint="eastAsia"/>
          <w:lang w:eastAsia="zh-CN"/>
        </w:rPr>
        <w:t xml:space="preserve"> retinal organoid induction system</w:t>
      </w:r>
      <w:r w:rsidR="009465E1">
        <w:rPr>
          <w:rFonts w:eastAsia="SimSun"/>
          <w:lang w:eastAsia="zh-CN"/>
        </w:rPr>
        <w:t>,</w:t>
      </w:r>
      <w:r w:rsidRPr="00F500E3">
        <w:rPr>
          <w:rFonts w:eastAsia="SimSun" w:hint="eastAsia"/>
          <w:lang w:eastAsia="zh-CN"/>
        </w:rPr>
        <w:t xml:space="preserve"> which is suitable for various</w:t>
      </w:r>
      <w:r w:rsidRPr="00F500E3">
        <w:rPr>
          <w:rFonts w:eastAsia="SimSun"/>
          <w:lang w:eastAsia="zh-CN"/>
        </w:rPr>
        <w:t xml:space="preserve"> </w:t>
      </w:r>
      <w:r w:rsidRPr="00F500E3">
        <w:rPr>
          <w:rFonts w:eastAsia="SimSun" w:hint="eastAsia"/>
          <w:lang w:eastAsia="zh-CN"/>
        </w:rPr>
        <w:t>human</w:t>
      </w:r>
      <w:r w:rsidRPr="00F500E3">
        <w:rPr>
          <w:rFonts w:eastAsia="SimSun"/>
          <w:lang w:eastAsia="zh-CN"/>
        </w:rPr>
        <w:t xml:space="preserve"> pluripotent stem cell lines</w:t>
      </w:r>
      <w:r w:rsidRPr="00F500E3">
        <w:rPr>
          <w:rFonts w:eastAsia="SimSun" w:hint="eastAsia"/>
          <w:lang w:eastAsia="zh-CN"/>
        </w:rPr>
        <w:t xml:space="preserve"> to</w:t>
      </w:r>
      <w:r w:rsidRPr="00F500E3">
        <w:t xml:space="preserve"> generate retinal tissues with high reproducibility and </w:t>
      </w:r>
      <w:r w:rsidR="00B35EBC" w:rsidRPr="003C149A">
        <w:t>efficiency</w:t>
      </w:r>
      <w:r w:rsidRPr="00F500E3">
        <w:rPr>
          <w:rFonts w:eastAsia="SimSun" w:hint="eastAsia"/>
          <w:lang w:eastAsia="zh-CN"/>
        </w:rPr>
        <w:t>.</w:t>
      </w:r>
    </w:p>
    <w:p w14:paraId="6FECAE12" w14:textId="77777777" w:rsidR="004E32AB" w:rsidRPr="00F500E3" w:rsidRDefault="004E32AB" w:rsidP="00F500E3">
      <w:pPr>
        <w:spacing w:after="0" w:line="240" w:lineRule="auto"/>
        <w:rPr>
          <w:rFonts w:eastAsia="SimSun"/>
          <w:lang w:eastAsia="zh-CN"/>
        </w:rPr>
      </w:pPr>
    </w:p>
    <w:p w14:paraId="318B4A41" w14:textId="151C06A4" w:rsidR="004E32AB" w:rsidRPr="00F500E3" w:rsidRDefault="00F500E3" w:rsidP="00F500E3">
      <w:pPr>
        <w:spacing w:after="0" w:line="240" w:lineRule="auto"/>
      </w:pPr>
      <w:r w:rsidRPr="00F500E3">
        <w:rPr>
          <w:b/>
        </w:rPr>
        <w:t>ABSTRACT:</w:t>
      </w:r>
    </w:p>
    <w:p w14:paraId="47AC7196" w14:textId="0BC265F3" w:rsidR="004E32AB" w:rsidRPr="00F500E3" w:rsidRDefault="00F500E3" w:rsidP="00F500E3">
      <w:pPr>
        <w:spacing w:after="0" w:line="240" w:lineRule="auto"/>
      </w:pPr>
      <w:r w:rsidRPr="00F500E3">
        <w:t xml:space="preserve">Retinal degenerative diseases are the main causes of irreversible blindness without effective treatment. Pluripotent stem cells that have the potential to differentiate into all types of retinal cells, even mini-retinal tissues, hold huge promises for patients with these diseases and many opportunities in disease modeling and drug screening. However, the induction process from </w:t>
      </w:r>
      <w:proofErr w:type="spellStart"/>
      <w:r w:rsidRPr="00F500E3">
        <w:t>hPSCs</w:t>
      </w:r>
      <w:proofErr w:type="spellEnd"/>
      <w:r w:rsidRPr="00F500E3">
        <w:t xml:space="preserve"> to retinal cells is complicated and time-consuming. Here</w:t>
      </w:r>
      <w:r w:rsidR="009465E1">
        <w:t>,</w:t>
      </w:r>
      <w:r w:rsidRPr="00F500E3">
        <w:t xml:space="preserve"> we describe an optimized retinal induction protocol to generate retinal tissues with high reproducibility and efficiency, suitable for various human pluripotent stem cells. This protocol is</w:t>
      </w:r>
      <w:r w:rsidR="00BE0680">
        <w:t xml:space="preserve"> performed</w:t>
      </w:r>
      <w:r w:rsidRPr="00F500E3">
        <w:t xml:space="preserve"> without </w:t>
      </w:r>
      <w:r w:rsidR="00675C3C">
        <w:t xml:space="preserve">the </w:t>
      </w:r>
      <w:r w:rsidRPr="00F500E3">
        <w:t xml:space="preserve">addition of retinoic acid, which benefits the enrichment of cone photoreceptors. The advantage of this protocol is the quantification of EB size and plating density to </w:t>
      </w:r>
      <w:hyperlink r:id="rId12" w:history="1">
        <w:r w:rsidRPr="00F500E3">
          <w:t>significantly</w:t>
        </w:r>
      </w:hyperlink>
      <w:r w:rsidR="009465E1">
        <w:t xml:space="preserve"> </w:t>
      </w:r>
      <w:hyperlink r:id="rId13" w:history="1">
        <w:r w:rsidRPr="00F500E3">
          <w:t>enhance the efficiency and repeatability of retinal induction.</w:t>
        </w:r>
      </w:hyperlink>
      <w:r w:rsidR="009465E1">
        <w:t xml:space="preserve"> </w:t>
      </w:r>
      <w:r w:rsidRPr="00F500E3">
        <w:t>With this method, all major retinal cells sequentially appear and recapitulate the main steps of retinal development. It will facilitate the downstream applications, such as disease modeling and cell therapy.</w:t>
      </w:r>
    </w:p>
    <w:p w14:paraId="3D8E5664" w14:textId="77777777" w:rsidR="004E32AB" w:rsidRPr="00F500E3" w:rsidRDefault="004E32AB" w:rsidP="00F500E3">
      <w:pPr>
        <w:spacing w:after="0" w:line="240" w:lineRule="auto"/>
      </w:pPr>
    </w:p>
    <w:p w14:paraId="18951E6F" w14:textId="3BCDC2D7" w:rsidR="004E32AB" w:rsidRPr="00F500E3" w:rsidRDefault="00F500E3" w:rsidP="00F500E3">
      <w:pPr>
        <w:spacing w:after="0" w:line="240" w:lineRule="auto"/>
      </w:pPr>
      <w:r w:rsidRPr="00F500E3">
        <w:rPr>
          <w:b/>
        </w:rPr>
        <w:t>INTRODUCTION:</w:t>
      </w:r>
    </w:p>
    <w:p w14:paraId="1988CCA9" w14:textId="4DEEB79F" w:rsidR="004E32AB" w:rsidRPr="00F500E3" w:rsidRDefault="00F500E3" w:rsidP="00F500E3">
      <w:pPr>
        <w:spacing w:after="0" w:line="240" w:lineRule="auto"/>
      </w:pPr>
      <w:r w:rsidRPr="00F500E3">
        <w:t>Retinal degenerative diseases (RDs), such as age-related macular degeneration (AMD) and</w:t>
      </w:r>
      <w:r w:rsidRPr="00F500E3">
        <w:rPr>
          <w:rFonts w:eastAsiaTheme="minorEastAsia" w:hint="eastAsia"/>
          <w:lang w:eastAsia="zh-CN"/>
        </w:rPr>
        <w:t xml:space="preserve"> </w:t>
      </w:r>
      <w:r w:rsidRPr="00F500E3">
        <w:t>retinitis pigmentosa (RP)</w:t>
      </w:r>
      <w:r w:rsidRPr="00BE0680">
        <w:rPr>
          <w:rFonts w:eastAsiaTheme="minorEastAsia"/>
          <w:lang w:eastAsia="zh-CN"/>
        </w:rPr>
        <w:t xml:space="preserve"> </w:t>
      </w:r>
      <w:r w:rsidRPr="00F500E3">
        <w:t>are characterized</w:t>
      </w:r>
      <w:r w:rsidRPr="00F500E3">
        <w:rPr>
          <w:rFonts w:hint="eastAsia"/>
        </w:rPr>
        <w:t xml:space="preserve"> </w:t>
      </w:r>
      <w:r w:rsidRPr="00F500E3">
        <w:t>by the dysfunction and death of photoreceptor</w:t>
      </w:r>
      <w:r w:rsidRPr="00F500E3">
        <w:rPr>
          <w:rFonts w:hint="eastAsia"/>
        </w:rPr>
        <w:t xml:space="preserve"> </w:t>
      </w:r>
      <w:r w:rsidRPr="00F500E3">
        <w:t>cells, typically lead to irreversible vision loss without effective ways to cure</w:t>
      </w:r>
      <w:r w:rsidRPr="00F500E3">
        <w:rPr>
          <w:rFonts w:eastAsia="SimSun"/>
          <w:vertAlign w:val="superscript"/>
          <w:lang w:eastAsia="zh-CN"/>
        </w:rPr>
        <w:fldChar w:fldCharType="begin">
          <w:fldData xml:space="preserve">PEVuZE5vdGU+PENpdGU+PEF1dGhvcj5GbGF4bWFuPC9BdXRob3I+PFllYXI+MjAxNzwvWWVhcj48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</w:fldData>
        </w:fldChar>
      </w:r>
      <w:r w:rsidRPr="00F500E3">
        <w:rPr>
          <w:rFonts w:eastAsia="SimSun"/>
          <w:vertAlign w:val="superscript"/>
          <w:lang w:eastAsia="zh-CN"/>
        </w:rPr>
        <w:instrText xml:space="preserve"> ADDIN EN.CITE </w:instrText>
      </w:r>
      <w:r w:rsidRPr="00F500E3">
        <w:rPr>
          <w:rFonts w:eastAsia="SimSun"/>
          <w:vertAlign w:val="superscript"/>
          <w:lang w:eastAsia="zh-CN"/>
        </w:rPr>
        <w:fldChar w:fldCharType="begin">
          <w:fldData xml:space="preserve">PEVuZE5vdGU+PENpdGU+PEF1dGhvcj5GbGF4bWFuPC9BdXRob3I+PFllYXI+MjAxNzwvWWVhcj48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</w:fldData>
        </w:fldChar>
      </w:r>
      <w:r w:rsidRPr="00F500E3">
        <w:rPr>
          <w:rFonts w:eastAsia="SimSun"/>
          <w:vertAlign w:val="superscript"/>
          <w:lang w:eastAsia="zh-CN"/>
        </w:rPr>
        <w:instrText xml:space="preserve"> ADDIN EN.CITE.DATA </w:instrText>
      </w:r>
      <w:r w:rsidRPr="00F500E3">
        <w:rPr>
          <w:rFonts w:eastAsia="SimSun"/>
          <w:vertAlign w:val="superscript"/>
          <w:lang w:eastAsia="zh-CN"/>
        </w:rPr>
      </w:r>
      <w:r w:rsidRPr="00F500E3">
        <w:rPr>
          <w:rFonts w:eastAsia="SimSun"/>
          <w:vertAlign w:val="superscript"/>
          <w:lang w:eastAsia="zh-CN"/>
        </w:rPr>
        <w:fldChar w:fldCharType="end"/>
      </w:r>
      <w:r w:rsidRPr="00F500E3">
        <w:rPr>
          <w:rFonts w:eastAsia="SimSun"/>
          <w:vertAlign w:val="superscript"/>
          <w:lang w:eastAsia="zh-CN"/>
        </w:rPr>
      </w:r>
      <w:r w:rsidRPr="00F500E3">
        <w:rPr>
          <w:rFonts w:eastAsia="SimSun"/>
          <w:vertAlign w:val="superscript"/>
          <w:lang w:eastAsia="zh-CN"/>
        </w:rPr>
        <w:fldChar w:fldCharType="separate"/>
      </w:r>
      <w:r w:rsidRPr="00F500E3">
        <w:rPr>
          <w:rFonts w:eastAsia="SimSun"/>
          <w:vertAlign w:val="superscript"/>
          <w:lang w:eastAsia="zh-CN"/>
        </w:rPr>
        <w:t>1</w:t>
      </w:r>
      <w:r w:rsidRPr="00F500E3">
        <w:rPr>
          <w:rFonts w:eastAsia="SimSun"/>
          <w:vertAlign w:val="superscript"/>
          <w:lang w:eastAsia="zh-CN"/>
        </w:rPr>
        <w:fldChar w:fldCharType="end"/>
      </w:r>
      <w:r w:rsidRPr="00F500E3">
        <w:t>.The mechanism underlying these diseases is largely unknown partially due to lack of human disease models</w:t>
      </w:r>
      <w:r w:rsidRPr="00F500E3">
        <w:rPr>
          <w:vertAlign w:val="superscript"/>
        </w:rPr>
        <w:fldChar w:fldCharType="begin">
          <w:fldData xml:space="preserve">PEVuZE5vdGU+PENpdGU+PEF1dGhvcj5TYXllZDwvQXV0aG9yPjxZZWFyPjIwMTY8L1llYXI+PFJl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</w:fldData>
        </w:fldChar>
      </w:r>
      <w:r w:rsidRPr="00F500E3">
        <w:rPr>
          <w:vertAlign w:val="superscript"/>
        </w:rPr>
        <w:instrText xml:space="preserve"> ADDIN EN.CITE </w:instrText>
      </w:r>
      <w:r w:rsidRPr="00F500E3">
        <w:rPr>
          <w:vertAlign w:val="superscript"/>
        </w:rPr>
        <w:fldChar w:fldCharType="begin">
          <w:fldData xml:space="preserve">PEVuZE5vdGU+PENpdGU+PEF1dGhvcj5TYXllZDwvQXV0aG9yPjxZZWFyPjIwMTY8L1llYXI+PFJl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</w:fldData>
        </w:fldChar>
      </w:r>
      <w:r w:rsidRPr="00F500E3">
        <w:rPr>
          <w:vertAlign w:val="superscript"/>
        </w:rPr>
        <w:instrText xml:space="preserve"> ADDIN EN.CITE.DATA </w:instrText>
      </w:r>
      <w:r w:rsidRPr="00F500E3">
        <w:rPr>
          <w:vertAlign w:val="superscript"/>
        </w:rPr>
      </w:r>
      <w:r w:rsidRPr="00F500E3">
        <w:rPr>
          <w:vertAlign w:val="superscript"/>
        </w:rPr>
        <w:fldChar w:fldCharType="end"/>
      </w:r>
      <w:r w:rsidRPr="00F500E3">
        <w:rPr>
          <w:vertAlign w:val="superscript"/>
        </w:rPr>
      </w:r>
      <w:r w:rsidRPr="00F500E3">
        <w:rPr>
          <w:vertAlign w:val="superscript"/>
        </w:rPr>
        <w:fldChar w:fldCharType="separate"/>
      </w:r>
      <w:r w:rsidRPr="00F500E3">
        <w:rPr>
          <w:vertAlign w:val="superscript"/>
        </w:rPr>
        <w:t>2</w:t>
      </w:r>
      <w:r w:rsidRPr="00F500E3">
        <w:rPr>
          <w:vertAlign w:val="superscript"/>
        </w:rPr>
        <w:fldChar w:fldCharType="end"/>
      </w:r>
      <w:r w:rsidRPr="00F500E3">
        <w:t>.</w:t>
      </w:r>
      <w:r w:rsidRPr="00F500E3">
        <w:rPr>
          <w:rFonts w:eastAsiaTheme="minorEastAsia" w:hint="eastAsia"/>
          <w:lang w:eastAsia="zh-CN"/>
        </w:rPr>
        <w:t xml:space="preserve"> </w:t>
      </w:r>
      <w:r w:rsidRPr="00F500E3">
        <w:t xml:space="preserve">Over the past </w:t>
      </w:r>
      <w:r w:rsidRPr="00F500E3">
        <w:lastRenderedPageBreak/>
        <w:t>decades, significant advances have been accomplished in regenerative medicine through stem cell technology. Many researches</w:t>
      </w:r>
      <w:r w:rsidR="00DC345F">
        <w:t>,</w:t>
      </w:r>
      <w:r w:rsidRPr="00F500E3">
        <w:t xml:space="preserve"> including ourselves</w:t>
      </w:r>
      <w:r w:rsidR="00DC345F">
        <w:t>,</w:t>
      </w:r>
      <w:r w:rsidRPr="00F500E3">
        <w:t xml:space="preserve"> have shown that human pluripotent stem cells (</w:t>
      </w:r>
      <w:proofErr w:type="spellStart"/>
      <w:r w:rsidRPr="00F500E3">
        <w:t>hPSCs</w:t>
      </w:r>
      <w:proofErr w:type="spellEnd"/>
      <w:r w:rsidRPr="00F500E3">
        <w:t>), including human embryonic stem cells (</w:t>
      </w:r>
      <w:proofErr w:type="spellStart"/>
      <w:r w:rsidRPr="00F500E3">
        <w:t>hESCs</w:t>
      </w:r>
      <w:proofErr w:type="spellEnd"/>
      <w:r w:rsidRPr="00F500E3">
        <w:t>) and human induced pluripotent stem cells (</w:t>
      </w:r>
      <w:proofErr w:type="spellStart"/>
      <w:r w:rsidRPr="00F500E3">
        <w:t>hiPSCs</w:t>
      </w:r>
      <w:proofErr w:type="spellEnd"/>
      <w:r w:rsidRPr="00F500E3">
        <w:t>), can differentiate into all types of retinal cells, even mini-retinal tissues through various differentiation approaches</w:t>
      </w:r>
      <w:r w:rsidRPr="00F500E3">
        <w:rPr>
          <w:vertAlign w:val="superscript"/>
        </w:rPr>
        <w:fldChar w:fldCharType="begin">
          <w:fldData xml:space="preserve">PEVuZE5vdGU+PENpdGU+PEF1dGhvcj5DYXBvd3NraTwvQXV0aG9yPjxZZWFyPjIwMTk8L1llYXI+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</w:fldData>
        </w:fldChar>
      </w:r>
      <w:r w:rsidR="005574A7">
        <w:rPr>
          <w:vertAlign w:val="superscript"/>
        </w:rPr>
        <w:instrText xml:space="preserve"> ADDIN EN.CITE </w:instrText>
      </w:r>
      <w:r w:rsidR="005574A7">
        <w:rPr>
          <w:vertAlign w:val="superscript"/>
        </w:rPr>
        <w:fldChar w:fldCharType="begin">
          <w:fldData xml:space="preserve">PEVuZE5vdGU+PENpdGU+PEF1dGhvcj5DYXBvd3NraTwvQXV0aG9yPjxZZWFyPjIwMTk8L1llYXI+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</w:fldData>
        </w:fldChar>
      </w:r>
      <w:r w:rsidR="005574A7">
        <w:rPr>
          <w:vertAlign w:val="superscript"/>
        </w:rPr>
        <w:instrText xml:space="preserve"> ADDIN EN.CITE.DATA </w:instrText>
      </w:r>
      <w:r w:rsidR="005574A7">
        <w:rPr>
          <w:vertAlign w:val="superscript"/>
        </w:rPr>
      </w:r>
      <w:r w:rsidR="005574A7">
        <w:rPr>
          <w:vertAlign w:val="superscript"/>
        </w:rPr>
        <w:fldChar w:fldCharType="end"/>
      </w:r>
      <w:r w:rsidRPr="00F500E3">
        <w:rPr>
          <w:vertAlign w:val="superscript"/>
        </w:rPr>
      </w:r>
      <w:r w:rsidRPr="00F500E3">
        <w:rPr>
          <w:vertAlign w:val="superscript"/>
        </w:rPr>
        <w:fldChar w:fldCharType="separate"/>
      </w:r>
      <w:r w:rsidR="005574A7">
        <w:rPr>
          <w:noProof/>
          <w:vertAlign w:val="superscript"/>
        </w:rPr>
        <w:t>3-11</w:t>
      </w:r>
      <w:r w:rsidRPr="00F500E3">
        <w:rPr>
          <w:vertAlign w:val="superscript"/>
        </w:rPr>
        <w:fldChar w:fldCharType="end"/>
      </w:r>
      <w:r w:rsidRPr="00F500E3">
        <w:t>, providing a huge promise in disease modeling and cell therapy</w:t>
      </w:r>
      <w:r w:rsidRPr="00F500E3">
        <w:rPr>
          <w:vertAlign w:val="superscript"/>
        </w:rPr>
        <w:fldChar w:fldCharType="begin">
          <w:fldData xml:space="preserve">PEVuZE5vdGU+PENpdGU+PEF1dGhvcj5NYWVkYTwvQXV0aG9yPjxZZWFyPjIwMTk8L1llYXI+PFJl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</w:fldData>
        </w:fldChar>
      </w:r>
      <w:r w:rsidRPr="00F500E3">
        <w:rPr>
          <w:vertAlign w:val="superscript"/>
        </w:rPr>
        <w:instrText xml:space="preserve"> ADDIN EN.CITE </w:instrText>
      </w:r>
      <w:r w:rsidRPr="00F500E3">
        <w:rPr>
          <w:vertAlign w:val="superscript"/>
        </w:rPr>
        <w:fldChar w:fldCharType="begin">
          <w:fldData xml:space="preserve">PEVuZE5vdGU+PENpdGU+PEF1dGhvcj5NYWVkYTwvQXV0aG9yPjxZZWFyPjIwMTk8L1llYXI+PFJl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</w:fldData>
        </w:fldChar>
      </w:r>
      <w:r w:rsidRPr="00F500E3">
        <w:rPr>
          <w:vertAlign w:val="superscript"/>
        </w:rPr>
        <w:instrText xml:space="preserve"> ADDIN EN.CITE.DATA </w:instrText>
      </w:r>
      <w:r w:rsidRPr="00F500E3">
        <w:rPr>
          <w:vertAlign w:val="superscript"/>
        </w:rPr>
      </w:r>
      <w:r w:rsidRPr="00F500E3">
        <w:rPr>
          <w:vertAlign w:val="superscript"/>
        </w:rPr>
        <w:fldChar w:fldCharType="end"/>
      </w:r>
      <w:r w:rsidRPr="00F500E3">
        <w:rPr>
          <w:vertAlign w:val="superscript"/>
        </w:rPr>
      </w:r>
      <w:r w:rsidRPr="00F500E3">
        <w:rPr>
          <w:vertAlign w:val="superscript"/>
        </w:rPr>
        <w:fldChar w:fldCharType="separate"/>
      </w:r>
      <w:r w:rsidRPr="00F500E3">
        <w:rPr>
          <w:vertAlign w:val="superscript"/>
        </w:rPr>
        <w:t>12</w:t>
      </w:r>
      <w:r w:rsidRPr="00F500E3">
        <w:rPr>
          <w:vertAlign w:val="superscript"/>
        </w:rPr>
        <w:fldChar w:fldCharType="end"/>
      </w:r>
      <w:r w:rsidRPr="00F500E3">
        <w:rPr>
          <w:vertAlign w:val="superscript"/>
        </w:rPr>
        <w:t>,</w:t>
      </w:r>
      <w:r w:rsidRPr="00F500E3">
        <w:rPr>
          <w:vertAlign w:val="superscript"/>
        </w:rPr>
        <w:fldChar w:fldCharType="begin">
          <w:fldData xml:space="preserve">PEVuZE5vdGU+PENpdGU+PEF1dGhvcj5LcnVjemVrPC9BdXRob3I+PFllYXI+MjAyMDwvWWVhcj48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</w:fldData>
        </w:fldChar>
      </w:r>
      <w:r w:rsidRPr="00F500E3">
        <w:rPr>
          <w:vertAlign w:val="superscript"/>
        </w:rPr>
        <w:instrText xml:space="preserve"> ADDIN EN.CITE </w:instrText>
      </w:r>
      <w:r w:rsidRPr="00F500E3">
        <w:rPr>
          <w:vertAlign w:val="superscript"/>
        </w:rPr>
        <w:fldChar w:fldCharType="begin">
          <w:fldData xml:space="preserve">PEVuZE5vdGU+PENpdGU+PEF1dGhvcj5LcnVjemVrPC9BdXRob3I+PFllYXI+MjAyMDwvWWVhcj48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</w:fldData>
        </w:fldChar>
      </w:r>
      <w:r w:rsidRPr="00F500E3">
        <w:rPr>
          <w:vertAlign w:val="superscript"/>
        </w:rPr>
        <w:instrText xml:space="preserve"> ADDIN EN.CITE.DATA </w:instrText>
      </w:r>
      <w:r w:rsidRPr="00F500E3">
        <w:rPr>
          <w:vertAlign w:val="superscript"/>
        </w:rPr>
      </w:r>
      <w:r w:rsidRPr="00F500E3">
        <w:rPr>
          <w:vertAlign w:val="superscript"/>
        </w:rPr>
        <w:fldChar w:fldCharType="end"/>
      </w:r>
      <w:r w:rsidRPr="00F500E3">
        <w:rPr>
          <w:vertAlign w:val="superscript"/>
        </w:rPr>
      </w:r>
      <w:r w:rsidRPr="00F500E3">
        <w:rPr>
          <w:vertAlign w:val="superscript"/>
        </w:rPr>
        <w:fldChar w:fldCharType="separate"/>
      </w:r>
      <w:r w:rsidRPr="00F500E3">
        <w:rPr>
          <w:vertAlign w:val="superscript"/>
        </w:rPr>
        <w:t>13,14</w:t>
      </w:r>
      <w:r w:rsidRPr="00F500E3">
        <w:rPr>
          <w:vertAlign w:val="superscript"/>
        </w:rPr>
        <w:fldChar w:fldCharType="end"/>
      </w:r>
      <w:r w:rsidRPr="00F500E3">
        <w:t>.</w:t>
      </w:r>
    </w:p>
    <w:p w14:paraId="30202438" w14:textId="77777777" w:rsidR="004E32AB" w:rsidRPr="00F500E3" w:rsidRDefault="004E32AB" w:rsidP="00F500E3">
      <w:pPr>
        <w:spacing w:after="0" w:line="240" w:lineRule="auto"/>
      </w:pPr>
    </w:p>
    <w:p w14:paraId="5C1A545B" w14:textId="009EA0F8" w:rsidR="004E32AB" w:rsidRPr="00F500E3" w:rsidRDefault="00F500E3" w:rsidP="00F500E3">
      <w:pPr>
        <w:spacing w:after="0" w:line="240" w:lineRule="auto"/>
      </w:pPr>
      <w:r w:rsidRPr="00F500E3">
        <w:t xml:space="preserve">However, the induction process from </w:t>
      </w:r>
      <w:proofErr w:type="spellStart"/>
      <w:r w:rsidRPr="00F500E3">
        <w:t>hPSCs</w:t>
      </w:r>
      <w:proofErr w:type="spellEnd"/>
      <w:r w:rsidRPr="00F500E3">
        <w:t xml:space="preserve"> to retinal cells is highly complicated, time-consuming</w:t>
      </w:r>
      <w:r w:rsidR="00DC345F">
        <w:t>,</w:t>
      </w:r>
      <w:r w:rsidRPr="00F500E3">
        <w:t xml:space="preserve"> and </w:t>
      </w:r>
      <w:r w:rsidR="00675C3C">
        <w:t xml:space="preserve">of </w:t>
      </w:r>
      <w:r w:rsidRPr="00F500E3">
        <w:t>low repeatability, which requires researchers with rich experience and high skills. During the complex and dynamic induction process, a number of factors will impact yield of retinal tissues</w:t>
      </w:r>
      <w:r w:rsidRPr="00F500E3">
        <w:rPr>
          <w:vertAlign w:val="superscript"/>
        </w:rPr>
        <w:fldChar w:fldCharType="begin">
          <w:fldData xml:space="preserve">PEVuZE5vdGU+PENpdGU+PEF1dGhvcj5FY2tlcnQ8L0F1dGhvcj48WWVhcj4yMDE5PC9ZZWFyPjxS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</w:fldData>
        </w:fldChar>
      </w:r>
      <w:r w:rsidR="005574A7">
        <w:rPr>
          <w:vertAlign w:val="superscript"/>
        </w:rPr>
        <w:instrText xml:space="preserve"> ADDIN EN.CITE </w:instrText>
      </w:r>
      <w:r w:rsidR="005574A7">
        <w:rPr>
          <w:vertAlign w:val="superscript"/>
        </w:rPr>
        <w:fldChar w:fldCharType="begin">
          <w:fldData xml:space="preserve">PEVuZE5vdGU+PENpdGU+PEF1dGhvcj5FY2tlcnQ8L0F1dGhvcj48WWVhcj4yMDE5PC9ZZWFyPjxS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</w:fldData>
        </w:fldChar>
      </w:r>
      <w:r w:rsidR="005574A7">
        <w:rPr>
          <w:vertAlign w:val="superscript"/>
        </w:rPr>
        <w:instrText xml:space="preserve"> ADDIN EN.CITE.DATA </w:instrText>
      </w:r>
      <w:r w:rsidR="005574A7">
        <w:rPr>
          <w:vertAlign w:val="superscript"/>
        </w:rPr>
      </w:r>
      <w:r w:rsidR="005574A7">
        <w:rPr>
          <w:vertAlign w:val="superscript"/>
        </w:rPr>
        <w:fldChar w:fldCharType="end"/>
      </w:r>
      <w:r w:rsidRPr="00F500E3">
        <w:rPr>
          <w:vertAlign w:val="superscript"/>
        </w:rPr>
      </w:r>
      <w:r w:rsidRPr="00F500E3">
        <w:rPr>
          <w:vertAlign w:val="superscript"/>
        </w:rPr>
        <w:fldChar w:fldCharType="separate"/>
      </w:r>
      <w:r w:rsidR="005574A7">
        <w:rPr>
          <w:noProof/>
          <w:vertAlign w:val="superscript"/>
        </w:rPr>
        <w:t>15-17</w:t>
      </w:r>
      <w:r w:rsidRPr="00F500E3">
        <w:rPr>
          <w:vertAlign w:val="superscript"/>
        </w:rPr>
        <w:fldChar w:fldCharType="end"/>
      </w:r>
      <w:r w:rsidRPr="00F500E3">
        <w:t xml:space="preserve">. </w:t>
      </w:r>
      <w:r w:rsidRPr="00F500E3">
        <w:rPr>
          <w:rFonts w:eastAsiaTheme="minorEastAsia"/>
          <w:lang w:eastAsia="zh-CN"/>
        </w:rPr>
        <w:t>Also</w:t>
      </w:r>
      <w:r w:rsidR="00675C3C">
        <w:rPr>
          <w:rFonts w:eastAsiaTheme="minorEastAsia"/>
          <w:lang w:eastAsia="zh-CN"/>
        </w:rPr>
        <w:t>,</w:t>
      </w:r>
      <w:r w:rsidRPr="00F500E3">
        <w:t xml:space="preserve"> different induction methods often vary considerably in timing and robust expression of retinal markers, which might confound the sample collection and data interpretation</w:t>
      </w:r>
      <w:r w:rsidRPr="00F500E3">
        <w:rPr>
          <w:vertAlign w:val="superscript"/>
        </w:rPr>
        <w:fldChar w:fldCharType="begin">
          <w:fldData xml:space="preserve">PEVuZE5vdGU+PENpdGU+PEF1dGhvcj5DYXBvd3NraTwvQXV0aG9yPjxZZWFyPjIwMTk8L1llYXI+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</w:fldData>
        </w:fldChar>
      </w:r>
      <w:r w:rsidRPr="00F500E3">
        <w:rPr>
          <w:vertAlign w:val="superscript"/>
        </w:rPr>
        <w:instrText xml:space="preserve"> ADDIN EN.CITE </w:instrText>
      </w:r>
      <w:r w:rsidRPr="00F500E3">
        <w:rPr>
          <w:vertAlign w:val="superscript"/>
        </w:rPr>
        <w:fldChar w:fldCharType="begin">
          <w:fldData xml:space="preserve">PEVuZE5vdGU+PENpdGU+PEF1dGhvcj5DYXBvd3NraTwvQXV0aG9yPjxZZWFyPjIwMTk8L1llYXI+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</w:fldData>
        </w:fldChar>
      </w:r>
      <w:r w:rsidRPr="00F500E3">
        <w:rPr>
          <w:vertAlign w:val="superscript"/>
        </w:rPr>
        <w:instrText xml:space="preserve"> ADDIN EN.CITE.DATA </w:instrText>
      </w:r>
      <w:r w:rsidRPr="00F500E3">
        <w:rPr>
          <w:vertAlign w:val="superscript"/>
        </w:rPr>
      </w:r>
      <w:r w:rsidRPr="00F500E3">
        <w:rPr>
          <w:vertAlign w:val="superscript"/>
        </w:rPr>
        <w:fldChar w:fldCharType="end"/>
      </w:r>
      <w:r w:rsidRPr="00F500E3">
        <w:rPr>
          <w:vertAlign w:val="superscript"/>
        </w:rPr>
      </w:r>
      <w:r w:rsidRPr="00F500E3">
        <w:rPr>
          <w:vertAlign w:val="superscript"/>
        </w:rPr>
        <w:fldChar w:fldCharType="separate"/>
      </w:r>
      <w:r w:rsidRPr="00F500E3">
        <w:rPr>
          <w:vertAlign w:val="superscript"/>
        </w:rPr>
        <w:t>3</w:t>
      </w:r>
      <w:r w:rsidRPr="00F500E3">
        <w:rPr>
          <w:vertAlign w:val="superscript"/>
        </w:rPr>
        <w:fldChar w:fldCharType="end"/>
      </w:r>
      <w:r w:rsidRPr="00F500E3">
        <w:t xml:space="preserve">. Therefore, a straightforward protocol of retinal differentiation from </w:t>
      </w:r>
      <w:proofErr w:type="spellStart"/>
      <w:r w:rsidRPr="00F500E3">
        <w:t>hPSCs</w:t>
      </w:r>
      <w:proofErr w:type="spellEnd"/>
      <w:r w:rsidRPr="00F500E3">
        <w:t xml:space="preserve"> with step-by</w:t>
      </w:r>
      <w:r w:rsidR="00DC345F">
        <w:t>-</w:t>
      </w:r>
      <w:r w:rsidRPr="00F500E3">
        <w:t>step guidance would be in demand.</w:t>
      </w:r>
    </w:p>
    <w:p w14:paraId="792302FE" w14:textId="77777777" w:rsidR="004E32AB" w:rsidRPr="00F500E3" w:rsidRDefault="004E32AB" w:rsidP="00F500E3">
      <w:pPr>
        <w:spacing w:after="0" w:line="240" w:lineRule="auto"/>
      </w:pPr>
    </w:p>
    <w:p w14:paraId="4F36C59B" w14:textId="75E99562" w:rsidR="004E32AB" w:rsidRPr="00F500E3" w:rsidRDefault="00F500E3" w:rsidP="00F500E3">
      <w:pPr>
        <w:spacing w:after="0" w:line="240" w:lineRule="auto"/>
      </w:pPr>
      <w:r w:rsidRPr="00F500E3">
        <w:t>Here, based on our published studies</w:t>
      </w:r>
      <w:r w:rsidRPr="00F500E3">
        <w:rPr>
          <w:vertAlign w:val="superscript"/>
        </w:rPr>
        <w:fldChar w:fldCharType="begin">
          <w:fldData xml:space="preserve">PEVuZE5vdGU+PENpdGU+PEF1dGhvcj5MaTwvQXV0aG9yPjxZZWFyPjIwMTg8L1llYXI+PFJlY051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</w:fldData>
        </w:fldChar>
      </w:r>
      <w:r w:rsidR="005574A7">
        <w:rPr>
          <w:vertAlign w:val="superscript"/>
        </w:rPr>
        <w:instrText xml:space="preserve"> ADDIN EN.CITE </w:instrText>
      </w:r>
      <w:r w:rsidR="005574A7">
        <w:rPr>
          <w:vertAlign w:val="superscript"/>
        </w:rPr>
        <w:fldChar w:fldCharType="begin">
          <w:fldData xml:space="preserve">PEVuZE5vdGU+PENpdGU+PEF1dGhvcj5MaTwvQXV0aG9yPjxZZWFyPjIwMTg8L1llYXI+PFJlY051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</w:fldData>
        </w:fldChar>
      </w:r>
      <w:r w:rsidR="005574A7">
        <w:rPr>
          <w:vertAlign w:val="superscript"/>
        </w:rPr>
        <w:instrText xml:space="preserve"> ADDIN EN.CITE.DATA </w:instrText>
      </w:r>
      <w:r w:rsidR="005574A7">
        <w:rPr>
          <w:vertAlign w:val="superscript"/>
        </w:rPr>
      </w:r>
      <w:r w:rsidR="005574A7">
        <w:rPr>
          <w:vertAlign w:val="superscript"/>
        </w:rPr>
        <w:fldChar w:fldCharType="end"/>
      </w:r>
      <w:r w:rsidRPr="00F500E3">
        <w:rPr>
          <w:vertAlign w:val="superscript"/>
        </w:rPr>
      </w:r>
      <w:r w:rsidRPr="00F500E3">
        <w:rPr>
          <w:vertAlign w:val="superscript"/>
        </w:rPr>
        <w:fldChar w:fldCharType="separate"/>
      </w:r>
      <w:r w:rsidR="005574A7">
        <w:rPr>
          <w:noProof/>
          <w:vertAlign w:val="superscript"/>
        </w:rPr>
        <w:t>18-21</w:t>
      </w:r>
      <w:r w:rsidRPr="00F500E3">
        <w:rPr>
          <w:vertAlign w:val="superscript"/>
        </w:rPr>
        <w:fldChar w:fldCharType="end"/>
      </w:r>
      <w:r w:rsidRPr="00F500E3">
        <w:t xml:space="preserve">, an optimized retinal induction protocol to generate retinal organoids (ROs) with rich cone photoreceptors from </w:t>
      </w:r>
      <w:proofErr w:type="spellStart"/>
      <w:r w:rsidRPr="00F500E3">
        <w:t>hPSCs</w:t>
      </w:r>
      <w:proofErr w:type="spellEnd"/>
      <w:r w:rsidRPr="00F500E3">
        <w:t xml:space="preserve"> is described, which does not require the supplement of retinoic acid (RA). This protocol focuses on the description of the multi-step method to generate neural retina and RPE. EBs formation is the essential part of the early induction stage.</w:t>
      </w:r>
      <w:r w:rsidRPr="00F500E3">
        <w:rPr>
          <w:rFonts w:eastAsiaTheme="minorEastAsia"/>
          <w:lang w:eastAsia="zh-CN"/>
        </w:rPr>
        <w:t xml:space="preserve"> </w:t>
      </w:r>
      <w:r w:rsidRPr="00F500E3">
        <w:t>Both size and plating density of EBs are quantitatively optimized, which scientifically enhances the yield of retinal tissues and promote</w:t>
      </w:r>
      <w:r w:rsidR="00DC345F">
        <w:t>s</w:t>
      </w:r>
      <w:r w:rsidRPr="00F500E3">
        <w:t xml:space="preserve"> the repeatability. In the second part of the induction, Optic vesicles (OVs) self-organize in the adherence culture and ROs form in the suspension culture</w:t>
      </w:r>
      <w:r w:rsidR="0061152F">
        <w:t>,</w:t>
      </w:r>
      <w:r w:rsidRPr="00F500E3">
        <w:t xml:space="preserve"> the time courses and efficiencies of this part vary considerably in different </w:t>
      </w:r>
      <w:proofErr w:type="spellStart"/>
      <w:r w:rsidRPr="00F500E3">
        <w:t>hPSC</w:t>
      </w:r>
      <w:proofErr w:type="spellEnd"/>
      <w:r w:rsidRPr="00F500E3">
        <w:t xml:space="preserve"> lines. The maturation and specification of retinal cells in ROs mainly occur in the late stage of induction. Without the addition of RA, mature photoreceptor</w:t>
      </w:r>
      <w:r w:rsidR="00DC345F">
        <w:t>s</w:t>
      </w:r>
      <w:r w:rsidRPr="00F500E3">
        <w:t xml:space="preserve"> with both rich cone and rod can be produced.</w:t>
      </w:r>
    </w:p>
    <w:p w14:paraId="0347A48D" w14:textId="77777777" w:rsidR="004E32AB" w:rsidRPr="00F500E3" w:rsidRDefault="004E32AB" w:rsidP="00F500E3">
      <w:pPr>
        <w:spacing w:after="0" w:line="240" w:lineRule="auto"/>
      </w:pPr>
    </w:p>
    <w:p w14:paraId="6E807582" w14:textId="331C1C40" w:rsidR="004E32AB" w:rsidRPr="00F500E3" w:rsidRDefault="005018FA" w:rsidP="00F500E3">
      <w:pPr>
        <w:spacing w:after="0" w:line="240" w:lineRule="auto"/>
      </w:pPr>
      <w:hyperlink r:id="rId14" w:history="1">
        <w:r w:rsidR="00F500E3" w:rsidRPr="00F500E3">
          <w:t>The purpose of this protocol is to</w:t>
        </w:r>
      </w:hyperlink>
      <w:r w:rsidR="00F500E3" w:rsidRPr="00F500E3">
        <w:t xml:space="preserve"> quantitatively describe and detail each step for inexperienced researcher to repeat. Various </w:t>
      </w:r>
      <w:proofErr w:type="spellStart"/>
      <w:r w:rsidR="00F500E3" w:rsidRPr="00F500E3">
        <w:t>hPSC</w:t>
      </w:r>
      <w:proofErr w:type="spellEnd"/>
      <w:r w:rsidR="00F500E3" w:rsidRPr="00F500E3">
        <w:t xml:space="preserve"> lines have been successfully induced into ROs by this protocol with robust yield of cone</w:t>
      </w:r>
      <w:r w:rsidR="00F500E3" w:rsidRPr="00BE0680">
        <w:rPr>
          <w:rFonts w:eastAsiaTheme="minorEastAsia"/>
          <w:lang w:eastAsia="zh-CN"/>
        </w:rPr>
        <w:t>-</w:t>
      </w:r>
      <w:r w:rsidR="00F500E3" w:rsidRPr="00F500E3">
        <w:t xml:space="preserve">rich retinal tissues and high repeatability. HPSCs-derived ROs with this protocol can recapitulate the main steps of retinal development </w:t>
      </w:r>
      <w:r w:rsidR="00F500E3" w:rsidRPr="00BE0680">
        <w:rPr>
          <w:i/>
          <w:iCs/>
        </w:rPr>
        <w:t>in vivo</w:t>
      </w:r>
      <w:r w:rsidR="00F500E3" w:rsidRPr="00F500E3">
        <w:t>, and survive for long-term, which facilitate the downstream applications, such as disease modeling, drug screening</w:t>
      </w:r>
      <w:r w:rsidR="00DC345F">
        <w:t>,</w:t>
      </w:r>
      <w:r w:rsidR="00F500E3" w:rsidRPr="00F500E3">
        <w:t xml:space="preserve"> and cell therapy.</w:t>
      </w:r>
    </w:p>
    <w:p w14:paraId="0562BF39" w14:textId="77777777" w:rsidR="004E32AB" w:rsidRPr="00F500E3" w:rsidRDefault="004E32AB" w:rsidP="00F500E3">
      <w:pPr>
        <w:spacing w:after="0" w:line="240" w:lineRule="auto"/>
      </w:pPr>
    </w:p>
    <w:p w14:paraId="384E93FF" w14:textId="44B6623C" w:rsidR="004E32AB" w:rsidRPr="00F500E3" w:rsidRDefault="00F500E3" w:rsidP="00F500E3">
      <w:pPr>
        <w:spacing w:after="0" w:line="240" w:lineRule="auto"/>
      </w:pPr>
      <w:bookmarkStart w:id="0" w:name="_Hlk65663955"/>
      <w:r w:rsidRPr="00F500E3">
        <w:rPr>
          <w:b/>
        </w:rPr>
        <w:t>PROTOCOL:</w:t>
      </w:r>
    </w:p>
    <w:p w14:paraId="39907082" w14:textId="77777777" w:rsidR="004E32AB" w:rsidRPr="00F500E3" w:rsidRDefault="004E32AB" w:rsidP="00F500E3">
      <w:pPr>
        <w:spacing w:after="0" w:line="240" w:lineRule="auto"/>
      </w:pPr>
    </w:p>
    <w:p w14:paraId="75390104" w14:textId="790A68C7" w:rsidR="004E32AB" w:rsidRPr="00F500E3" w:rsidRDefault="00F500E3" w:rsidP="00F500E3">
      <w:pPr>
        <w:numPr>
          <w:ilvl w:val="0"/>
          <w:numId w:val="1"/>
        </w:numPr>
        <w:spacing w:after="0" w:line="240" w:lineRule="auto"/>
        <w:rPr>
          <w:b/>
          <w:bCs/>
          <w:highlight w:val="yellow"/>
        </w:rPr>
      </w:pPr>
      <w:r w:rsidRPr="00F500E3">
        <w:rPr>
          <w:rFonts w:eastAsia="SimSun"/>
          <w:b/>
          <w:bCs/>
          <w:highlight w:val="yellow"/>
          <w:lang w:eastAsia="zh-CN"/>
        </w:rPr>
        <w:t xml:space="preserve">Culture and </w:t>
      </w:r>
      <w:r w:rsidR="00675C3C">
        <w:rPr>
          <w:rFonts w:eastAsia="SimSun"/>
          <w:b/>
          <w:bCs/>
          <w:highlight w:val="yellow"/>
          <w:lang w:eastAsia="zh-CN"/>
        </w:rPr>
        <w:t>e</w:t>
      </w:r>
      <w:r w:rsidRPr="00F500E3">
        <w:rPr>
          <w:rFonts w:eastAsia="SimSun"/>
          <w:b/>
          <w:bCs/>
          <w:highlight w:val="yellow"/>
          <w:lang w:eastAsia="zh-CN"/>
        </w:rPr>
        <w:t>xpansion</w:t>
      </w:r>
      <w:r w:rsidRPr="00F500E3">
        <w:rPr>
          <w:b/>
          <w:bCs/>
          <w:highlight w:val="yellow"/>
        </w:rPr>
        <w:t xml:space="preserve"> of </w:t>
      </w:r>
      <w:proofErr w:type="spellStart"/>
      <w:r w:rsidRPr="00F500E3">
        <w:rPr>
          <w:b/>
          <w:bCs/>
          <w:highlight w:val="yellow"/>
        </w:rPr>
        <w:t>hPSCs</w:t>
      </w:r>
      <w:proofErr w:type="spellEnd"/>
    </w:p>
    <w:p w14:paraId="26E8F5D5" w14:textId="77777777" w:rsidR="004E32AB" w:rsidRPr="00F500E3" w:rsidRDefault="004E32AB" w:rsidP="00F500E3">
      <w:pPr>
        <w:tabs>
          <w:tab w:val="left" w:pos="312"/>
        </w:tabs>
        <w:spacing w:after="0" w:line="240" w:lineRule="auto"/>
        <w:rPr>
          <w:b/>
          <w:bCs/>
          <w:highlight w:val="yellow"/>
        </w:rPr>
      </w:pPr>
    </w:p>
    <w:p w14:paraId="522BBE20" w14:textId="77777777" w:rsidR="004E32AB" w:rsidRPr="00F500E3" w:rsidRDefault="00F500E3" w:rsidP="00F500E3">
      <w:pPr>
        <w:pStyle w:val="ListParagraph"/>
        <w:numPr>
          <w:ilvl w:val="1"/>
          <w:numId w:val="2"/>
        </w:numPr>
        <w:spacing w:after="0" w:line="240" w:lineRule="auto"/>
        <w:ind w:left="0" w:firstLineChars="0" w:firstLine="0"/>
        <w:rPr>
          <w:rFonts w:eastAsia="SimSun"/>
          <w:b/>
          <w:bCs/>
          <w:highlight w:val="yellow"/>
          <w:lang w:eastAsia="zh-CN"/>
        </w:rPr>
      </w:pPr>
      <w:r w:rsidRPr="00F500E3">
        <w:rPr>
          <w:rFonts w:eastAsia="SimSun"/>
          <w:b/>
          <w:bCs/>
          <w:highlight w:val="yellow"/>
          <w:lang w:eastAsia="zh-CN"/>
        </w:rPr>
        <w:t>HPSC culture</w:t>
      </w:r>
    </w:p>
    <w:p w14:paraId="7329B1FB" w14:textId="77777777" w:rsidR="004E32AB" w:rsidRPr="00F500E3" w:rsidRDefault="004E32AB" w:rsidP="00F500E3">
      <w:pPr>
        <w:pStyle w:val="ListParagraph"/>
        <w:spacing w:after="0" w:line="240" w:lineRule="auto"/>
        <w:ind w:firstLineChars="0" w:firstLine="0"/>
        <w:rPr>
          <w:rFonts w:eastAsia="SimSun"/>
          <w:b/>
          <w:bCs/>
          <w:highlight w:val="yellow"/>
          <w:lang w:eastAsia="zh-CN"/>
        </w:rPr>
      </w:pPr>
    </w:p>
    <w:p w14:paraId="219DDAA7" w14:textId="159B474D" w:rsidR="004E32AB" w:rsidRPr="00F500E3" w:rsidRDefault="00F500E3" w:rsidP="00F500E3">
      <w:pPr>
        <w:pStyle w:val="ListParagraph"/>
        <w:numPr>
          <w:ilvl w:val="2"/>
          <w:numId w:val="2"/>
        </w:numPr>
        <w:spacing w:after="0" w:line="240" w:lineRule="auto"/>
        <w:ind w:left="0" w:firstLineChars="0" w:firstLine="0"/>
        <w:rPr>
          <w:rFonts w:eastAsia="SimSun"/>
          <w:highlight w:val="yellow"/>
          <w:lang w:eastAsia="zh-CN"/>
        </w:rPr>
      </w:pPr>
      <w:r w:rsidRPr="00F500E3">
        <w:rPr>
          <w:rFonts w:eastAsia="SimSun"/>
          <w:highlight w:val="yellow"/>
          <w:lang w:eastAsia="zh-CN"/>
        </w:rPr>
        <w:t xml:space="preserve">Coat two wells of a </w:t>
      </w:r>
      <w:r w:rsidR="00D42F28">
        <w:rPr>
          <w:rFonts w:eastAsia="SimSun"/>
          <w:highlight w:val="yellow"/>
          <w:lang w:eastAsia="zh-CN"/>
        </w:rPr>
        <w:t>6</w:t>
      </w:r>
      <w:r w:rsidRPr="00F500E3">
        <w:rPr>
          <w:rFonts w:eastAsia="SimSun"/>
          <w:highlight w:val="yellow"/>
          <w:lang w:eastAsia="zh-CN"/>
        </w:rPr>
        <w:t xml:space="preserve">-well plate with extracellular matrix (ECM, </w:t>
      </w:r>
      <w:proofErr w:type="spellStart"/>
      <w:r w:rsidRPr="00F500E3">
        <w:rPr>
          <w:rFonts w:eastAsia="SimSun"/>
          <w:highlight w:val="yellow"/>
          <w:lang w:eastAsia="zh-CN"/>
        </w:rPr>
        <w:t>hESC</w:t>
      </w:r>
      <w:proofErr w:type="spellEnd"/>
      <w:r w:rsidRPr="00F500E3">
        <w:rPr>
          <w:rFonts w:eastAsia="SimSun"/>
          <w:highlight w:val="yellow"/>
          <w:lang w:eastAsia="zh-CN"/>
        </w:rPr>
        <w:t>-qualified Matrix). Prepare 50 mL of an ECM solution containing 8</w:t>
      </w:r>
      <w:r w:rsidR="00D42F28">
        <w:rPr>
          <w:rFonts w:eastAsia="SimSun"/>
          <w:highlight w:val="yellow"/>
          <w:lang w:eastAsia="zh-CN"/>
        </w:rPr>
        <w:t>–</w:t>
      </w:r>
      <w:r w:rsidRPr="00F500E3">
        <w:rPr>
          <w:rFonts w:eastAsia="SimSun"/>
          <w:highlight w:val="yellow"/>
          <w:lang w:eastAsia="zh-CN"/>
        </w:rPr>
        <w:t xml:space="preserve">12 </w:t>
      </w:r>
      <w:proofErr w:type="spellStart"/>
      <w:r w:rsidRPr="00F500E3">
        <w:rPr>
          <w:rFonts w:eastAsia="SimSun"/>
          <w:highlight w:val="yellow"/>
          <w:lang w:eastAsia="zh-CN"/>
        </w:rPr>
        <w:t>μg</w:t>
      </w:r>
      <w:proofErr w:type="spellEnd"/>
      <w:r w:rsidRPr="00F500E3">
        <w:rPr>
          <w:rFonts w:eastAsia="SimSun"/>
          <w:highlight w:val="yellow"/>
          <w:lang w:eastAsia="zh-CN"/>
        </w:rPr>
        <w:t>/mL of ECM in Dulbecco's Modified Eagle's Medium (DMEM). In 50 mL of DMEM, add 1 mL of the thawed ECM stock solution (50x). Add 1 mL of the ECM solution to each well</w:t>
      </w:r>
      <w:r w:rsidR="000F0953">
        <w:rPr>
          <w:rFonts w:eastAsia="SimSun"/>
          <w:highlight w:val="yellow"/>
          <w:lang w:eastAsia="zh-CN"/>
        </w:rPr>
        <w:t xml:space="preserve"> </w:t>
      </w:r>
      <w:r w:rsidR="005F17F2">
        <w:rPr>
          <w:rFonts w:eastAsia="SimSun" w:hint="eastAsia"/>
          <w:highlight w:val="yellow"/>
          <w:lang w:eastAsia="zh-CN"/>
        </w:rPr>
        <w:t>of</w:t>
      </w:r>
      <w:r w:rsidR="005F17F2">
        <w:rPr>
          <w:rFonts w:eastAsia="SimSun"/>
          <w:highlight w:val="yellow"/>
          <w:lang w:eastAsia="zh-CN"/>
        </w:rPr>
        <w:t xml:space="preserve"> </w:t>
      </w:r>
      <w:r w:rsidR="00644169">
        <w:rPr>
          <w:rFonts w:eastAsia="SimSun"/>
          <w:highlight w:val="yellow"/>
          <w:lang w:eastAsia="zh-CN"/>
        </w:rPr>
        <w:t xml:space="preserve">a </w:t>
      </w:r>
      <w:r w:rsidR="00D42F28">
        <w:rPr>
          <w:rFonts w:eastAsia="SimSun"/>
          <w:highlight w:val="yellow"/>
          <w:lang w:eastAsia="zh-CN"/>
        </w:rPr>
        <w:t>6</w:t>
      </w:r>
      <w:r w:rsidRPr="00F500E3">
        <w:rPr>
          <w:rFonts w:eastAsia="SimSun"/>
          <w:highlight w:val="yellow"/>
          <w:lang w:eastAsia="zh-CN"/>
        </w:rPr>
        <w:t>-well plate. Incubate it for 1 h in a</w:t>
      </w:r>
      <w:r w:rsidR="00D42F28">
        <w:rPr>
          <w:rFonts w:eastAsia="SimSun"/>
          <w:highlight w:val="yellow"/>
          <w:lang w:eastAsia="zh-CN"/>
        </w:rPr>
        <w:t>n incubator at</w:t>
      </w:r>
      <w:r w:rsidRPr="00F500E3">
        <w:rPr>
          <w:rFonts w:eastAsia="SimSun"/>
          <w:highlight w:val="yellow"/>
          <w:lang w:eastAsia="zh-CN"/>
        </w:rPr>
        <w:t xml:space="preserve"> 37 °C </w:t>
      </w:r>
      <w:r w:rsidRPr="00F500E3">
        <w:rPr>
          <w:rFonts w:eastAsia="SimSun"/>
          <w:highlight w:val="yellow"/>
          <w:lang w:eastAsia="zh-CN"/>
        </w:rPr>
        <w:lastRenderedPageBreak/>
        <w:t>and 5% CO</w:t>
      </w:r>
      <w:r w:rsidRPr="00F500E3">
        <w:rPr>
          <w:rFonts w:eastAsia="SimSun"/>
          <w:highlight w:val="yellow"/>
          <w:vertAlign w:val="subscript"/>
          <w:lang w:eastAsia="zh-CN"/>
        </w:rPr>
        <w:t>2</w:t>
      </w:r>
      <w:r w:rsidRPr="00F500E3">
        <w:rPr>
          <w:rFonts w:eastAsia="SimSun"/>
          <w:highlight w:val="yellow"/>
          <w:lang w:eastAsia="zh-CN"/>
        </w:rPr>
        <w:t>.</w:t>
      </w:r>
    </w:p>
    <w:p w14:paraId="3FDA04DF"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29F9AE70" w14:textId="4D7CA409" w:rsidR="004E32AB" w:rsidRPr="00F500E3" w:rsidRDefault="00F500E3" w:rsidP="00F500E3">
      <w:pPr>
        <w:pStyle w:val="ListParagraph"/>
        <w:numPr>
          <w:ilvl w:val="2"/>
          <w:numId w:val="2"/>
        </w:numPr>
        <w:spacing w:after="0" w:line="240" w:lineRule="auto"/>
        <w:ind w:left="0" w:firstLineChars="0" w:firstLine="0"/>
        <w:rPr>
          <w:rFonts w:eastAsia="SimSun"/>
          <w:highlight w:val="yellow"/>
          <w:lang w:eastAsia="zh-CN"/>
        </w:rPr>
      </w:pPr>
      <w:r w:rsidRPr="00F500E3">
        <w:rPr>
          <w:rFonts w:eastAsia="SimSun"/>
          <w:highlight w:val="yellow"/>
          <w:lang w:eastAsia="zh-CN"/>
        </w:rPr>
        <w:t xml:space="preserve">Prepare </w:t>
      </w:r>
      <w:proofErr w:type="spellStart"/>
      <w:r w:rsidRPr="00F500E3">
        <w:rPr>
          <w:rFonts w:eastAsia="SimSun"/>
          <w:highlight w:val="yellow"/>
          <w:lang w:eastAsia="zh-CN"/>
        </w:rPr>
        <w:t>hPSC</w:t>
      </w:r>
      <w:proofErr w:type="spellEnd"/>
      <w:r w:rsidRPr="00F500E3">
        <w:rPr>
          <w:rFonts w:eastAsia="SimSun"/>
          <w:highlight w:val="yellow"/>
          <w:lang w:eastAsia="zh-CN"/>
        </w:rPr>
        <w:t xml:space="preserve"> maintenance medium (MM) according to the manufacturer's instruction.</w:t>
      </w:r>
    </w:p>
    <w:p w14:paraId="6AA5C6D7" w14:textId="77777777" w:rsidR="004E32AB" w:rsidRPr="00F500E3" w:rsidRDefault="004E32AB" w:rsidP="00F500E3">
      <w:pPr>
        <w:spacing w:after="0" w:line="240" w:lineRule="auto"/>
        <w:rPr>
          <w:rFonts w:eastAsia="SimSun"/>
          <w:lang w:eastAsia="zh-CN"/>
        </w:rPr>
      </w:pPr>
    </w:p>
    <w:p w14:paraId="74CA233C" w14:textId="41ADC16A" w:rsidR="004E32AB" w:rsidRPr="00F500E3" w:rsidRDefault="00F500E3" w:rsidP="00F500E3">
      <w:pPr>
        <w:pStyle w:val="ListParagraph"/>
        <w:numPr>
          <w:ilvl w:val="2"/>
          <w:numId w:val="2"/>
        </w:numPr>
        <w:spacing w:after="0" w:line="240" w:lineRule="auto"/>
        <w:ind w:left="0" w:firstLineChars="0" w:firstLine="0"/>
        <w:rPr>
          <w:rFonts w:eastAsia="SimSun"/>
          <w:highlight w:val="yellow"/>
          <w:lang w:eastAsia="zh-CN"/>
        </w:rPr>
      </w:pPr>
      <w:r w:rsidRPr="00F500E3">
        <w:rPr>
          <w:rFonts w:eastAsia="SimSun"/>
          <w:highlight w:val="yellow"/>
          <w:lang w:eastAsia="zh-CN"/>
        </w:rPr>
        <w:t>Pre-warm MM at room temperature (RT) for 30 min.</w:t>
      </w:r>
    </w:p>
    <w:p w14:paraId="09B69BAD"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3D7EFE76" w14:textId="41E1D8AC" w:rsidR="004E32AB" w:rsidRPr="00F500E3" w:rsidRDefault="00F500E3" w:rsidP="00F500E3">
      <w:pPr>
        <w:pStyle w:val="ListParagraph"/>
        <w:numPr>
          <w:ilvl w:val="2"/>
          <w:numId w:val="2"/>
        </w:numPr>
        <w:spacing w:after="0" w:line="240" w:lineRule="auto"/>
        <w:ind w:left="0" w:firstLineChars="0" w:firstLine="0"/>
        <w:rPr>
          <w:rFonts w:eastAsia="SimSun"/>
          <w:highlight w:val="yellow"/>
          <w:lang w:eastAsia="zh-CN"/>
        </w:rPr>
      </w:pPr>
      <w:r w:rsidRPr="00F500E3">
        <w:rPr>
          <w:rFonts w:eastAsia="SimSun"/>
          <w:highlight w:val="yellow"/>
          <w:lang w:eastAsia="zh-CN"/>
        </w:rPr>
        <w:t xml:space="preserve">Thaw a cryogenic vial of </w:t>
      </w:r>
      <w:proofErr w:type="spellStart"/>
      <w:r w:rsidRPr="00F500E3">
        <w:rPr>
          <w:rFonts w:eastAsia="SimSun"/>
          <w:highlight w:val="yellow"/>
          <w:lang w:eastAsia="zh-CN"/>
        </w:rPr>
        <w:t>hPSCs</w:t>
      </w:r>
      <w:proofErr w:type="spellEnd"/>
      <w:r w:rsidRPr="00F500E3">
        <w:rPr>
          <w:rFonts w:eastAsia="SimSun"/>
          <w:highlight w:val="yellow"/>
          <w:lang w:eastAsia="zh-CN"/>
        </w:rPr>
        <w:t xml:space="preserve"> (</w:t>
      </w:r>
      <w:proofErr w:type="spellStart"/>
      <w:r w:rsidRPr="00F500E3">
        <w:rPr>
          <w:rFonts w:eastAsia="SimSun"/>
          <w:highlight w:val="yellow"/>
          <w:lang w:eastAsia="zh-CN"/>
        </w:rPr>
        <w:t>hiPSCs</w:t>
      </w:r>
      <w:proofErr w:type="spellEnd"/>
      <w:r w:rsidRPr="00F500E3">
        <w:rPr>
          <w:rFonts w:eastAsia="SimSun"/>
          <w:highlight w:val="yellow"/>
          <w:lang w:eastAsia="zh-CN"/>
        </w:rPr>
        <w:t xml:space="preserve"> or </w:t>
      </w:r>
      <w:proofErr w:type="spellStart"/>
      <w:r w:rsidRPr="00F500E3">
        <w:rPr>
          <w:rFonts w:eastAsia="SimSun"/>
          <w:highlight w:val="yellow"/>
          <w:lang w:eastAsia="zh-CN"/>
        </w:rPr>
        <w:t>hESCs</w:t>
      </w:r>
      <w:proofErr w:type="spellEnd"/>
      <w:r w:rsidRPr="00F500E3">
        <w:rPr>
          <w:rFonts w:eastAsia="SimSun"/>
          <w:highlight w:val="yellow"/>
          <w:lang w:eastAsia="zh-CN"/>
        </w:rPr>
        <w:t>) (about 1</w:t>
      </w:r>
      <w:r w:rsidR="00675C3C">
        <w:rPr>
          <w:rFonts w:eastAsia="SimSun"/>
          <w:highlight w:val="yellow"/>
          <w:lang w:eastAsia="zh-CN"/>
        </w:rPr>
        <w:t xml:space="preserve"> </w:t>
      </w:r>
      <w:r w:rsidRPr="00F500E3">
        <w:rPr>
          <w:rFonts w:eastAsia="SimSun"/>
          <w:highlight w:val="yellow"/>
          <w:lang w:eastAsia="zh-CN"/>
        </w:rPr>
        <w:t>x</w:t>
      </w:r>
      <w:r w:rsidR="00675C3C">
        <w:rPr>
          <w:rFonts w:eastAsia="SimSun"/>
          <w:highlight w:val="yellow"/>
          <w:lang w:eastAsia="zh-CN"/>
        </w:rPr>
        <w:t xml:space="preserve"> </w:t>
      </w:r>
      <w:r w:rsidRPr="00F500E3">
        <w:rPr>
          <w:rFonts w:eastAsia="SimSun"/>
          <w:highlight w:val="yellow"/>
          <w:lang w:eastAsia="zh-CN"/>
        </w:rPr>
        <w:t>10</w:t>
      </w:r>
      <w:r w:rsidRPr="00F500E3">
        <w:rPr>
          <w:rFonts w:eastAsia="SimSun"/>
          <w:highlight w:val="yellow"/>
          <w:vertAlign w:val="superscript"/>
          <w:lang w:eastAsia="zh-CN"/>
        </w:rPr>
        <w:t>6</w:t>
      </w:r>
      <w:r w:rsidRPr="00F500E3">
        <w:rPr>
          <w:rFonts w:eastAsia="SimSun"/>
          <w:highlight w:val="yellow"/>
          <w:lang w:eastAsia="zh-CN"/>
        </w:rPr>
        <w:t>) from a liquid nitrogen tank by incubation in a water bath at 37 °C for 30 s.</w:t>
      </w:r>
    </w:p>
    <w:p w14:paraId="4BF4BAB3"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06AB49F6" w14:textId="10421E2C" w:rsidR="004E32AB" w:rsidRPr="00F500E3" w:rsidRDefault="00F500E3" w:rsidP="00F500E3">
      <w:pPr>
        <w:pStyle w:val="ListParagraph"/>
        <w:numPr>
          <w:ilvl w:val="2"/>
          <w:numId w:val="2"/>
        </w:numPr>
        <w:spacing w:after="0" w:line="240" w:lineRule="auto"/>
        <w:ind w:left="0" w:firstLineChars="0" w:firstLine="0"/>
        <w:rPr>
          <w:rFonts w:eastAsia="SimSun"/>
          <w:highlight w:val="yellow"/>
          <w:lang w:eastAsia="zh-CN"/>
        </w:rPr>
      </w:pPr>
      <w:r w:rsidRPr="00F500E3">
        <w:rPr>
          <w:rFonts w:eastAsia="SimSun"/>
          <w:highlight w:val="yellow"/>
          <w:lang w:eastAsia="zh-CN"/>
        </w:rPr>
        <w:t xml:space="preserve">Take out the vial, carefully disinfect it using a 75% disinfection alcohol spray. Put it in </w:t>
      </w:r>
      <w:r w:rsidRPr="00F500E3">
        <w:rPr>
          <w:highlight w:val="yellow"/>
          <w:lang w:eastAsia="zh-CN"/>
        </w:rPr>
        <w:t>a</w:t>
      </w:r>
      <w:r w:rsidRPr="00F500E3">
        <w:rPr>
          <w:highlight w:val="yellow"/>
        </w:rPr>
        <w:t xml:space="preserve"> biosafety cabinet</w:t>
      </w:r>
      <w:r w:rsidRPr="00F500E3">
        <w:rPr>
          <w:rFonts w:eastAsia="SimSun"/>
          <w:highlight w:val="yellow"/>
          <w:lang w:eastAsia="zh-CN"/>
        </w:rPr>
        <w:t>.</w:t>
      </w:r>
    </w:p>
    <w:p w14:paraId="7441092D"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7E0A06FE" w14:textId="3F0649C3" w:rsidR="004E32AB" w:rsidRPr="00F500E3" w:rsidRDefault="00F500E3" w:rsidP="00F500E3">
      <w:pPr>
        <w:pStyle w:val="ListParagraph"/>
        <w:numPr>
          <w:ilvl w:val="2"/>
          <w:numId w:val="2"/>
        </w:numPr>
        <w:spacing w:after="0" w:line="240" w:lineRule="auto"/>
        <w:ind w:left="0" w:firstLineChars="0" w:firstLine="0"/>
        <w:rPr>
          <w:rFonts w:eastAsia="SimSun"/>
          <w:highlight w:val="yellow"/>
          <w:lang w:eastAsia="zh-CN"/>
        </w:rPr>
      </w:pPr>
      <w:r w:rsidRPr="00F500E3">
        <w:rPr>
          <w:rFonts w:eastAsia="SimSun"/>
          <w:highlight w:val="yellow"/>
          <w:lang w:eastAsia="zh-CN"/>
        </w:rPr>
        <w:t>Transfer the cell suspension from the vial to a 15 mL tube</w:t>
      </w:r>
      <w:r w:rsidR="0061152F">
        <w:rPr>
          <w:rFonts w:eastAsia="SimSun"/>
          <w:highlight w:val="yellow"/>
          <w:lang w:eastAsia="zh-CN"/>
        </w:rPr>
        <w:t xml:space="preserve">, </w:t>
      </w:r>
      <w:r w:rsidRPr="00F500E3">
        <w:rPr>
          <w:rFonts w:eastAsia="SimSun"/>
          <w:highlight w:val="yellow"/>
          <w:lang w:eastAsia="zh-CN"/>
        </w:rPr>
        <w:t xml:space="preserve">add 5 mL </w:t>
      </w:r>
      <w:r w:rsidR="00675C3C">
        <w:rPr>
          <w:rFonts w:eastAsia="SimSun"/>
          <w:highlight w:val="yellow"/>
          <w:lang w:eastAsia="zh-CN"/>
        </w:rPr>
        <w:t xml:space="preserve">of </w:t>
      </w:r>
      <w:r w:rsidRPr="00F500E3">
        <w:rPr>
          <w:rFonts w:eastAsia="SimSun"/>
          <w:highlight w:val="yellow"/>
          <w:lang w:eastAsia="zh-CN"/>
        </w:rPr>
        <w:t xml:space="preserve">pre-warmed MM drop by drop to the tube </w:t>
      </w:r>
      <w:r w:rsidR="00D42F28">
        <w:rPr>
          <w:rFonts w:eastAsia="SimSun"/>
          <w:highlight w:val="yellow"/>
          <w:lang w:eastAsia="zh-CN"/>
        </w:rPr>
        <w:t>using</w:t>
      </w:r>
      <w:r w:rsidR="00D42F28" w:rsidRPr="00F500E3">
        <w:rPr>
          <w:rFonts w:eastAsia="SimSun"/>
          <w:highlight w:val="yellow"/>
          <w:lang w:eastAsia="zh-CN"/>
        </w:rPr>
        <w:t xml:space="preserve"> </w:t>
      </w:r>
      <w:r w:rsidRPr="00F500E3">
        <w:rPr>
          <w:rFonts w:eastAsia="SimSun"/>
          <w:highlight w:val="yellow"/>
          <w:lang w:eastAsia="zh-CN"/>
        </w:rPr>
        <w:t>a 5 mL pipette. Meanwhile, gently shake the tube to</w:t>
      </w:r>
      <w:r w:rsidR="00BE0680">
        <w:rPr>
          <w:rFonts w:eastAsia="SimSun"/>
          <w:highlight w:val="yellow"/>
          <w:lang w:eastAsia="zh-CN"/>
        </w:rPr>
        <w:t xml:space="preserve"> blend the</w:t>
      </w:r>
      <w:r w:rsidRPr="00F500E3">
        <w:rPr>
          <w:rFonts w:eastAsia="SimSun"/>
          <w:highlight w:val="yellow"/>
          <w:lang w:eastAsia="zh-CN"/>
        </w:rPr>
        <w:t xml:space="preserve"> </w:t>
      </w:r>
      <w:proofErr w:type="spellStart"/>
      <w:proofErr w:type="gramStart"/>
      <w:r w:rsidRPr="00F500E3">
        <w:rPr>
          <w:rFonts w:eastAsia="SimSun"/>
          <w:highlight w:val="yellow"/>
          <w:lang w:eastAsia="zh-CN"/>
        </w:rPr>
        <w:t>hPSCs</w:t>
      </w:r>
      <w:proofErr w:type="spellEnd"/>
      <w:r w:rsidRPr="00F500E3">
        <w:rPr>
          <w:rFonts w:eastAsia="SimSun"/>
          <w:highlight w:val="yellow"/>
          <w:lang w:eastAsia="zh-CN"/>
        </w:rPr>
        <w:t xml:space="preserve"> .</w:t>
      </w:r>
      <w:proofErr w:type="gramEnd"/>
    </w:p>
    <w:p w14:paraId="61BB4405" w14:textId="77777777" w:rsidR="004E32AB" w:rsidRPr="00F500E3" w:rsidRDefault="004E32AB" w:rsidP="00F500E3">
      <w:pPr>
        <w:spacing w:after="0" w:line="240" w:lineRule="auto"/>
        <w:rPr>
          <w:rFonts w:eastAsia="SimSun"/>
          <w:highlight w:val="yellow"/>
          <w:lang w:eastAsia="zh-CN"/>
        </w:rPr>
      </w:pPr>
    </w:p>
    <w:p w14:paraId="682D567F" w14:textId="1EFBD08D" w:rsidR="004E32AB" w:rsidRPr="00F500E3" w:rsidRDefault="00F500E3" w:rsidP="00F500E3">
      <w:pPr>
        <w:pStyle w:val="ListParagraph"/>
        <w:numPr>
          <w:ilvl w:val="2"/>
          <w:numId w:val="2"/>
        </w:numPr>
        <w:spacing w:after="0" w:line="240" w:lineRule="auto"/>
        <w:ind w:left="0" w:firstLineChars="0" w:firstLine="0"/>
        <w:rPr>
          <w:rFonts w:eastAsia="SimSun"/>
          <w:highlight w:val="yellow"/>
          <w:lang w:eastAsia="zh-CN"/>
        </w:rPr>
      </w:pPr>
      <w:r w:rsidRPr="00F500E3">
        <w:rPr>
          <w:rFonts w:eastAsia="SimSun"/>
          <w:highlight w:val="yellow"/>
          <w:lang w:eastAsia="zh-CN"/>
        </w:rPr>
        <w:t xml:space="preserve">Centrifuge the tube at 170 x </w:t>
      </w:r>
      <w:r w:rsidRPr="00BE0680">
        <w:rPr>
          <w:rFonts w:eastAsia="SimSun"/>
          <w:i/>
          <w:iCs/>
          <w:highlight w:val="yellow"/>
          <w:lang w:eastAsia="zh-CN"/>
        </w:rPr>
        <w:t>g</w:t>
      </w:r>
      <w:r w:rsidRPr="00F500E3">
        <w:rPr>
          <w:rFonts w:eastAsia="SimSun"/>
          <w:highlight w:val="yellow"/>
          <w:lang w:eastAsia="zh-CN"/>
        </w:rPr>
        <w:t xml:space="preserve"> for 5 min. Remove most of the supernatant </w:t>
      </w:r>
      <w:r w:rsidR="00D42F28">
        <w:rPr>
          <w:rFonts w:eastAsia="SimSun"/>
          <w:highlight w:val="yellow"/>
          <w:lang w:eastAsia="zh-CN"/>
        </w:rPr>
        <w:t>using</w:t>
      </w:r>
      <w:r w:rsidR="00D42F28" w:rsidRPr="00F500E3">
        <w:rPr>
          <w:rFonts w:eastAsia="SimSun"/>
          <w:highlight w:val="yellow"/>
          <w:lang w:eastAsia="zh-CN"/>
        </w:rPr>
        <w:t xml:space="preserve"> </w:t>
      </w:r>
      <w:r w:rsidRPr="00F500E3">
        <w:rPr>
          <w:rFonts w:eastAsia="SimSun"/>
          <w:highlight w:val="yellow"/>
          <w:lang w:eastAsia="zh-CN"/>
        </w:rPr>
        <w:t>a 1 mL pipette carefully and leave behind about 50 μL supernatant to avoid losing the cells.</w:t>
      </w:r>
    </w:p>
    <w:p w14:paraId="2E5C2872"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20885CE1" w14:textId="50684EF1" w:rsidR="004E32AB" w:rsidRPr="00F500E3" w:rsidRDefault="00F500E3" w:rsidP="00F500E3">
      <w:pPr>
        <w:pStyle w:val="ListParagraph"/>
        <w:numPr>
          <w:ilvl w:val="2"/>
          <w:numId w:val="2"/>
        </w:numPr>
        <w:spacing w:after="0" w:line="240" w:lineRule="auto"/>
        <w:ind w:left="0" w:firstLineChars="0" w:firstLine="0"/>
        <w:rPr>
          <w:rFonts w:eastAsia="SimSun"/>
          <w:highlight w:val="yellow"/>
          <w:lang w:eastAsia="zh-CN"/>
        </w:rPr>
      </w:pPr>
      <w:r w:rsidRPr="00F500E3">
        <w:rPr>
          <w:rFonts w:eastAsia="SimSun"/>
          <w:highlight w:val="yellow"/>
          <w:lang w:eastAsia="zh-CN"/>
        </w:rPr>
        <w:t>Add 1 mL MM to the tube</w:t>
      </w:r>
      <w:r w:rsidR="0061152F">
        <w:rPr>
          <w:rFonts w:eastAsia="SimSun"/>
          <w:highlight w:val="yellow"/>
          <w:lang w:eastAsia="zh-CN"/>
        </w:rPr>
        <w:t xml:space="preserve">, </w:t>
      </w:r>
      <w:r w:rsidRPr="00F500E3">
        <w:rPr>
          <w:rFonts w:eastAsia="SimSun"/>
          <w:highlight w:val="yellow"/>
          <w:lang w:eastAsia="zh-CN"/>
        </w:rPr>
        <w:t>resuspend the pellet by gently pipetting up and down once or twice with a 1</w:t>
      </w:r>
      <w:r w:rsidR="005F17F2">
        <w:rPr>
          <w:rFonts w:eastAsia="SimSun"/>
          <w:highlight w:val="yellow"/>
          <w:lang w:eastAsia="zh-CN"/>
        </w:rPr>
        <w:t xml:space="preserve"> </w:t>
      </w:r>
      <w:r w:rsidRPr="00F500E3">
        <w:rPr>
          <w:rFonts w:eastAsia="SimSun"/>
          <w:highlight w:val="yellow"/>
          <w:lang w:eastAsia="zh-CN"/>
        </w:rPr>
        <w:t>mL pipette.</w:t>
      </w:r>
    </w:p>
    <w:p w14:paraId="2A5FF7CF" w14:textId="77777777" w:rsidR="004E32AB" w:rsidRPr="00F500E3" w:rsidRDefault="004E32AB" w:rsidP="00F500E3">
      <w:pPr>
        <w:spacing w:after="0" w:line="240" w:lineRule="auto"/>
        <w:rPr>
          <w:rFonts w:eastAsia="SimSun"/>
          <w:highlight w:val="yellow"/>
          <w:lang w:eastAsia="zh-CN"/>
        </w:rPr>
      </w:pPr>
    </w:p>
    <w:p w14:paraId="3EB29265" w14:textId="4CA94A3E" w:rsidR="004E32AB" w:rsidRPr="00F500E3" w:rsidRDefault="00D42F28" w:rsidP="00F500E3">
      <w:pPr>
        <w:spacing w:after="0" w:line="240" w:lineRule="auto"/>
        <w:rPr>
          <w:rFonts w:eastAsia="SimSun"/>
          <w:highlight w:val="yellow"/>
          <w:lang w:eastAsia="zh-CN"/>
        </w:rPr>
      </w:pPr>
      <w:r w:rsidRPr="00F500E3">
        <w:rPr>
          <w:rFonts w:eastAsia="SimSun"/>
          <w:highlight w:val="yellow"/>
          <w:lang w:eastAsia="zh-CN"/>
        </w:rPr>
        <w:t>N</w:t>
      </w:r>
      <w:r>
        <w:rPr>
          <w:rFonts w:eastAsia="SimSun"/>
          <w:highlight w:val="yellow"/>
          <w:lang w:eastAsia="zh-CN"/>
        </w:rPr>
        <w:t>OTE</w:t>
      </w:r>
      <w:r w:rsidR="00F500E3" w:rsidRPr="00F500E3">
        <w:rPr>
          <w:rFonts w:eastAsia="SimSun"/>
          <w:highlight w:val="yellow"/>
          <w:lang w:eastAsia="zh-CN"/>
        </w:rPr>
        <w:t>: Single</w:t>
      </w:r>
      <w:r w:rsidR="001F1775">
        <w:rPr>
          <w:rFonts w:eastAsia="SimSun"/>
          <w:highlight w:val="yellow"/>
          <w:lang w:eastAsia="zh-CN"/>
        </w:rPr>
        <w:t xml:space="preserve"> </w:t>
      </w:r>
      <w:r w:rsidR="00F500E3" w:rsidRPr="00F500E3">
        <w:rPr>
          <w:rFonts w:eastAsia="SimSun"/>
          <w:highlight w:val="yellow"/>
          <w:lang w:eastAsia="zh-CN"/>
        </w:rPr>
        <w:t>cell</w:t>
      </w:r>
      <w:r w:rsidR="001F1775">
        <w:rPr>
          <w:rFonts w:eastAsia="SimSun"/>
          <w:highlight w:val="yellow"/>
          <w:lang w:eastAsia="zh-CN"/>
        </w:rPr>
        <w:t xml:space="preserve">s </w:t>
      </w:r>
      <w:r w:rsidR="001F1775">
        <w:rPr>
          <w:rFonts w:eastAsia="SimSun" w:hint="eastAsia"/>
          <w:highlight w:val="yellow"/>
          <w:lang w:eastAsia="zh-CN"/>
        </w:rPr>
        <w:t>of</w:t>
      </w:r>
      <w:r w:rsidR="00F500E3" w:rsidRPr="00F500E3">
        <w:rPr>
          <w:rFonts w:eastAsia="SimSun"/>
          <w:highlight w:val="yellow"/>
          <w:lang w:eastAsia="zh-CN"/>
        </w:rPr>
        <w:t xml:space="preserve"> </w:t>
      </w:r>
      <w:proofErr w:type="spellStart"/>
      <w:r w:rsidR="00F500E3" w:rsidRPr="00F500E3">
        <w:rPr>
          <w:rFonts w:eastAsia="SimSun"/>
          <w:highlight w:val="yellow"/>
          <w:lang w:eastAsia="zh-CN"/>
        </w:rPr>
        <w:t>hPSCs</w:t>
      </w:r>
      <w:proofErr w:type="spellEnd"/>
      <w:r w:rsidR="00F500E3" w:rsidRPr="00F500E3">
        <w:rPr>
          <w:rFonts w:eastAsia="SimSun"/>
          <w:highlight w:val="yellow"/>
          <w:lang w:eastAsia="zh-CN"/>
        </w:rPr>
        <w:t xml:space="preserve"> are difficult to survive. Small cell clumps with 3</w:t>
      </w:r>
      <w:r w:rsidR="009031E6">
        <w:rPr>
          <w:rFonts w:eastAsia="SimSun"/>
          <w:highlight w:val="yellow"/>
          <w:lang w:eastAsia="zh-CN"/>
        </w:rPr>
        <w:t>–</w:t>
      </w:r>
      <w:r w:rsidR="00F500E3" w:rsidRPr="00F500E3">
        <w:rPr>
          <w:rFonts w:eastAsia="SimSun"/>
          <w:highlight w:val="yellow"/>
          <w:lang w:eastAsia="zh-CN"/>
        </w:rPr>
        <w:t xml:space="preserve">5 cells are preferred to keep </w:t>
      </w:r>
      <w:proofErr w:type="spellStart"/>
      <w:r w:rsidR="00F500E3" w:rsidRPr="00F500E3">
        <w:rPr>
          <w:rFonts w:eastAsia="SimSun"/>
          <w:highlight w:val="yellow"/>
          <w:lang w:eastAsia="zh-CN"/>
        </w:rPr>
        <w:t>hPSCs</w:t>
      </w:r>
      <w:proofErr w:type="spellEnd"/>
      <w:r w:rsidR="00F500E3" w:rsidRPr="00F500E3">
        <w:rPr>
          <w:rFonts w:eastAsia="SimSun"/>
          <w:highlight w:val="yellow"/>
          <w:lang w:eastAsia="zh-CN"/>
        </w:rPr>
        <w:t xml:space="preserve"> grow</w:t>
      </w:r>
      <w:r>
        <w:rPr>
          <w:rFonts w:eastAsia="SimSun"/>
          <w:highlight w:val="yellow"/>
          <w:lang w:eastAsia="zh-CN"/>
        </w:rPr>
        <w:t>ing</w:t>
      </w:r>
      <w:r w:rsidR="00F500E3" w:rsidRPr="00F500E3">
        <w:rPr>
          <w:rFonts w:eastAsia="SimSun"/>
          <w:highlight w:val="yellow"/>
          <w:lang w:eastAsia="zh-CN"/>
        </w:rPr>
        <w:t xml:space="preserve"> in c</w:t>
      </w:r>
      <w:r w:rsidR="00675C3C">
        <w:rPr>
          <w:rFonts w:eastAsia="SimSun"/>
          <w:highlight w:val="yellow"/>
          <w:lang w:eastAsia="zh-CN"/>
        </w:rPr>
        <w:t>o</w:t>
      </w:r>
      <w:r w:rsidR="00F500E3" w:rsidRPr="00F500E3">
        <w:rPr>
          <w:rFonts w:eastAsia="SimSun"/>
          <w:highlight w:val="yellow"/>
          <w:lang w:eastAsia="zh-CN"/>
        </w:rPr>
        <w:t>lonies</w:t>
      </w:r>
      <w:r w:rsidR="00675C3C">
        <w:rPr>
          <w:rFonts w:eastAsia="SimSun"/>
          <w:highlight w:val="yellow"/>
          <w:lang w:eastAsia="zh-CN"/>
        </w:rPr>
        <w:t>.</w:t>
      </w:r>
    </w:p>
    <w:p w14:paraId="63A7107E" w14:textId="77777777" w:rsidR="004E32AB" w:rsidRPr="00F500E3" w:rsidRDefault="004E32AB" w:rsidP="00F500E3">
      <w:pPr>
        <w:spacing w:after="0" w:line="240" w:lineRule="auto"/>
        <w:rPr>
          <w:rFonts w:eastAsia="SimSun"/>
          <w:highlight w:val="yellow"/>
          <w:lang w:eastAsia="zh-CN"/>
        </w:rPr>
      </w:pPr>
    </w:p>
    <w:p w14:paraId="1B30AFE1" w14:textId="15920C6F" w:rsidR="004E32AB" w:rsidRPr="00F500E3" w:rsidRDefault="00F500E3" w:rsidP="00F500E3">
      <w:pPr>
        <w:pStyle w:val="ListParagraph"/>
        <w:numPr>
          <w:ilvl w:val="2"/>
          <w:numId w:val="2"/>
        </w:numPr>
        <w:spacing w:after="0" w:line="240" w:lineRule="auto"/>
        <w:ind w:left="0" w:firstLineChars="0" w:firstLine="0"/>
        <w:rPr>
          <w:rFonts w:eastAsia="SimSun"/>
          <w:highlight w:val="yellow"/>
          <w:lang w:eastAsia="zh-CN"/>
        </w:rPr>
      </w:pPr>
      <w:r w:rsidRPr="00F500E3">
        <w:rPr>
          <w:rFonts w:eastAsia="SimSun"/>
          <w:highlight w:val="yellow"/>
          <w:lang w:eastAsia="zh-CN"/>
        </w:rPr>
        <w:t>Remove ECM from the pre-coated wells (</w:t>
      </w:r>
      <w:r w:rsidR="009031E6">
        <w:rPr>
          <w:rFonts w:eastAsia="SimSun"/>
          <w:highlight w:val="yellow"/>
          <w:lang w:eastAsia="zh-CN"/>
        </w:rPr>
        <w:t xml:space="preserve">step </w:t>
      </w:r>
      <w:r w:rsidRPr="00F500E3">
        <w:rPr>
          <w:rFonts w:eastAsia="SimSun"/>
          <w:highlight w:val="yellow"/>
          <w:lang w:eastAsia="zh-CN"/>
        </w:rPr>
        <w:t>1.1.1)</w:t>
      </w:r>
      <w:r w:rsidR="005F17F2">
        <w:rPr>
          <w:rFonts w:eastAsia="SimSun" w:hint="eastAsia"/>
          <w:highlight w:val="yellow"/>
          <w:lang w:eastAsia="zh-CN"/>
        </w:rPr>
        <w:t>,</w:t>
      </w:r>
      <w:r w:rsidRPr="00F500E3">
        <w:rPr>
          <w:rFonts w:eastAsia="SimSun"/>
          <w:highlight w:val="yellow"/>
          <w:lang w:eastAsia="zh-CN"/>
        </w:rPr>
        <w:t xml:space="preserve"> add 1.5 mL MM to each well, and then distribute 0.5 mL</w:t>
      </w:r>
      <w:r w:rsidR="00675C3C">
        <w:rPr>
          <w:rFonts w:eastAsia="SimSun"/>
          <w:highlight w:val="yellow"/>
          <w:lang w:eastAsia="zh-CN"/>
        </w:rPr>
        <w:t xml:space="preserve"> </w:t>
      </w:r>
      <w:r w:rsidRPr="00F500E3">
        <w:rPr>
          <w:rFonts w:eastAsia="SimSun"/>
          <w:highlight w:val="yellow"/>
          <w:lang w:eastAsia="zh-CN"/>
        </w:rPr>
        <w:t>cell suspension per well.</w:t>
      </w:r>
    </w:p>
    <w:p w14:paraId="35D8191D"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3E48473A" w14:textId="7CC32C5B" w:rsidR="004E32AB" w:rsidRPr="00F500E3" w:rsidRDefault="00F500E3" w:rsidP="00F500E3">
      <w:pPr>
        <w:pStyle w:val="ListParagraph"/>
        <w:numPr>
          <w:ilvl w:val="2"/>
          <w:numId w:val="2"/>
        </w:numPr>
        <w:spacing w:after="0" w:line="240" w:lineRule="auto"/>
        <w:ind w:left="0" w:firstLineChars="0" w:firstLine="0"/>
        <w:rPr>
          <w:rFonts w:eastAsia="SimSun"/>
          <w:highlight w:val="yellow"/>
          <w:lang w:eastAsia="zh-CN"/>
        </w:rPr>
      </w:pPr>
      <w:r w:rsidRPr="00F500E3">
        <w:rPr>
          <w:rFonts w:eastAsia="SimSun"/>
          <w:highlight w:val="yellow"/>
          <w:lang w:eastAsia="zh-CN"/>
        </w:rPr>
        <w:t xml:space="preserve">Gently shake the plate to distribute the </w:t>
      </w:r>
      <w:proofErr w:type="spellStart"/>
      <w:r w:rsidRPr="00F500E3">
        <w:rPr>
          <w:rFonts w:eastAsia="SimSun"/>
          <w:highlight w:val="yellow"/>
          <w:lang w:eastAsia="zh-CN"/>
        </w:rPr>
        <w:t>hPSCs</w:t>
      </w:r>
      <w:proofErr w:type="spellEnd"/>
      <w:r w:rsidRPr="00F500E3">
        <w:rPr>
          <w:rFonts w:eastAsia="SimSun"/>
          <w:highlight w:val="yellow"/>
          <w:lang w:eastAsia="zh-CN"/>
        </w:rPr>
        <w:t xml:space="preserve"> uniformly, put the plate in a</w:t>
      </w:r>
      <w:r w:rsidR="00E750DF">
        <w:rPr>
          <w:rFonts w:eastAsia="SimSun"/>
          <w:highlight w:val="yellow"/>
          <w:lang w:eastAsia="zh-CN"/>
        </w:rPr>
        <w:t>n incubator at</w:t>
      </w:r>
      <w:r w:rsidRPr="00F500E3">
        <w:rPr>
          <w:rFonts w:eastAsia="SimSun"/>
          <w:highlight w:val="yellow"/>
          <w:lang w:eastAsia="zh-CN"/>
        </w:rPr>
        <w:t xml:space="preserve"> 37 °C and 5% CO</w:t>
      </w:r>
      <w:r w:rsidRPr="00F500E3">
        <w:rPr>
          <w:rFonts w:eastAsia="SimSun"/>
          <w:highlight w:val="yellow"/>
          <w:vertAlign w:val="subscript"/>
          <w:lang w:eastAsia="zh-CN"/>
        </w:rPr>
        <w:t>2</w:t>
      </w:r>
      <w:r w:rsidRPr="00F500E3">
        <w:rPr>
          <w:rFonts w:eastAsia="SimSun"/>
          <w:highlight w:val="yellow"/>
          <w:lang w:eastAsia="zh-CN"/>
        </w:rPr>
        <w:t>. Do</w:t>
      </w:r>
      <w:r w:rsidR="00675C3C">
        <w:rPr>
          <w:rFonts w:eastAsia="SimSun"/>
          <w:highlight w:val="yellow"/>
          <w:lang w:eastAsia="zh-CN"/>
        </w:rPr>
        <w:t xml:space="preserve"> </w:t>
      </w:r>
      <w:r w:rsidRPr="00F500E3">
        <w:rPr>
          <w:rFonts w:eastAsia="SimSun"/>
          <w:highlight w:val="yellow"/>
          <w:lang w:eastAsia="zh-CN"/>
        </w:rPr>
        <w:t>n</w:t>
      </w:r>
      <w:r w:rsidR="00675C3C">
        <w:rPr>
          <w:rFonts w:eastAsia="SimSun"/>
          <w:highlight w:val="yellow"/>
          <w:lang w:eastAsia="zh-CN"/>
        </w:rPr>
        <w:t>o</w:t>
      </w:r>
      <w:r w:rsidRPr="00F500E3">
        <w:rPr>
          <w:rFonts w:eastAsia="SimSun"/>
          <w:highlight w:val="yellow"/>
          <w:lang w:eastAsia="zh-CN"/>
        </w:rPr>
        <w:t>t move the plate for at least 24 h to promote the cell adherence.</w:t>
      </w:r>
    </w:p>
    <w:p w14:paraId="75E13FCD"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5D59A377" w14:textId="71DA69D6" w:rsidR="004E32AB" w:rsidRPr="00F500E3" w:rsidRDefault="00F500E3" w:rsidP="00F500E3">
      <w:pPr>
        <w:pStyle w:val="ListParagraph"/>
        <w:numPr>
          <w:ilvl w:val="2"/>
          <w:numId w:val="2"/>
        </w:numPr>
        <w:spacing w:after="0" w:line="240" w:lineRule="auto"/>
        <w:ind w:left="0" w:firstLineChars="0" w:firstLine="0"/>
        <w:rPr>
          <w:rFonts w:eastAsia="SimSun"/>
          <w:highlight w:val="yellow"/>
          <w:lang w:eastAsia="zh-CN"/>
        </w:rPr>
      </w:pPr>
      <w:r w:rsidRPr="00F500E3">
        <w:rPr>
          <w:rFonts w:eastAsia="SimSun"/>
          <w:highlight w:val="yellow"/>
          <w:lang w:eastAsia="zh-CN"/>
        </w:rPr>
        <w:t xml:space="preserve">Change MM every other day and passage the </w:t>
      </w:r>
      <w:proofErr w:type="spellStart"/>
      <w:r w:rsidRPr="00F500E3">
        <w:rPr>
          <w:rFonts w:eastAsia="SimSun"/>
          <w:highlight w:val="yellow"/>
          <w:lang w:eastAsia="zh-CN"/>
        </w:rPr>
        <w:t>hPSCs</w:t>
      </w:r>
      <w:proofErr w:type="spellEnd"/>
      <w:r w:rsidRPr="00F500E3">
        <w:rPr>
          <w:rFonts w:eastAsia="SimSun"/>
          <w:highlight w:val="yellow"/>
          <w:lang w:eastAsia="zh-CN"/>
        </w:rPr>
        <w:t xml:space="preserve"> when the confluence </w:t>
      </w:r>
      <w:r w:rsidR="00D42F28">
        <w:rPr>
          <w:rFonts w:eastAsia="SimSun"/>
          <w:highlight w:val="yellow"/>
          <w:lang w:eastAsia="zh-CN"/>
        </w:rPr>
        <w:t xml:space="preserve">has </w:t>
      </w:r>
      <w:r w:rsidRPr="00F500E3">
        <w:rPr>
          <w:rFonts w:eastAsia="SimSun"/>
          <w:highlight w:val="yellow"/>
          <w:lang w:eastAsia="zh-CN"/>
        </w:rPr>
        <w:t>reached about 80</w:t>
      </w:r>
      <w:r w:rsidRPr="00F500E3">
        <w:rPr>
          <w:rFonts w:eastAsia="SimSun" w:hint="eastAsia"/>
          <w:highlight w:val="yellow"/>
          <w:lang w:eastAsia="zh-CN"/>
        </w:rPr>
        <w:t>%.</w:t>
      </w:r>
    </w:p>
    <w:p w14:paraId="52E10025" w14:textId="77777777" w:rsidR="004E32AB" w:rsidRPr="00F500E3" w:rsidRDefault="004E32AB" w:rsidP="00F500E3">
      <w:pPr>
        <w:spacing w:after="0" w:line="240" w:lineRule="auto"/>
        <w:rPr>
          <w:rFonts w:eastAsia="SimSun"/>
          <w:lang w:eastAsia="zh-CN"/>
        </w:rPr>
      </w:pPr>
    </w:p>
    <w:p w14:paraId="1CCF6535" w14:textId="66899717" w:rsidR="004E32AB" w:rsidRPr="00F500E3" w:rsidRDefault="00D42F28" w:rsidP="00F500E3">
      <w:pPr>
        <w:pStyle w:val="ListParagraph"/>
        <w:numPr>
          <w:ilvl w:val="1"/>
          <w:numId w:val="2"/>
        </w:numPr>
        <w:tabs>
          <w:tab w:val="left" w:pos="312"/>
        </w:tabs>
        <w:spacing w:after="0" w:line="240" w:lineRule="auto"/>
        <w:ind w:left="0" w:firstLineChars="0" w:firstLine="0"/>
        <w:rPr>
          <w:rFonts w:eastAsia="SimSun"/>
          <w:b/>
          <w:bCs/>
          <w:lang w:eastAsia="zh-CN"/>
        </w:rPr>
      </w:pPr>
      <w:r>
        <w:rPr>
          <w:rFonts w:eastAsia="SimSun"/>
          <w:b/>
          <w:bCs/>
          <w:lang w:eastAsia="zh-CN"/>
        </w:rPr>
        <w:tab/>
      </w:r>
      <w:r w:rsidR="00F500E3" w:rsidRPr="00F500E3">
        <w:rPr>
          <w:rFonts w:eastAsia="SimSun"/>
          <w:b/>
          <w:bCs/>
          <w:lang w:eastAsia="zh-CN"/>
        </w:rPr>
        <w:t xml:space="preserve">Passaging of </w:t>
      </w:r>
      <w:proofErr w:type="spellStart"/>
      <w:r w:rsidR="00F500E3" w:rsidRPr="00F500E3">
        <w:rPr>
          <w:rFonts w:eastAsia="SimSun"/>
          <w:b/>
          <w:bCs/>
          <w:lang w:eastAsia="zh-CN"/>
        </w:rPr>
        <w:t>hPSCs</w:t>
      </w:r>
      <w:proofErr w:type="spellEnd"/>
    </w:p>
    <w:p w14:paraId="5B6A6CF5" w14:textId="2FCB556C" w:rsidR="004E32AB" w:rsidRPr="00F500E3" w:rsidRDefault="004E32AB" w:rsidP="00F500E3">
      <w:pPr>
        <w:tabs>
          <w:tab w:val="left" w:pos="312"/>
        </w:tabs>
        <w:spacing w:after="0" w:line="240" w:lineRule="auto"/>
        <w:rPr>
          <w:rFonts w:eastAsia="SimSun"/>
          <w:lang w:eastAsia="zh-CN"/>
        </w:rPr>
      </w:pPr>
    </w:p>
    <w:p w14:paraId="1CE2D084" w14:textId="47764D42" w:rsidR="004E32AB" w:rsidRPr="00F500E3" w:rsidRDefault="00675C3C" w:rsidP="00F500E3">
      <w:pPr>
        <w:tabs>
          <w:tab w:val="left" w:pos="312"/>
        </w:tabs>
        <w:spacing w:after="0" w:line="240" w:lineRule="auto"/>
        <w:rPr>
          <w:rFonts w:eastAsia="SimSun"/>
          <w:lang w:eastAsia="zh-CN"/>
        </w:rPr>
      </w:pPr>
      <w:r>
        <w:rPr>
          <w:rFonts w:eastAsia="SimSun"/>
          <w:lang w:eastAsia="zh-CN"/>
        </w:rPr>
        <w:t xml:space="preserve">NOTE: </w:t>
      </w:r>
      <w:r w:rsidR="00F500E3" w:rsidRPr="00F500E3">
        <w:rPr>
          <w:rFonts w:eastAsia="SimSun"/>
          <w:lang w:eastAsia="zh-CN"/>
        </w:rPr>
        <w:t xml:space="preserve">The maintenance of the undifferentiated state in </w:t>
      </w:r>
      <w:proofErr w:type="spellStart"/>
      <w:r w:rsidR="00F500E3" w:rsidRPr="00F500E3">
        <w:rPr>
          <w:rFonts w:eastAsia="SimSun"/>
          <w:lang w:eastAsia="zh-CN"/>
        </w:rPr>
        <w:t>hPSCs</w:t>
      </w:r>
      <w:proofErr w:type="spellEnd"/>
      <w:r w:rsidR="00F500E3" w:rsidRPr="00F500E3">
        <w:rPr>
          <w:rFonts w:eastAsia="SimSun"/>
          <w:lang w:eastAsia="zh-CN"/>
        </w:rPr>
        <w:t xml:space="preserve"> is quite critical for further applications. Under the adherent conditions, </w:t>
      </w:r>
      <w:proofErr w:type="spellStart"/>
      <w:r w:rsidR="00F500E3" w:rsidRPr="00F500E3">
        <w:rPr>
          <w:rFonts w:eastAsia="SimSun"/>
          <w:lang w:eastAsia="zh-CN"/>
        </w:rPr>
        <w:t>hPSCs</w:t>
      </w:r>
      <w:proofErr w:type="spellEnd"/>
      <w:r w:rsidR="00F500E3" w:rsidRPr="00F500E3">
        <w:rPr>
          <w:rFonts w:eastAsia="SimSun"/>
          <w:lang w:eastAsia="zh-CN"/>
        </w:rPr>
        <w:t xml:space="preserve"> grow in colonies with well-defined border. The cells should be passaged when the confluence of </w:t>
      </w:r>
      <w:proofErr w:type="spellStart"/>
      <w:r w:rsidR="00F500E3" w:rsidRPr="00F500E3">
        <w:rPr>
          <w:rFonts w:eastAsia="SimSun"/>
          <w:lang w:eastAsia="zh-CN"/>
        </w:rPr>
        <w:t>hPSCs</w:t>
      </w:r>
      <w:proofErr w:type="spellEnd"/>
      <w:r w:rsidR="00F500E3" w:rsidRPr="00F500E3">
        <w:rPr>
          <w:rFonts w:eastAsia="SimSun"/>
          <w:lang w:eastAsia="zh-CN"/>
        </w:rPr>
        <w:t xml:space="preserve"> reaches about 80%.</w:t>
      </w:r>
    </w:p>
    <w:p w14:paraId="446625CE" w14:textId="77777777" w:rsidR="004E32AB" w:rsidRPr="00F500E3" w:rsidRDefault="004E32AB" w:rsidP="00F500E3">
      <w:pPr>
        <w:tabs>
          <w:tab w:val="left" w:pos="312"/>
        </w:tabs>
        <w:spacing w:after="0" w:line="240" w:lineRule="auto"/>
        <w:rPr>
          <w:rFonts w:eastAsia="SimSun"/>
          <w:lang w:eastAsia="zh-CN"/>
        </w:rPr>
      </w:pPr>
    </w:p>
    <w:p w14:paraId="18250764" w14:textId="43D9E4A7" w:rsidR="004E32AB" w:rsidRPr="00F500E3" w:rsidRDefault="00F500E3" w:rsidP="00F500E3">
      <w:pPr>
        <w:pStyle w:val="ListParagraph"/>
        <w:numPr>
          <w:ilvl w:val="2"/>
          <w:numId w:val="1"/>
        </w:numPr>
        <w:tabs>
          <w:tab w:val="left" w:pos="312"/>
        </w:tabs>
        <w:spacing w:after="0" w:line="240" w:lineRule="auto"/>
        <w:ind w:left="0" w:firstLineChars="0" w:firstLine="0"/>
        <w:rPr>
          <w:rFonts w:eastAsia="SimSun"/>
          <w:lang w:eastAsia="zh-CN"/>
        </w:rPr>
      </w:pPr>
      <w:r w:rsidRPr="00F500E3">
        <w:rPr>
          <w:rFonts w:eastAsia="SimSun"/>
          <w:lang w:eastAsia="zh-CN"/>
        </w:rPr>
        <w:t>Observe the cells under a microscope, the clearly visible differentiated cells (&lt;5%) should be marked and mechanically removed before passaging.</w:t>
      </w:r>
    </w:p>
    <w:p w14:paraId="17C1D35D" w14:textId="77777777" w:rsidR="004E32AB" w:rsidRPr="00F500E3" w:rsidRDefault="004E32AB" w:rsidP="00F500E3">
      <w:pPr>
        <w:spacing w:after="0" w:line="240" w:lineRule="auto"/>
        <w:rPr>
          <w:rFonts w:eastAsia="SimSun"/>
          <w:lang w:eastAsia="zh-CN"/>
        </w:rPr>
      </w:pPr>
    </w:p>
    <w:p w14:paraId="5B25BA1D" w14:textId="1EF3C4FC" w:rsidR="005F17F2" w:rsidRPr="003C149A" w:rsidRDefault="00F500E3" w:rsidP="003C149A">
      <w:pPr>
        <w:pStyle w:val="ListParagraph"/>
        <w:numPr>
          <w:ilvl w:val="2"/>
          <w:numId w:val="1"/>
        </w:numPr>
        <w:spacing w:after="0" w:line="240" w:lineRule="auto"/>
        <w:ind w:firstLineChars="0"/>
        <w:rPr>
          <w:rFonts w:eastAsia="SimSun"/>
          <w:lang w:eastAsia="zh-CN"/>
        </w:rPr>
      </w:pPr>
      <w:r w:rsidRPr="003C149A">
        <w:rPr>
          <w:rFonts w:eastAsia="SimSun"/>
          <w:lang w:eastAsia="zh-CN"/>
        </w:rPr>
        <w:t xml:space="preserve">Prepare the ECM-coated plate as described in </w:t>
      </w:r>
      <w:r w:rsidR="009031E6" w:rsidRPr="003C149A">
        <w:rPr>
          <w:rFonts w:eastAsia="SimSun"/>
          <w:lang w:eastAsia="zh-CN"/>
        </w:rPr>
        <w:t xml:space="preserve">step </w:t>
      </w:r>
      <w:r w:rsidRPr="003C149A">
        <w:rPr>
          <w:rFonts w:eastAsia="SimSun"/>
          <w:lang w:eastAsia="zh-CN"/>
        </w:rPr>
        <w:t>1.1.1.</w:t>
      </w:r>
    </w:p>
    <w:p w14:paraId="1547B9E0" w14:textId="77777777" w:rsidR="004E32AB" w:rsidRPr="00F500E3" w:rsidRDefault="004E32AB" w:rsidP="00F500E3">
      <w:pPr>
        <w:pStyle w:val="ListParagraph"/>
        <w:tabs>
          <w:tab w:val="left" w:pos="312"/>
        </w:tabs>
        <w:spacing w:after="0" w:line="240" w:lineRule="auto"/>
        <w:ind w:firstLineChars="0" w:firstLine="0"/>
        <w:rPr>
          <w:rFonts w:eastAsia="SimSun"/>
          <w:lang w:eastAsia="zh-CN"/>
        </w:rPr>
      </w:pPr>
    </w:p>
    <w:p w14:paraId="7BB28EFB" w14:textId="582B7E25" w:rsidR="004E32AB" w:rsidRPr="00F500E3" w:rsidRDefault="00F500E3" w:rsidP="00F500E3">
      <w:pPr>
        <w:pStyle w:val="ListParagraph"/>
        <w:numPr>
          <w:ilvl w:val="2"/>
          <w:numId w:val="1"/>
        </w:numPr>
        <w:spacing w:after="0" w:line="240" w:lineRule="auto"/>
        <w:ind w:left="0" w:firstLineChars="0" w:firstLine="0"/>
        <w:rPr>
          <w:rFonts w:eastAsia="SimSun"/>
          <w:lang w:eastAsia="zh-CN"/>
        </w:rPr>
      </w:pPr>
      <w:r w:rsidRPr="00F500E3">
        <w:rPr>
          <w:rFonts w:eastAsia="SimSun"/>
          <w:lang w:eastAsia="zh-CN"/>
        </w:rPr>
        <w:t>Pre-warm MM and 1x phosphate buffer saline (PBS) without Ca</w:t>
      </w:r>
      <w:r w:rsidRPr="00F500E3">
        <w:rPr>
          <w:rFonts w:eastAsia="SimSun"/>
          <w:vertAlign w:val="superscript"/>
          <w:lang w:eastAsia="zh-CN"/>
        </w:rPr>
        <w:t>2+</w:t>
      </w:r>
      <w:r w:rsidRPr="00F500E3">
        <w:rPr>
          <w:rFonts w:eastAsia="SimSun"/>
          <w:lang w:eastAsia="zh-CN"/>
        </w:rPr>
        <w:t xml:space="preserve"> and Mg</w:t>
      </w:r>
      <w:r w:rsidRPr="00F500E3">
        <w:rPr>
          <w:rFonts w:eastAsia="SimSun"/>
          <w:vertAlign w:val="superscript"/>
          <w:lang w:eastAsia="zh-CN"/>
        </w:rPr>
        <w:t>2+</w:t>
      </w:r>
      <w:r w:rsidRPr="00F500E3">
        <w:rPr>
          <w:rFonts w:eastAsia="SimSun"/>
          <w:lang w:eastAsia="zh-CN"/>
        </w:rPr>
        <w:t xml:space="preserve"> at RT.</w:t>
      </w:r>
    </w:p>
    <w:p w14:paraId="0C242467" w14:textId="77777777" w:rsidR="004E32AB" w:rsidRPr="00F500E3" w:rsidRDefault="004E32AB" w:rsidP="00F500E3">
      <w:pPr>
        <w:pStyle w:val="ListParagraph"/>
        <w:tabs>
          <w:tab w:val="left" w:pos="312"/>
        </w:tabs>
        <w:spacing w:after="0" w:line="240" w:lineRule="auto"/>
        <w:ind w:firstLineChars="0" w:firstLine="0"/>
        <w:rPr>
          <w:rFonts w:eastAsia="SimSun"/>
          <w:lang w:eastAsia="zh-CN"/>
        </w:rPr>
      </w:pPr>
    </w:p>
    <w:p w14:paraId="61954893" w14:textId="17933B18" w:rsidR="004E32AB" w:rsidRPr="00F500E3" w:rsidRDefault="00F500E3" w:rsidP="00F500E3">
      <w:pPr>
        <w:pStyle w:val="ListParagraph"/>
        <w:numPr>
          <w:ilvl w:val="2"/>
          <w:numId w:val="1"/>
        </w:numPr>
        <w:spacing w:after="0" w:line="240" w:lineRule="auto"/>
        <w:ind w:left="0" w:firstLineChars="0" w:firstLine="0"/>
        <w:rPr>
          <w:rFonts w:eastAsia="SimSun"/>
          <w:lang w:eastAsia="zh-CN"/>
        </w:rPr>
      </w:pPr>
      <w:r w:rsidRPr="00F500E3">
        <w:rPr>
          <w:rFonts w:eastAsia="SimSun"/>
          <w:lang w:eastAsia="zh-CN"/>
        </w:rPr>
        <w:t>Pre</w:t>
      </w:r>
      <w:r w:rsidRPr="00F500E3">
        <w:rPr>
          <w:rFonts w:eastAsia="SimSun" w:hint="eastAsia"/>
          <w:lang w:eastAsia="zh-CN"/>
        </w:rPr>
        <w:t>-</w:t>
      </w:r>
      <w:r w:rsidRPr="00F500E3">
        <w:rPr>
          <w:rFonts w:eastAsia="SimSun"/>
          <w:lang w:eastAsia="zh-CN"/>
        </w:rPr>
        <w:t>warm 0.5 mM EDTA (in 1x PBS) solution in a water bath at 37 °C.</w:t>
      </w:r>
    </w:p>
    <w:p w14:paraId="370E2258" w14:textId="77777777" w:rsidR="004E32AB" w:rsidRPr="00F500E3" w:rsidRDefault="004E32AB" w:rsidP="00F500E3">
      <w:pPr>
        <w:pStyle w:val="ListParagraph"/>
        <w:spacing w:after="0" w:line="240" w:lineRule="auto"/>
        <w:ind w:firstLineChars="0" w:firstLine="0"/>
        <w:rPr>
          <w:rFonts w:eastAsia="SimSun"/>
          <w:lang w:eastAsia="zh-CN"/>
        </w:rPr>
      </w:pPr>
    </w:p>
    <w:p w14:paraId="561325ED" w14:textId="08D8B60A" w:rsidR="004E32AB" w:rsidRPr="00F500E3" w:rsidRDefault="00F500E3" w:rsidP="00F500E3">
      <w:pPr>
        <w:pStyle w:val="ListParagraph"/>
        <w:numPr>
          <w:ilvl w:val="2"/>
          <w:numId w:val="1"/>
        </w:numPr>
        <w:spacing w:after="0" w:line="240" w:lineRule="auto"/>
        <w:ind w:left="0" w:firstLineChars="0" w:firstLine="0"/>
        <w:rPr>
          <w:rFonts w:eastAsia="SimSun"/>
          <w:lang w:eastAsia="zh-CN"/>
        </w:rPr>
      </w:pPr>
      <w:r w:rsidRPr="00F500E3">
        <w:rPr>
          <w:rFonts w:eastAsia="SimSun"/>
          <w:lang w:eastAsia="zh-CN"/>
        </w:rPr>
        <w:t>Remove the medium from the culture plate using a vacuum-aspiration system</w:t>
      </w:r>
      <w:r w:rsidR="00A35CC0">
        <w:rPr>
          <w:rFonts w:eastAsia="SimSun"/>
          <w:lang w:eastAsia="zh-CN"/>
        </w:rPr>
        <w:t>,</w:t>
      </w:r>
      <w:r w:rsidRPr="00F500E3">
        <w:rPr>
          <w:rFonts w:eastAsia="SimSun"/>
          <w:lang w:eastAsia="zh-CN"/>
        </w:rPr>
        <w:t xml:space="preserve"> add 1mL 1x PBS </w:t>
      </w:r>
      <w:r w:rsidR="00403731">
        <w:rPr>
          <w:rFonts w:eastAsia="SimSun"/>
          <w:lang w:eastAsia="zh-CN"/>
        </w:rPr>
        <w:t xml:space="preserve">in </w:t>
      </w:r>
      <w:r w:rsidRPr="00F500E3">
        <w:rPr>
          <w:rFonts w:eastAsia="SimSun"/>
          <w:lang w:eastAsia="zh-CN"/>
        </w:rPr>
        <w:t xml:space="preserve">each well to wash the cells </w:t>
      </w:r>
      <w:r w:rsidR="00403731">
        <w:rPr>
          <w:rFonts w:eastAsia="SimSun"/>
          <w:lang w:eastAsia="zh-CN"/>
        </w:rPr>
        <w:t>using</w:t>
      </w:r>
      <w:r w:rsidR="00403731" w:rsidRPr="00F500E3">
        <w:rPr>
          <w:rFonts w:eastAsia="SimSun"/>
          <w:lang w:eastAsia="zh-CN"/>
        </w:rPr>
        <w:t xml:space="preserve"> </w:t>
      </w:r>
      <w:r w:rsidRPr="00F500E3">
        <w:rPr>
          <w:rFonts w:eastAsia="SimSun"/>
          <w:lang w:eastAsia="zh-CN"/>
        </w:rPr>
        <w:t>a 1 mL pipette and repeat twice.</w:t>
      </w:r>
    </w:p>
    <w:p w14:paraId="37A2CDBD" w14:textId="77777777" w:rsidR="004E32AB" w:rsidRPr="00F500E3" w:rsidRDefault="004E32AB" w:rsidP="00F500E3">
      <w:pPr>
        <w:pStyle w:val="ListParagraph"/>
        <w:spacing w:after="0" w:line="240" w:lineRule="auto"/>
        <w:ind w:firstLineChars="0" w:firstLine="0"/>
        <w:rPr>
          <w:rFonts w:eastAsia="SimSun"/>
          <w:lang w:eastAsia="zh-CN"/>
        </w:rPr>
      </w:pPr>
    </w:p>
    <w:p w14:paraId="3911C31E" w14:textId="185CCA98" w:rsidR="004E32AB" w:rsidRPr="00F500E3" w:rsidRDefault="00F500E3" w:rsidP="00F500E3">
      <w:pPr>
        <w:pStyle w:val="ListParagraph"/>
        <w:numPr>
          <w:ilvl w:val="2"/>
          <w:numId w:val="1"/>
        </w:numPr>
        <w:spacing w:after="0" w:line="240" w:lineRule="auto"/>
        <w:ind w:left="0" w:firstLineChars="0" w:firstLine="0"/>
        <w:rPr>
          <w:rFonts w:eastAsia="SimSun"/>
          <w:lang w:eastAsia="zh-CN"/>
        </w:rPr>
      </w:pPr>
      <w:r w:rsidRPr="00F500E3">
        <w:rPr>
          <w:rFonts w:eastAsia="SimSun"/>
          <w:lang w:eastAsia="zh-CN"/>
        </w:rPr>
        <w:t xml:space="preserve">Add 1 mL EDTA solution per well to dissociate the </w:t>
      </w:r>
      <w:proofErr w:type="spellStart"/>
      <w:r w:rsidRPr="00F500E3">
        <w:rPr>
          <w:rFonts w:eastAsia="SimSun"/>
          <w:lang w:eastAsia="zh-CN"/>
        </w:rPr>
        <w:t>hPSCs</w:t>
      </w:r>
      <w:proofErr w:type="spellEnd"/>
      <w:r w:rsidRPr="00F500E3">
        <w:rPr>
          <w:rFonts w:eastAsia="SimSun"/>
          <w:lang w:eastAsia="zh-CN"/>
        </w:rPr>
        <w:t xml:space="preserve"> in a cell culture incubator at 37 °C and 5% CO</w:t>
      </w:r>
      <w:r w:rsidRPr="00F500E3">
        <w:rPr>
          <w:rFonts w:eastAsia="SimSun"/>
          <w:vertAlign w:val="subscript"/>
          <w:lang w:eastAsia="zh-CN"/>
        </w:rPr>
        <w:t>2</w:t>
      </w:r>
      <w:r w:rsidRPr="00F500E3">
        <w:rPr>
          <w:rFonts w:eastAsia="SimSun"/>
          <w:lang w:eastAsia="zh-CN"/>
        </w:rPr>
        <w:t xml:space="preserve"> for 5 min. Do</w:t>
      </w:r>
      <w:r w:rsidR="00675C3C">
        <w:rPr>
          <w:rFonts w:eastAsia="SimSun"/>
          <w:lang w:eastAsia="zh-CN"/>
        </w:rPr>
        <w:t xml:space="preserve"> </w:t>
      </w:r>
      <w:r w:rsidRPr="00F500E3">
        <w:rPr>
          <w:rFonts w:eastAsia="SimSun"/>
          <w:lang w:eastAsia="zh-CN"/>
        </w:rPr>
        <w:t>n</w:t>
      </w:r>
      <w:r w:rsidR="00675C3C">
        <w:rPr>
          <w:rFonts w:eastAsia="SimSun"/>
          <w:lang w:eastAsia="zh-CN"/>
        </w:rPr>
        <w:t>o</w:t>
      </w:r>
      <w:r w:rsidRPr="00F500E3">
        <w:rPr>
          <w:rFonts w:eastAsia="SimSun"/>
          <w:lang w:eastAsia="zh-CN"/>
        </w:rPr>
        <w:t>t exceed the recommended incubation time in order to avoid dissociation to single cells.</w:t>
      </w:r>
    </w:p>
    <w:p w14:paraId="79773A99" w14:textId="77777777" w:rsidR="004E32AB" w:rsidRPr="00F500E3" w:rsidRDefault="004E32AB" w:rsidP="00F500E3">
      <w:pPr>
        <w:pStyle w:val="ListParagraph"/>
        <w:tabs>
          <w:tab w:val="left" w:pos="312"/>
        </w:tabs>
        <w:spacing w:after="0" w:line="240" w:lineRule="auto"/>
        <w:ind w:firstLineChars="0" w:firstLine="0"/>
        <w:rPr>
          <w:rFonts w:eastAsia="SimSun"/>
          <w:lang w:eastAsia="zh-CN"/>
        </w:rPr>
      </w:pPr>
    </w:p>
    <w:p w14:paraId="778C8B7D" w14:textId="18E4E99A" w:rsidR="004E32AB" w:rsidRPr="00F500E3" w:rsidRDefault="00F500E3" w:rsidP="00F500E3">
      <w:pPr>
        <w:pStyle w:val="ListParagraph"/>
        <w:numPr>
          <w:ilvl w:val="2"/>
          <w:numId w:val="1"/>
        </w:numPr>
        <w:tabs>
          <w:tab w:val="left" w:pos="312"/>
        </w:tabs>
        <w:spacing w:after="0" w:line="240" w:lineRule="auto"/>
        <w:ind w:left="0" w:firstLineChars="0" w:firstLine="0"/>
        <w:rPr>
          <w:rFonts w:eastAsia="SimSun"/>
          <w:lang w:eastAsia="zh-CN"/>
        </w:rPr>
      </w:pPr>
      <w:r w:rsidRPr="00F500E3">
        <w:rPr>
          <w:rFonts w:eastAsia="SimSun"/>
          <w:lang w:eastAsia="zh-CN"/>
        </w:rPr>
        <w:t xml:space="preserve">Take out the plate and check for the detachment of cells under the microscope. The confluent </w:t>
      </w:r>
      <w:proofErr w:type="spellStart"/>
      <w:r w:rsidRPr="00F500E3">
        <w:rPr>
          <w:rFonts w:eastAsia="SimSun"/>
          <w:lang w:eastAsia="zh-CN"/>
        </w:rPr>
        <w:t>hPSCs</w:t>
      </w:r>
      <w:proofErr w:type="spellEnd"/>
      <w:r w:rsidRPr="00F500E3">
        <w:rPr>
          <w:rFonts w:eastAsia="SimSun"/>
          <w:lang w:eastAsia="zh-CN"/>
        </w:rPr>
        <w:t xml:space="preserve"> loosen</w:t>
      </w:r>
      <w:r w:rsidR="00403731">
        <w:rPr>
          <w:rFonts w:eastAsia="SimSun"/>
          <w:lang w:eastAsia="zh-CN"/>
        </w:rPr>
        <w:t xml:space="preserve"> up</w:t>
      </w:r>
      <w:r w:rsidRPr="00F500E3">
        <w:rPr>
          <w:rFonts w:eastAsia="SimSun"/>
          <w:lang w:eastAsia="zh-CN"/>
        </w:rPr>
        <w:t xml:space="preserve"> and each cell border can be seen, but the cells cannot easily come off by gently shaking the cell plate.</w:t>
      </w:r>
    </w:p>
    <w:p w14:paraId="65D01FA3" w14:textId="77777777" w:rsidR="004E32AB" w:rsidRPr="00F500E3" w:rsidRDefault="004E32AB" w:rsidP="00F500E3">
      <w:pPr>
        <w:pStyle w:val="ListParagraph"/>
        <w:tabs>
          <w:tab w:val="left" w:pos="312"/>
        </w:tabs>
        <w:spacing w:after="0" w:line="240" w:lineRule="auto"/>
        <w:ind w:firstLineChars="0" w:firstLine="0"/>
        <w:rPr>
          <w:rFonts w:eastAsia="SimSun"/>
          <w:lang w:eastAsia="zh-CN"/>
        </w:rPr>
      </w:pPr>
    </w:p>
    <w:p w14:paraId="7C5A9956" w14:textId="7CCC63D6" w:rsidR="004E32AB" w:rsidRPr="00F500E3" w:rsidRDefault="00F500E3" w:rsidP="00F500E3">
      <w:pPr>
        <w:pStyle w:val="ListParagraph"/>
        <w:numPr>
          <w:ilvl w:val="2"/>
          <w:numId w:val="1"/>
        </w:numPr>
        <w:tabs>
          <w:tab w:val="left" w:pos="312"/>
        </w:tabs>
        <w:spacing w:after="0" w:line="240" w:lineRule="auto"/>
        <w:ind w:left="0" w:firstLineChars="0" w:firstLine="0"/>
        <w:rPr>
          <w:rFonts w:eastAsia="SimSun"/>
          <w:lang w:eastAsia="zh-CN"/>
        </w:rPr>
      </w:pPr>
      <w:r w:rsidRPr="00F500E3">
        <w:rPr>
          <w:rFonts w:eastAsia="SimSun"/>
          <w:lang w:eastAsia="zh-CN"/>
        </w:rPr>
        <w:t xml:space="preserve">Remove the EDTA solution </w:t>
      </w:r>
      <w:r w:rsidR="00573338">
        <w:rPr>
          <w:rFonts w:eastAsia="SimSun"/>
          <w:lang w:eastAsia="zh-CN"/>
        </w:rPr>
        <w:t>with</w:t>
      </w:r>
      <w:r w:rsidRPr="00F500E3">
        <w:rPr>
          <w:rFonts w:eastAsia="SimSun"/>
          <w:lang w:eastAsia="zh-CN"/>
        </w:rPr>
        <w:t xml:space="preserve"> a 1 mL pipette</w:t>
      </w:r>
      <w:r w:rsidR="004E0FA9">
        <w:rPr>
          <w:rFonts w:eastAsia="SimSun"/>
          <w:lang w:eastAsia="zh-CN"/>
        </w:rPr>
        <w:t>,</w:t>
      </w:r>
      <w:r w:rsidRPr="00F500E3">
        <w:rPr>
          <w:rFonts w:eastAsia="SimSun"/>
          <w:lang w:eastAsia="zh-CN"/>
        </w:rPr>
        <w:t xml:space="preserve"> add 1</w:t>
      </w:r>
      <w:r w:rsidR="00573338">
        <w:rPr>
          <w:rFonts w:eastAsia="SimSun"/>
          <w:lang w:eastAsia="zh-CN"/>
        </w:rPr>
        <w:t xml:space="preserve"> </w:t>
      </w:r>
      <w:r w:rsidRPr="00F500E3">
        <w:rPr>
          <w:rFonts w:eastAsia="SimSun"/>
          <w:lang w:eastAsia="zh-CN"/>
        </w:rPr>
        <w:t xml:space="preserve">mL </w:t>
      </w:r>
      <w:r w:rsidR="00573338">
        <w:rPr>
          <w:rFonts w:eastAsia="SimSun"/>
          <w:lang w:eastAsia="zh-CN"/>
        </w:rPr>
        <w:t xml:space="preserve">of </w:t>
      </w:r>
      <w:r w:rsidRPr="00F500E3">
        <w:rPr>
          <w:rFonts w:eastAsia="SimSun"/>
          <w:lang w:eastAsia="zh-CN"/>
        </w:rPr>
        <w:t>MM to stop the dissociation</w:t>
      </w:r>
      <w:r w:rsidR="00403731">
        <w:rPr>
          <w:rFonts w:eastAsia="SimSun"/>
          <w:lang w:eastAsia="zh-CN"/>
        </w:rPr>
        <w:t>.</w:t>
      </w:r>
      <w:r w:rsidRPr="00F500E3">
        <w:rPr>
          <w:rFonts w:eastAsia="SimSun"/>
          <w:lang w:eastAsia="zh-CN"/>
        </w:rPr>
        <w:t xml:space="preserve"> </w:t>
      </w:r>
      <w:r w:rsidR="00403731">
        <w:rPr>
          <w:rFonts w:eastAsia="SimSun"/>
          <w:lang w:eastAsia="zh-CN"/>
        </w:rPr>
        <w:t>G</w:t>
      </w:r>
      <w:r w:rsidRPr="00F500E3">
        <w:rPr>
          <w:rFonts w:eastAsia="SimSun"/>
          <w:lang w:eastAsia="zh-CN"/>
        </w:rPr>
        <w:t>ently pipe</w:t>
      </w:r>
      <w:r w:rsidR="00573338">
        <w:rPr>
          <w:rFonts w:eastAsia="SimSun"/>
          <w:lang w:eastAsia="zh-CN"/>
        </w:rPr>
        <w:t>t</w:t>
      </w:r>
      <w:r w:rsidRPr="00F500E3">
        <w:rPr>
          <w:rFonts w:eastAsia="SimSun"/>
          <w:lang w:eastAsia="zh-CN"/>
        </w:rPr>
        <w:t>t</w:t>
      </w:r>
      <w:r w:rsidR="00573338">
        <w:rPr>
          <w:rFonts w:eastAsia="SimSun"/>
          <w:lang w:eastAsia="zh-CN"/>
        </w:rPr>
        <w:t>e</w:t>
      </w:r>
      <w:r w:rsidRPr="00F500E3">
        <w:rPr>
          <w:rFonts w:eastAsia="SimSun"/>
          <w:lang w:eastAsia="zh-CN"/>
        </w:rPr>
        <w:t xml:space="preserve"> the </w:t>
      </w:r>
      <w:proofErr w:type="spellStart"/>
      <w:r w:rsidRPr="00F500E3">
        <w:rPr>
          <w:rFonts w:eastAsia="SimSun"/>
          <w:lang w:eastAsia="zh-CN"/>
        </w:rPr>
        <w:t>hPSCs</w:t>
      </w:r>
      <w:proofErr w:type="spellEnd"/>
      <w:r w:rsidRPr="00F500E3">
        <w:rPr>
          <w:rFonts w:eastAsia="SimSun"/>
          <w:lang w:eastAsia="zh-CN"/>
        </w:rPr>
        <w:t xml:space="preserve"> once or twice with a 1</w:t>
      </w:r>
      <w:r w:rsidR="00573338">
        <w:rPr>
          <w:rFonts w:eastAsia="SimSun"/>
          <w:lang w:eastAsia="zh-CN"/>
        </w:rPr>
        <w:t xml:space="preserve"> </w:t>
      </w:r>
      <w:r w:rsidRPr="00F500E3">
        <w:rPr>
          <w:rFonts w:eastAsia="SimSun"/>
          <w:lang w:eastAsia="zh-CN"/>
        </w:rPr>
        <w:t>mL pipette to resuspend the cells</w:t>
      </w:r>
      <w:r w:rsidR="009031E6">
        <w:rPr>
          <w:rFonts w:eastAsia="SimSun"/>
          <w:lang w:eastAsia="zh-CN"/>
        </w:rPr>
        <w:t>.</w:t>
      </w:r>
      <w:r w:rsidRPr="00F500E3">
        <w:rPr>
          <w:rFonts w:eastAsia="SimSun"/>
          <w:lang w:eastAsia="zh-CN"/>
        </w:rPr>
        <w:t xml:space="preserve"> (Don’t need centrifuge to collect cells</w:t>
      </w:r>
      <w:r w:rsidR="009031E6">
        <w:rPr>
          <w:rFonts w:eastAsia="SimSun"/>
          <w:lang w:eastAsia="zh-CN"/>
        </w:rPr>
        <w:t>.</w:t>
      </w:r>
      <w:r w:rsidRPr="00F500E3">
        <w:rPr>
          <w:rFonts w:eastAsia="SimSun"/>
          <w:lang w:eastAsia="zh-CN"/>
        </w:rPr>
        <w:t>)</w:t>
      </w:r>
    </w:p>
    <w:p w14:paraId="3AB97260" w14:textId="73F0B2B3" w:rsidR="004E32AB" w:rsidRPr="00F500E3" w:rsidRDefault="004E32AB" w:rsidP="00F500E3">
      <w:pPr>
        <w:pStyle w:val="ListParagraph"/>
        <w:tabs>
          <w:tab w:val="left" w:pos="312"/>
        </w:tabs>
        <w:spacing w:after="0" w:line="240" w:lineRule="auto"/>
        <w:ind w:firstLineChars="0" w:firstLine="0"/>
        <w:rPr>
          <w:rFonts w:eastAsia="SimSun"/>
          <w:lang w:eastAsia="zh-CN"/>
        </w:rPr>
      </w:pPr>
    </w:p>
    <w:p w14:paraId="7765A9B5" w14:textId="6FC20450" w:rsidR="004E32AB" w:rsidRPr="00F500E3" w:rsidRDefault="009031E6" w:rsidP="00F500E3">
      <w:pPr>
        <w:tabs>
          <w:tab w:val="left" w:pos="312"/>
        </w:tabs>
        <w:spacing w:after="0" w:line="240" w:lineRule="auto"/>
        <w:rPr>
          <w:rFonts w:eastAsia="SimSun"/>
          <w:lang w:eastAsia="zh-CN"/>
        </w:rPr>
      </w:pPr>
      <w:r w:rsidRPr="00F500E3">
        <w:rPr>
          <w:rFonts w:eastAsia="SimSun" w:hint="eastAsia"/>
          <w:lang w:eastAsia="zh-CN"/>
        </w:rPr>
        <w:t>N</w:t>
      </w:r>
      <w:r>
        <w:rPr>
          <w:rFonts w:eastAsia="SimSun"/>
          <w:lang w:eastAsia="zh-CN"/>
        </w:rPr>
        <w:t>OTE</w:t>
      </w:r>
      <w:r w:rsidR="00F500E3" w:rsidRPr="00F500E3">
        <w:rPr>
          <w:rFonts w:eastAsia="SimSun" w:hint="eastAsia"/>
          <w:lang w:eastAsia="zh-CN"/>
        </w:rPr>
        <w:t xml:space="preserve">: </w:t>
      </w:r>
      <w:r w:rsidR="00F500E3" w:rsidRPr="00F500E3">
        <w:rPr>
          <w:rFonts w:eastAsia="SimSun"/>
          <w:lang w:eastAsia="zh-CN"/>
        </w:rPr>
        <w:t>If most of cells come off from the plate after incubation of EDTA, cells can be collected by centrifuge.</w:t>
      </w:r>
    </w:p>
    <w:p w14:paraId="122C86FB" w14:textId="77777777" w:rsidR="004E32AB" w:rsidRPr="00F500E3" w:rsidRDefault="004E32AB" w:rsidP="00F500E3">
      <w:pPr>
        <w:tabs>
          <w:tab w:val="left" w:pos="312"/>
        </w:tabs>
        <w:spacing w:after="0" w:line="240" w:lineRule="auto"/>
        <w:rPr>
          <w:rFonts w:eastAsia="SimSun"/>
          <w:lang w:eastAsia="zh-CN"/>
        </w:rPr>
      </w:pPr>
    </w:p>
    <w:p w14:paraId="51431955" w14:textId="6AC95086" w:rsidR="004E32AB" w:rsidRPr="00F500E3" w:rsidRDefault="00F500E3" w:rsidP="00F500E3">
      <w:pPr>
        <w:pStyle w:val="ListParagraph"/>
        <w:numPr>
          <w:ilvl w:val="2"/>
          <w:numId w:val="1"/>
        </w:numPr>
        <w:spacing w:after="0" w:line="240" w:lineRule="auto"/>
        <w:ind w:left="0" w:firstLineChars="0" w:firstLine="0"/>
        <w:rPr>
          <w:rFonts w:eastAsia="SimSun"/>
          <w:lang w:eastAsia="zh-CN"/>
        </w:rPr>
      </w:pPr>
      <w:r w:rsidRPr="00F500E3">
        <w:rPr>
          <w:rFonts w:eastAsia="SimSun"/>
          <w:lang w:eastAsia="zh-CN"/>
        </w:rPr>
        <w:t>Remove ECM from the pre-coated wells (</w:t>
      </w:r>
      <w:r w:rsidR="009031E6">
        <w:rPr>
          <w:rFonts w:eastAsia="SimSun"/>
          <w:lang w:eastAsia="zh-CN"/>
        </w:rPr>
        <w:t xml:space="preserve">step </w:t>
      </w:r>
      <w:r w:rsidRPr="00F500E3">
        <w:rPr>
          <w:rFonts w:eastAsia="SimSun"/>
          <w:lang w:eastAsia="zh-CN"/>
        </w:rPr>
        <w:t>1.2.2)</w:t>
      </w:r>
      <w:r w:rsidR="004E0FA9">
        <w:rPr>
          <w:rFonts w:eastAsia="SimSun"/>
          <w:lang w:eastAsia="zh-CN"/>
        </w:rPr>
        <w:t xml:space="preserve">, </w:t>
      </w:r>
      <w:r w:rsidRPr="00F500E3">
        <w:rPr>
          <w:rFonts w:eastAsia="SimSun"/>
          <w:lang w:eastAsia="zh-CN"/>
        </w:rPr>
        <w:t>add 1.5 mL MM per well.</w:t>
      </w:r>
    </w:p>
    <w:p w14:paraId="162FBD07" w14:textId="77777777" w:rsidR="004E32AB" w:rsidRPr="00F500E3" w:rsidRDefault="004E32AB" w:rsidP="00F500E3">
      <w:pPr>
        <w:tabs>
          <w:tab w:val="left" w:pos="312"/>
        </w:tabs>
        <w:spacing w:after="0" w:line="240" w:lineRule="auto"/>
        <w:rPr>
          <w:rFonts w:eastAsia="SimSun"/>
          <w:lang w:eastAsia="zh-CN"/>
        </w:rPr>
      </w:pPr>
    </w:p>
    <w:p w14:paraId="407385A4" w14:textId="208FB163" w:rsidR="004E32AB" w:rsidRPr="00F500E3" w:rsidRDefault="00F500E3" w:rsidP="00F500E3">
      <w:pPr>
        <w:pStyle w:val="ListParagraph"/>
        <w:numPr>
          <w:ilvl w:val="2"/>
          <w:numId w:val="1"/>
        </w:numPr>
        <w:spacing w:after="0" w:line="240" w:lineRule="auto"/>
        <w:ind w:left="0" w:firstLineChars="0" w:firstLine="0"/>
        <w:rPr>
          <w:rFonts w:eastAsia="SimSun"/>
          <w:lang w:eastAsia="zh-CN"/>
        </w:rPr>
      </w:pPr>
      <w:r w:rsidRPr="00F500E3">
        <w:rPr>
          <w:rFonts w:eastAsia="SimSun"/>
          <w:lang w:eastAsia="zh-CN"/>
        </w:rPr>
        <w:t>Transfer 150</w:t>
      </w:r>
      <w:r w:rsidR="009031E6">
        <w:rPr>
          <w:rFonts w:eastAsia="SimSun"/>
          <w:lang w:eastAsia="zh-CN"/>
        </w:rPr>
        <w:t>–</w:t>
      </w:r>
      <w:r w:rsidRPr="00F500E3">
        <w:rPr>
          <w:rFonts w:eastAsia="SimSun"/>
          <w:lang w:eastAsia="zh-CN"/>
        </w:rPr>
        <w:t xml:space="preserve">200 μL of cell clumps to each well. Generally, </w:t>
      </w:r>
      <w:proofErr w:type="spellStart"/>
      <w:r w:rsidRPr="00F500E3">
        <w:rPr>
          <w:rFonts w:eastAsia="SimSun"/>
          <w:lang w:eastAsia="zh-CN"/>
        </w:rPr>
        <w:t>hPSCs</w:t>
      </w:r>
      <w:proofErr w:type="spellEnd"/>
      <w:r w:rsidRPr="00F500E3">
        <w:rPr>
          <w:rFonts w:eastAsia="SimSun"/>
          <w:lang w:eastAsia="zh-CN"/>
        </w:rPr>
        <w:t xml:space="preserve"> can be passaged at a ratio of 1:6. For example, cells from one well of a </w:t>
      </w:r>
      <w:r w:rsidR="00403731">
        <w:rPr>
          <w:rFonts w:eastAsia="SimSun"/>
          <w:lang w:eastAsia="zh-CN"/>
        </w:rPr>
        <w:t>6</w:t>
      </w:r>
      <w:r w:rsidRPr="00F500E3">
        <w:rPr>
          <w:rFonts w:eastAsia="SimSun"/>
          <w:lang w:eastAsia="zh-CN"/>
        </w:rPr>
        <w:t>-well plate can be distributed to six new wells.</w:t>
      </w:r>
    </w:p>
    <w:p w14:paraId="2ADAC516" w14:textId="77777777" w:rsidR="004E32AB" w:rsidRPr="00F500E3" w:rsidRDefault="004E32AB" w:rsidP="00F500E3">
      <w:pPr>
        <w:pStyle w:val="ListParagraph"/>
        <w:spacing w:after="0" w:line="240" w:lineRule="auto"/>
        <w:ind w:firstLineChars="0" w:firstLine="0"/>
        <w:rPr>
          <w:rFonts w:eastAsia="SimSun"/>
          <w:lang w:eastAsia="zh-CN"/>
        </w:rPr>
      </w:pPr>
    </w:p>
    <w:p w14:paraId="25C7B509" w14:textId="482303D7" w:rsidR="004E32AB" w:rsidRPr="00F500E3" w:rsidRDefault="00F500E3" w:rsidP="00F500E3">
      <w:pPr>
        <w:pStyle w:val="ListParagraph"/>
        <w:numPr>
          <w:ilvl w:val="2"/>
          <w:numId w:val="1"/>
        </w:numPr>
        <w:spacing w:after="0" w:line="240" w:lineRule="auto"/>
        <w:ind w:left="0" w:firstLineChars="0" w:firstLine="0"/>
        <w:rPr>
          <w:rFonts w:eastAsia="SimSun"/>
          <w:lang w:eastAsia="zh-CN"/>
        </w:rPr>
      </w:pPr>
      <w:r w:rsidRPr="00F500E3">
        <w:rPr>
          <w:rFonts w:eastAsia="SimSun"/>
          <w:lang w:eastAsia="zh-CN"/>
        </w:rPr>
        <w:t xml:space="preserve">Gently shake the plate to distribute the </w:t>
      </w:r>
      <w:proofErr w:type="spellStart"/>
      <w:r w:rsidRPr="00F500E3">
        <w:rPr>
          <w:rFonts w:eastAsia="SimSun"/>
          <w:lang w:eastAsia="zh-CN"/>
        </w:rPr>
        <w:t>hPSCs</w:t>
      </w:r>
      <w:proofErr w:type="spellEnd"/>
      <w:r w:rsidRPr="00F500E3">
        <w:rPr>
          <w:rFonts w:eastAsia="SimSun"/>
          <w:lang w:eastAsia="zh-CN"/>
        </w:rPr>
        <w:t xml:space="preserve"> uniformly and culture the </w:t>
      </w:r>
      <w:proofErr w:type="spellStart"/>
      <w:r w:rsidRPr="00F500E3">
        <w:rPr>
          <w:rFonts w:eastAsia="SimSun"/>
          <w:lang w:eastAsia="zh-CN"/>
        </w:rPr>
        <w:t>hPSCs</w:t>
      </w:r>
      <w:proofErr w:type="spellEnd"/>
      <w:r w:rsidRPr="00F500E3">
        <w:rPr>
          <w:rFonts w:eastAsia="SimSun"/>
          <w:lang w:eastAsia="zh-CN"/>
        </w:rPr>
        <w:t xml:space="preserve"> in the incubator at 37 °C and 5% CO</w:t>
      </w:r>
      <w:r w:rsidRPr="00F500E3">
        <w:rPr>
          <w:rFonts w:eastAsia="SimSun"/>
          <w:vertAlign w:val="subscript"/>
          <w:lang w:eastAsia="zh-CN"/>
        </w:rPr>
        <w:t>2</w:t>
      </w:r>
      <w:r w:rsidR="004E0FA9">
        <w:rPr>
          <w:rFonts w:eastAsia="SimSun"/>
          <w:vertAlign w:val="subscript"/>
          <w:lang w:eastAsia="zh-CN"/>
        </w:rPr>
        <w:t xml:space="preserve"> </w:t>
      </w:r>
      <w:r w:rsidRPr="00F500E3">
        <w:rPr>
          <w:rFonts w:eastAsia="SimSun"/>
          <w:lang w:eastAsia="zh-CN"/>
        </w:rPr>
        <w:t>for at least 24</w:t>
      </w:r>
      <w:r w:rsidR="009031E6">
        <w:rPr>
          <w:rFonts w:eastAsia="SimSun"/>
          <w:lang w:eastAsia="zh-CN"/>
        </w:rPr>
        <w:t xml:space="preserve"> </w:t>
      </w:r>
      <w:r w:rsidRPr="00F500E3">
        <w:rPr>
          <w:rFonts w:eastAsia="SimSun"/>
          <w:lang w:eastAsia="zh-CN"/>
        </w:rPr>
        <w:t>h without touching the plate.</w:t>
      </w:r>
    </w:p>
    <w:p w14:paraId="7978DE27" w14:textId="77777777" w:rsidR="004E32AB" w:rsidRPr="00F500E3" w:rsidRDefault="004E32AB" w:rsidP="00F500E3">
      <w:pPr>
        <w:pStyle w:val="ListParagraph"/>
        <w:spacing w:after="0" w:line="240" w:lineRule="auto"/>
        <w:ind w:firstLineChars="0" w:firstLine="0"/>
        <w:rPr>
          <w:rFonts w:eastAsia="SimSun"/>
          <w:lang w:eastAsia="zh-CN"/>
        </w:rPr>
      </w:pPr>
    </w:p>
    <w:p w14:paraId="2CEF6DBD" w14:textId="6A892C7A" w:rsidR="004E32AB" w:rsidRPr="00F500E3" w:rsidRDefault="00F500E3" w:rsidP="00F500E3">
      <w:pPr>
        <w:pStyle w:val="ListParagraph"/>
        <w:numPr>
          <w:ilvl w:val="2"/>
          <w:numId w:val="1"/>
        </w:numPr>
        <w:spacing w:after="0" w:line="240" w:lineRule="auto"/>
        <w:ind w:left="0" w:firstLineChars="0" w:firstLine="0"/>
        <w:rPr>
          <w:rFonts w:eastAsia="SimSun"/>
          <w:lang w:eastAsia="zh-CN"/>
        </w:rPr>
      </w:pPr>
      <w:r w:rsidRPr="00F500E3">
        <w:rPr>
          <w:rFonts w:eastAsia="SimSun"/>
          <w:lang w:eastAsia="zh-CN"/>
        </w:rPr>
        <w:t xml:space="preserve">Change MM every other day as described in </w:t>
      </w:r>
      <w:r w:rsidR="009031E6">
        <w:rPr>
          <w:rFonts w:eastAsia="SimSun"/>
          <w:lang w:eastAsia="zh-CN"/>
        </w:rPr>
        <w:t xml:space="preserve">step </w:t>
      </w:r>
      <w:r w:rsidRPr="00F500E3">
        <w:rPr>
          <w:rFonts w:eastAsia="SimSun"/>
          <w:lang w:eastAsia="zh-CN"/>
        </w:rPr>
        <w:t>1.1</w:t>
      </w:r>
      <w:r w:rsidR="009031E6">
        <w:rPr>
          <w:rFonts w:eastAsia="SimSun"/>
          <w:lang w:eastAsia="zh-CN"/>
        </w:rPr>
        <w:t>.</w:t>
      </w:r>
    </w:p>
    <w:p w14:paraId="7FFAC854" w14:textId="77777777" w:rsidR="004E32AB" w:rsidRPr="00F500E3" w:rsidRDefault="004E32AB" w:rsidP="00F500E3">
      <w:pPr>
        <w:spacing w:after="0" w:line="240" w:lineRule="auto"/>
        <w:rPr>
          <w:rFonts w:eastAsiaTheme="minorEastAsia"/>
          <w:b/>
          <w:bCs/>
          <w:lang w:eastAsia="zh-CN"/>
        </w:rPr>
      </w:pPr>
    </w:p>
    <w:p w14:paraId="52E43F9E" w14:textId="77777777" w:rsidR="004E32AB" w:rsidRPr="00F500E3" w:rsidRDefault="00F500E3" w:rsidP="00F500E3">
      <w:pPr>
        <w:pStyle w:val="ListParagraph"/>
        <w:numPr>
          <w:ilvl w:val="0"/>
          <w:numId w:val="3"/>
        </w:numPr>
        <w:tabs>
          <w:tab w:val="left" w:pos="312"/>
        </w:tabs>
        <w:spacing w:after="0" w:line="240" w:lineRule="auto"/>
        <w:ind w:left="0" w:firstLineChars="0" w:firstLine="0"/>
        <w:rPr>
          <w:rFonts w:eastAsia="SimSun"/>
          <w:b/>
          <w:bCs/>
          <w:lang w:eastAsia="zh-CN"/>
        </w:rPr>
      </w:pPr>
      <w:r w:rsidRPr="00F500E3">
        <w:rPr>
          <w:rFonts w:eastAsia="SimSun"/>
          <w:b/>
          <w:bCs/>
          <w:lang w:eastAsia="zh-CN"/>
        </w:rPr>
        <w:t xml:space="preserve">Retinal differentiation from </w:t>
      </w:r>
      <w:proofErr w:type="spellStart"/>
      <w:r w:rsidRPr="00F500E3">
        <w:rPr>
          <w:rFonts w:eastAsia="SimSun"/>
          <w:b/>
          <w:bCs/>
          <w:lang w:eastAsia="zh-CN"/>
        </w:rPr>
        <w:t>hPSCs</w:t>
      </w:r>
      <w:proofErr w:type="spellEnd"/>
    </w:p>
    <w:p w14:paraId="1969690B" w14:textId="77777777" w:rsidR="004E32AB" w:rsidRPr="00F500E3" w:rsidRDefault="004E32AB" w:rsidP="00F500E3">
      <w:pPr>
        <w:pStyle w:val="ListParagraph"/>
        <w:tabs>
          <w:tab w:val="left" w:pos="312"/>
        </w:tabs>
        <w:spacing w:after="0" w:line="240" w:lineRule="auto"/>
        <w:ind w:firstLineChars="0" w:firstLine="0"/>
        <w:rPr>
          <w:rFonts w:eastAsia="SimSun"/>
          <w:b/>
          <w:bCs/>
          <w:highlight w:val="yellow"/>
          <w:lang w:eastAsia="zh-CN"/>
        </w:rPr>
      </w:pPr>
    </w:p>
    <w:p w14:paraId="7BEF79E6" w14:textId="02571CF6" w:rsidR="004E32AB" w:rsidRPr="00F500E3" w:rsidRDefault="00573338" w:rsidP="00F500E3">
      <w:pPr>
        <w:spacing w:after="0" w:line="240" w:lineRule="auto"/>
        <w:rPr>
          <w:rFonts w:eastAsia="SimSun"/>
          <w:lang w:eastAsia="zh-CN"/>
        </w:rPr>
      </w:pPr>
      <w:r>
        <w:rPr>
          <w:rFonts w:eastAsia="SimSun"/>
          <w:lang w:eastAsia="zh-CN"/>
        </w:rPr>
        <w:t xml:space="preserve">NOTE: </w:t>
      </w:r>
      <w:r w:rsidR="00F500E3" w:rsidRPr="00F500E3">
        <w:rPr>
          <w:rFonts w:eastAsia="SimSun"/>
          <w:lang w:eastAsia="zh-CN"/>
        </w:rPr>
        <w:t>When the colonies reach ~80% confluenc</w:t>
      </w:r>
      <w:r w:rsidR="00275465">
        <w:rPr>
          <w:rFonts w:eastAsia="SimSun"/>
          <w:lang w:eastAsia="zh-CN"/>
        </w:rPr>
        <w:t>e</w:t>
      </w:r>
      <w:r w:rsidR="00F500E3" w:rsidRPr="00F500E3">
        <w:rPr>
          <w:rFonts w:eastAsia="SimSun"/>
          <w:lang w:eastAsia="zh-CN"/>
        </w:rPr>
        <w:t xml:space="preserve"> (</w:t>
      </w:r>
      <w:r w:rsidR="00F500E3" w:rsidRPr="00573338">
        <w:rPr>
          <w:rFonts w:eastAsia="SimSun"/>
          <w:b/>
          <w:bCs/>
          <w:lang w:eastAsia="zh-CN"/>
        </w:rPr>
        <w:t>Figure 1B</w:t>
      </w:r>
      <w:r w:rsidR="00F500E3" w:rsidRPr="00F500E3">
        <w:rPr>
          <w:rFonts w:eastAsia="SimSun"/>
          <w:lang w:eastAsia="zh-CN"/>
        </w:rPr>
        <w:t xml:space="preserve">), they can be guided to differentiate into retinal organoids following the protocol schematized in </w:t>
      </w:r>
      <w:r w:rsidR="00F500E3" w:rsidRPr="00573338">
        <w:rPr>
          <w:rFonts w:eastAsia="SimSun"/>
          <w:b/>
          <w:bCs/>
          <w:lang w:eastAsia="zh-CN"/>
        </w:rPr>
        <w:t>Figure 1A</w:t>
      </w:r>
      <w:r w:rsidR="00F500E3" w:rsidRPr="00F500E3">
        <w:rPr>
          <w:rFonts w:eastAsia="SimSun"/>
          <w:lang w:eastAsia="zh-CN"/>
        </w:rPr>
        <w:t xml:space="preserve">. To ensure the </w:t>
      </w:r>
      <w:proofErr w:type="spellStart"/>
      <w:r w:rsidR="00F500E3" w:rsidRPr="00F500E3">
        <w:rPr>
          <w:rFonts w:eastAsia="SimSun"/>
          <w:lang w:eastAsia="zh-CN"/>
        </w:rPr>
        <w:t>hPSCs</w:t>
      </w:r>
      <w:proofErr w:type="spellEnd"/>
      <w:r w:rsidR="00F500E3" w:rsidRPr="00F500E3">
        <w:rPr>
          <w:rFonts w:eastAsia="SimSun"/>
          <w:lang w:eastAsia="zh-CN"/>
        </w:rPr>
        <w:t xml:space="preserve"> have high quality and good yield, regularly evaluate the pluripotency with molecular markers </w:t>
      </w:r>
      <w:r w:rsidR="00E750DF">
        <w:rPr>
          <w:rFonts w:eastAsia="SimSun"/>
          <w:lang w:eastAsia="zh-CN"/>
        </w:rPr>
        <w:t>such as</w:t>
      </w:r>
      <w:r w:rsidR="00E750DF" w:rsidRPr="00F500E3">
        <w:rPr>
          <w:rFonts w:eastAsia="SimSun"/>
          <w:lang w:eastAsia="zh-CN"/>
        </w:rPr>
        <w:t xml:space="preserve"> </w:t>
      </w:r>
      <w:r w:rsidR="00F500E3" w:rsidRPr="00F500E3">
        <w:rPr>
          <w:rFonts w:eastAsia="SimSun"/>
          <w:lang w:eastAsia="zh-CN"/>
        </w:rPr>
        <w:t>OCT4</w:t>
      </w:r>
      <w:r w:rsidR="00E750DF">
        <w:rPr>
          <w:rFonts w:eastAsia="SimSun"/>
          <w:lang w:eastAsia="zh-CN"/>
        </w:rPr>
        <w:t xml:space="preserve"> or</w:t>
      </w:r>
      <w:r w:rsidR="00F500E3" w:rsidRPr="00F500E3">
        <w:rPr>
          <w:rFonts w:eastAsia="SimSun"/>
          <w:lang w:eastAsia="zh-CN"/>
        </w:rPr>
        <w:t xml:space="preserve"> NANOG </w:t>
      </w:r>
      <w:r w:rsidR="00E750DF">
        <w:rPr>
          <w:rFonts w:eastAsia="SimSun"/>
          <w:lang w:eastAsia="zh-CN"/>
        </w:rPr>
        <w:t>using</w:t>
      </w:r>
      <w:r w:rsidR="00E750DF" w:rsidRPr="00F500E3">
        <w:rPr>
          <w:rFonts w:eastAsia="SimSun"/>
          <w:lang w:eastAsia="zh-CN"/>
        </w:rPr>
        <w:t xml:space="preserve"> </w:t>
      </w:r>
      <w:r w:rsidR="00F500E3" w:rsidRPr="00F500E3">
        <w:rPr>
          <w:rFonts w:eastAsia="SimSun"/>
          <w:lang w:eastAsia="zh-CN"/>
        </w:rPr>
        <w:t xml:space="preserve">IFC or QPCR. HPSCs should be discarded if differentiate cells account for more than 5% of the total cells. Check for mycoplasma contamination with a mycoplasma detection kit according to the manufacturer's instructions. Use only mycoplasma-free </w:t>
      </w:r>
      <w:proofErr w:type="spellStart"/>
      <w:r w:rsidR="00F500E3" w:rsidRPr="00F500E3">
        <w:rPr>
          <w:rFonts w:eastAsia="SimSun"/>
          <w:lang w:eastAsia="zh-CN"/>
        </w:rPr>
        <w:t>hPSCs</w:t>
      </w:r>
      <w:proofErr w:type="spellEnd"/>
      <w:r w:rsidR="00F500E3" w:rsidRPr="00F500E3">
        <w:rPr>
          <w:rFonts w:eastAsia="SimSun"/>
          <w:lang w:eastAsia="zh-CN"/>
        </w:rPr>
        <w:t xml:space="preserve"> as mycoplasma can alter the differentiation capability of </w:t>
      </w:r>
      <w:proofErr w:type="spellStart"/>
      <w:r w:rsidR="00F500E3" w:rsidRPr="00F500E3">
        <w:rPr>
          <w:rFonts w:eastAsia="SimSun"/>
          <w:lang w:eastAsia="zh-CN"/>
        </w:rPr>
        <w:t>hPSCs</w:t>
      </w:r>
      <w:proofErr w:type="spellEnd"/>
      <w:r w:rsidR="00F500E3" w:rsidRPr="00F500E3">
        <w:rPr>
          <w:rFonts w:eastAsia="SimSun"/>
          <w:lang w:eastAsia="zh-CN"/>
        </w:rPr>
        <w:t>.</w:t>
      </w:r>
    </w:p>
    <w:p w14:paraId="2D246185" w14:textId="77777777" w:rsidR="004E32AB" w:rsidRPr="00F500E3" w:rsidRDefault="004E32AB" w:rsidP="00F500E3">
      <w:pPr>
        <w:pStyle w:val="ListParagraph"/>
        <w:spacing w:after="0" w:line="240" w:lineRule="auto"/>
        <w:ind w:firstLineChars="0" w:firstLine="0"/>
        <w:rPr>
          <w:rFonts w:eastAsia="SimSun"/>
          <w:lang w:eastAsia="zh-CN"/>
        </w:rPr>
      </w:pPr>
    </w:p>
    <w:p w14:paraId="67BDF39F" w14:textId="62FEB247" w:rsidR="004E32AB" w:rsidRPr="00F500E3" w:rsidRDefault="00F500E3" w:rsidP="00F500E3">
      <w:pPr>
        <w:pStyle w:val="ListParagraph"/>
        <w:numPr>
          <w:ilvl w:val="1"/>
          <w:numId w:val="3"/>
        </w:numPr>
        <w:spacing w:after="0" w:line="240" w:lineRule="auto"/>
        <w:ind w:left="0" w:firstLineChars="0" w:firstLine="0"/>
        <w:rPr>
          <w:rFonts w:eastAsia="SimSun"/>
          <w:b/>
          <w:lang w:eastAsia="zh-CN"/>
        </w:rPr>
      </w:pPr>
      <w:r w:rsidRPr="00F500E3">
        <w:rPr>
          <w:rFonts w:eastAsia="SimSun"/>
          <w:b/>
          <w:lang w:eastAsia="zh-CN"/>
        </w:rPr>
        <w:t xml:space="preserve">Prepare media and </w:t>
      </w:r>
      <w:proofErr w:type="gramStart"/>
      <w:r w:rsidRPr="00F500E3">
        <w:rPr>
          <w:rFonts w:eastAsia="SimSun"/>
          <w:b/>
          <w:lang w:eastAsia="zh-CN"/>
        </w:rPr>
        <w:t>reagent</w:t>
      </w:r>
      <w:r w:rsidR="00DF7A34">
        <w:rPr>
          <w:rFonts w:eastAsia="SimSun"/>
          <w:b/>
          <w:lang w:eastAsia="zh-CN"/>
        </w:rPr>
        <w:t>s</w:t>
      </w:r>
      <w:proofErr w:type="gramEnd"/>
    </w:p>
    <w:p w14:paraId="7D37FF76" w14:textId="77777777" w:rsidR="004E32AB" w:rsidRPr="00F500E3" w:rsidRDefault="004E32AB" w:rsidP="00F500E3">
      <w:pPr>
        <w:pStyle w:val="ListParagraph"/>
        <w:spacing w:after="0" w:line="240" w:lineRule="auto"/>
        <w:ind w:firstLineChars="0" w:firstLine="0"/>
        <w:rPr>
          <w:rFonts w:eastAsia="SimSun"/>
          <w:b/>
          <w:lang w:eastAsia="zh-CN"/>
        </w:rPr>
      </w:pPr>
    </w:p>
    <w:p w14:paraId="685056DD" w14:textId="2B43F173"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Prepare neural induction medium (NIM) by mixing the following: 500 mL Dulbecco's Modified Eagle Medium/Nutrient Mixture F-12 (DMEM/F-12, 1:1), 5 mL 1% N2 supplement, 0.5 mL 0.1% heparin (2 mg/mL in 1x PBS)</w:t>
      </w:r>
      <w:r w:rsidR="00E750DF">
        <w:rPr>
          <w:rFonts w:eastAsia="SimSun"/>
          <w:lang w:eastAsia="zh-CN"/>
        </w:rPr>
        <w:t>,</w:t>
      </w:r>
      <w:r w:rsidRPr="00F500E3">
        <w:rPr>
          <w:rFonts w:eastAsia="SimSun"/>
          <w:lang w:eastAsia="zh-CN"/>
        </w:rPr>
        <w:t xml:space="preserve"> and 5 mL 1% MEM Non-Essential Amino Acids (NEAA).</w:t>
      </w:r>
    </w:p>
    <w:p w14:paraId="6D214602" w14:textId="77777777" w:rsidR="004E32AB" w:rsidRPr="00F500E3" w:rsidRDefault="004E32AB" w:rsidP="00F500E3">
      <w:pPr>
        <w:pStyle w:val="ListParagraph"/>
        <w:spacing w:after="0" w:line="240" w:lineRule="auto"/>
        <w:ind w:firstLineChars="0" w:firstLine="0"/>
        <w:rPr>
          <w:rFonts w:eastAsia="SimSun"/>
          <w:lang w:eastAsia="zh-CN"/>
        </w:rPr>
      </w:pPr>
    </w:p>
    <w:p w14:paraId="30879FE2" w14:textId="7AED8AD5"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Prepare retinal differentiation medium (RDM) containing 300 mL DMEM/F-12, 200 mL DMEM basic, 10 mL 2</w:t>
      </w:r>
      <w:r w:rsidRPr="00F500E3">
        <w:rPr>
          <w:rFonts w:eastAsia="SimSun" w:hint="eastAsia"/>
          <w:lang w:eastAsia="zh-CN"/>
        </w:rPr>
        <w:t>%</w:t>
      </w:r>
      <w:r w:rsidRPr="00F500E3">
        <w:rPr>
          <w:rFonts w:eastAsia="SimSun"/>
          <w:lang w:eastAsia="zh-CN"/>
        </w:rPr>
        <w:t xml:space="preserve"> B27 supplement</w:t>
      </w:r>
      <w:r w:rsidRPr="00F500E3">
        <w:rPr>
          <w:rFonts w:eastAsia="SimSun" w:hint="eastAsia"/>
          <w:lang w:eastAsia="zh-CN"/>
        </w:rPr>
        <w:t>,</w:t>
      </w:r>
      <w:r w:rsidRPr="00F500E3">
        <w:rPr>
          <w:rFonts w:eastAsia="SimSun"/>
          <w:lang w:eastAsia="zh-CN"/>
        </w:rPr>
        <w:t xml:space="preserve"> 5 mL 1% Antibiotic Antimycotic</w:t>
      </w:r>
      <w:r w:rsidR="00E750DF">
        <w:rPr>
          <w:rFonts w:eastAsia="SimSun"/>
          <w:lang w:eastAsia="zh-CN"/>
        </w:rPr>
        <w:t>,</w:t>
      </w:r>
      <w:r w:rsidRPr="00F500E3">
        <w:rPr>
          <w:rFonts w:eastAsia="SimSun"/>
          <w:lang w:eastAsia="zh-CN"/>
        </w:rPr>
        <w:t xml:space="preserve"> and 5 mL 1% MEM NEAA.</w:t>
      </w:r>
    </w:p>
    <w:p w14:paraId="5E0D5CF8" w14:textId="77777777" w:rsidR="004E32AB" w:rsidRPr="00F500E3" w:rsidRDefault="004E32AB" w:rsidP="00F500E3">
      <w:pPr>
        <w:pStyle w:val="ListParagraph"/>
        <w:spacing w:after="0" w:line="240" w:lineRule="auto"/>
        <w:ind w:firstLineChars="0" w:firstLine="0"/>
        <w:rPr>
          <w:rFonts w:eastAsia="SimSun"/>
          <w:lang w:eastAsia="zh-CN"/>
        </w:rPr>
      </w:pPr>
    </w:p>
    <w:p w14:paraId="42F78CD5" w14:textId="600A2E60" w:rsidR="004E32AB" w:rsidRPr="00F500E3" w:rsidRDefault="00F500E3" w:rsidP="00F500E3">
      <w:pPr>
        <w:spacing w:after="0" w:line="240" w:lineRule="auto"/>
        <w:rPr>
          <w:lang w:eastAsia="zh-CN"/>
        </w:rPr>
      </w:pPr>
      <w:r w:rsidRPr="00F500E3">
        <w:rPr>
          <w:rFonts w:eastAsia="SimSun"/>
          <w:lang w:eastAsia="zh-CN"/>
        </w:rPr>
        <w:t>NOTE: Both NIM and RDM are not fil</w:t>
      </w:r>
      <w:r w:rsidR="00573338">
        <w:rPr>
          <w:rFonts w:eastAsia="SimSun"/>
          <w:lang w:eastAsia="zh-CN"/>
        </w:rPr>
        <w:t>tered</w:t>
      </w:r>
      <w:r w:rsidRPr="00F500E3">
        <w:rPr>
          <w:rFonts w:eastAsia="SimSun"/>
          <w:lang w:eastAsia="zh-CN"/>
        </w:rPr>
        <w:t xml:space="preserve"> but the sterility test</w:t>
      </w:r>
      <w:r w:rsidR="00573338">
        <w:rPr>
          <w:rFonts w:eastAsia="SimSun"/>
          <w:lang w:eastAsia="zh-CN"/>
        </w:rPr>
        <w:t xml:space="preserve"> is </w:t>
      </w:r>
      <w:r w:rsidR="00573338" w:rsidRPr="00F500E3">
        <w:rPr>
          <w:rFonts w:eastAsia="SimSun"/>
          <w:lang w:eastAsia="zh-CN"/>
        </w:rPr>
        <w:t>performed</w:t>
      </w:r>
      <w:r w:rsidRPr="00F500E3">
        <w:rPr>
          <w:rFonts w:eastAsia="SimSun"/>
          <w:lang w:eastAsia="zh-CN"/>
        </w:rPr>
        <w:t>. Take out 1 mL medium</w:t>
      </w:r>
      <w:r w:rsidR="00E750DF">
        <w:rPr>
          <w:rFonts w:eastAsia="SimSun"/>
          <w:lang w:eastAsia="zh-CN"/>
        </w:rPr>
        <w:t xml:space="preserve"> and</w:t>
      </w:r>
      <w:r w:rsidRPr="00F500E3">
        <w:rPr>
          <w:rFonts w:eastAsia="SimSun"/>
          <w:lang w:eastAsia="zh-CN"/>
        </w:rPr>
        <w:t xml:space="preserve"> add it into a 35 mm dish</w:t>
      </w:r>
      <w:r w:rsidR="00DF7A34">
        <w:rPr>
          <w:rFonts w:eastAsia="SimSun"/>
          <w:lang w:eastAsia="zh-CN"/>
        </w:rPr>
        <w:t>,</w:t>
      </w:r>
      <w:r w:rsidRPr="00F500E3">
        <w:rPr>
          <w:rFonts w:eastAsia="SimSun"/>
          <w:lang w:eastAsia="zh-CN"/>
        </w:rPr>
        <w:t xml:space="preserve"> culture for 3</w:t>
      </w:r>
      <w:r w:rsidR="009031E6">
        <w:rPr>
          <w:rFonts w:eastAsia="SimSun"/>
          <w:lang w:eastAsia="zh-CN"/>
        </w:rPr>
        <w:t>–</w:t>
      </w:r>
      <w:r w:rsidRPr="00F500E3">
        <w:rPr>
          <w:rFonts w:eastAsia="SimSun"/>
          <w:lang w:eastAsia="zh-CN"/>
        </w:rPr>
        <w:t>7 days in an incubator at 37 °C and 5% CO</w:t>
      </w:r>
      <w:r w:rsidRPr="00573338">
        <w:rPr>
          <w:rFonts w:eastAsia="SimSun"/>
          <w:vertAlign w:val="subscript"/>
          <w:lang w:eastAsia="zh-CN"/>
        </w:rPr>
        <w:t>2</w:t>
      </w:r>
      <w:r w:rsidRPr="00F500E3">
        <w:rPr>
          <w:rFonts w:eastAsia="SimSun"/>
          <w:lang w:eastAsia="zh-CN"/>
        </w:rPr>
        <w:t>. The media can be stored at 4 °C and should be used within 2 weeks to ensure the activity of the components.</w:t>
      </w:r>
    </w:p>
    <w:p w14:paraId="2DE29934" w14:textId="77777777" w:rsidR="004E32AB" w:rsidRPr="00F500E3" w:rsidRDefault="004E32AB" w:rsidP="00F500E3">
      <w:pPr>
        <w:spacing w:after="0" w:line="240" w:lineRule="auto"/>
        <w:rPr>
          <w:rFonts w:eastAsia="SimSun"/>
          <w:lang w:eastAsia="zh-CN"/>
        </w:rPr>
      </w:pPr>
    </w:p>
    <w:p w14:paraId="691C20DA" w14:textId="0D9F71C6" w:rsidR="004E32AB" w:rsidRPr="00F500E3" w:rsidRDefault="00F500E3" w:rsidP="00F500E3">
      <w:pPr>
        <w:pStyle w:val="ListParagraph"/>
        <w:spacing w:after="0" w:line="240" w:lineRule="auto"/>
        <w:ind w:firstLineChars="0" w:firstLine="0"/>
        <w:rPr>
          <w:rFonts w:eastAsia="SimSun"/>
          <w:lang w:eastAsia="zh-CN"/>
        </w:rPr>
      </w:pPr>
      <w:r w:rsidRPr="00F500E3">
        <w:rPr>
          <w:rFonts w:eastAsia="SimSun"/>
          <w:lang w:eastAsia="zh-CN"/>
        </w:rPr>
        <w:t>2.1.3</w:t>
      </w:r>
      <w:r w:rsidR="00831F63">
        <w:rPr>
          <w:rFonts w:eastAsia="SimSun"/>
          <w:lang w:eastAsia="zh-CN"/>
        </w:rPr>
        <w:tab/>
      </w:r>
      <w:r w:rsidRPr="00F500E3">
        <w:rPr>
          <w:rFonts w:eastAsia="SimSun"/>
          <w:lang w:eastAsia="zh-CN"/>
        </w:rPr>
        <w:t xml:space="preserve">Prepare 10 mM </w:t>
      </w:r>
      <w:proofErr w:type="spellStart"/>
      <w:r w:rsidRPr="00F500E3">
        <w:rPr>
          <w:rFonts w:eastAsia="SimSun"/>
          <w:lang w:eastAsia="zh-CN"/>
        </w:rPr>
        <w:t>Blebbistatin</w:t>
      </w:r>
      <w:proofErr w:type="spellEnd"/>
      <w:r w:rsidRPr="00F500E3">
        <w:rPr>
          <w:rFonts w:eastAsia="SimSun"/>
          <w:lang w:eastAsia="zh-CN"/>
        </w:rPr>
        <w:t xml:space="preserve"> (1</w:t>
      </w:r>
      <w:r w:rsidR="009031E6">
        <w:rPr>
          <w:rFonts w:eastAsia="SimSun"/>
          <w:lang w:eastAsia="zh-CN"/>
        </w:rPr>
        <w:t>,</w:t>
      </w:r>
      <w:r w:rsidRPr="00F500E3">
        <w:rPr>
          <w:rFonts w:eastAsia="SimSun"/>
          <w:lang w:eastAsia="zh-CN"/>
        </w:rPr>
        <w:t>000x) in DMSO. Add 1</w:t>
      </w:r>
      <w:r w:rsidR="00E750DF">
        <w:rPr>
          <w:rFonts w:eastAsia="SimSun"/>
          <w:lang w:eastAsia="zh-CN"/>
        </w:rPr>
        <w:t>,</w:t>
      </w:r>
      <w:r w:rsidRPr="00F500E3">
        <w:rPr>
          <w:rFonts w:eastAsia="SimSun"/>
          <w:lang w:eastAsia="zh-CN"/>
        </w:rPr>
        <w:t xml:space="preserve">710 μL DMSO to dissolve 5 mg </w:t>
      </w:r>
      <w:proofErr w:type="spellStart"/>
      <w:r w:rsidRPr="00F500E3">
        <w:rPr>
          <w:rFonts w:eastAsia="SimSun"/>
          <w:lang w:eastAsia="zh-CN"/>
        </w:rPr>
        <w:t>Blebbistatin</w:t>
      </w:r>
      <w:proofErr w:type="spellEnd"/>
      <w:r w:rsidRPr="00F500E3">
        <w:rPr>
          <w:rFonts w:eastAsia="SimSun"/>
          <w:lang w:eastAsia="zh-CN"/>
        </w:rPr>
        <w:t xml:space="preserve"> to obtain 10 mM stock solution (1</w:t>
      </w:r>
      <w:r w:rsidR="009031E6">
        <w:rPr>
          <w:rFonts w:eastAsia="SimSun"/>
          <w:lang w:eastAsia="zh-CN"/>
        </w:rPr>
        <w:t>,</w:t>
      </w:r>
      <w:r w:rsidRPr="00F500E3">
        <w:rPr>
          <w:rFonts w:eastAsia="SimSun"/>
          <w:lang w:eastAsia="zh-CN"/>
        </w:rPr>
        <w:t>000x), aliquot at 10 μL/tube, and store at -20 °C.</w:t>
      </w:r>
    </w:p>
    <w:p w14:paraId="69D09BFF" w14:textId="38DC6E94" w:rsidR="004E32AB" w:rsidRPr="00F500E3" w:rsidRDefault="004E32AB" w:rsidP="00F500E3">
      <w:pPr>
        <w:spacing w:after="0" w:line="240" w:lineRule="auto"/>
        <w:rPr>
          <w:rFonts w:eastAsia="SimSun"/>
          <w:lang w:eastAsia="zh-CN"/>
        </w:rPr>
      </w:pPr>
    </w:p>
    <w:p w14:paraId="4FE53EBB" w14:textId="1E80715D" w:rsidR="004E32AB" w:rsidRPr="00F500E3" w:rsidRDefault="00F500E3" w:rsidP="00F500E3">
      <w:pPr>
        <w:spacing w:after="0" w:line="240" w:lineRule="auto"/>
        <w:rPr>
          <w:lang w:eastAsia="zh-CN"/>
        </w:rPr>
      </w:pPr>
      <w:r w:rsidRPr="00F500E3">
        <w:rPr>
          <w:rFonts w:eastAsia="SimSun"/>
          <w:lang w:eastAsia="zh-CN"/>
        </w:rPr>
        <w:t>N</w:t>
      </w:r>
      <w:r w:rsidR="00573338">
        <w:rPr>
          <w:rFonts w:eastAsia="SimSun"/>
          <w:lang w:eastAsia="zh-CN"/>
        </w:rPr>
        <w:t>OTE</w:t>
      </w:r>
      <w:r w:rsidRPr="00F500E3">
        <w:rPr>
          <w:rFonts w:eastAsia="SimSun"/>
          <w:lang w:eastAsia="zh-CN"/>
        </w:rPr>
        <w:t>: All media and reagents should be warmed at RT for 30 min before use, unless otherwise mentioned.</w:t>
      </w:r>
    </w:p>
    <w:p w14:paraId="28A46015" w14:textId="77777777" w:rsidR="004E32AB" w:rsidRPr="00F500E3" w:rsidRDefault="004E32AB" w:rsidP="00F500E3">
      <w:pPr>
        <w:pStyle w:val="ListParagraph"/>
        <w:spacing w:after="0" w:line="240" w:lineRule="auto"/>
        <w:ind w:firstLineChars="0" w:firstLine="0"/>
        <w:rPr>
          <w:rFonts w:eastAsia="SimSun"/>
          <w:lang w:eastAsia="zh-CN"/>
        </w:rPr>
      </w:pPr>
    </w:p>
    <w:p w14:paraId="4506CF6F" w14:textId="53470723" w:rsidR="004E32AB" w:rsidRPr="00F500E3" w:rsidRDefault="00F500E3" w:rsidP="00F500E3">
      <w:pPr>
        <w:pStyle w:val="ListParagraph"/>
        <w:numPr>
          <w:ilvl w:val="1"/>
          <w:numId w:val="3"/>
        </w:numPr>
        <w:spacing w:after="0" w:line="240" w:lineRule="auto"/>
        <w:ind w:left="0" w:firstLineChars="0" w:firstLine="0"/>
        <w:rPr>
          <w:rFonts w:eastAsia="SimSun"/>
          <w:b/>
          <w:bCs/>
          <w:highlight w:val="yellow"/>
          <w:lang w:eastAsia="zh-CN"/>
        </w:rPr>
      </w:pPr>
      <w:r w:rsidRPr="00F500E3">
        <w:rPr>
          <w:rFonts w:eastAsia="SimSun"/>
          <w:b/>
          <w:bCs/>
          <w:highlight w:val="yellow"/>
          <w:lang w:eastAsia="zh-CN"/>
        </w:rPr>
        <w:t>Embryoid body</w:t>
      </w:r>
      <w:r w:rsidR="00573338">
        <w:rPr>
          <w:rFonts w:eastAsia="SimSun" w:hint="eastAsia"/>
          <w:b/>
          <w:bCs/>
          <w:highlight w:val="yellow"/>
          <w:lang w:eastAsia="zh-CN"/>
        </w:rPr>
        <w:t xml:space="preserve"> </w:t>
      </w:r>
      <w:r w:rsidR="00573338">
        <w:rPr>
          <w:rFonts w:eastAsia="SimSun"/>
          <w:b/>
          <w:bCs/>
          <w:highlight w:val="yellow"/>
          <w:lang w:eastAsia="zh-CN"/>
        </w:rPr>
        <w:t>(</w:t>
      </w:r>
      <w:r w:rsidRPr="00F500E3">
        <w:rPr>
          <w:rFonts w:eastAsia="SimSun"/>
          <w:b/>
          <w:bCs/>
          <w:highlight w:val="yellow"/>
          <w:lang w:eastAsia="zh-CN"/>
        </w:rPr>
        <w:t>EB</w:t>
      </w:r>
      <w:r w:rsidR="00573338">
        <w:rPr>
          <w:rFonts w:asciiTheme="majorHAnsi" w:eastAsia="SimSun" w:hAnsiTheme="majorHAnsi" w:cstheme="majorHAnsi" w:hint="eastAsia"/>
          <w:b/>
          <w:bCs/>
          <w:highlight w:val="yellow"/>
          <w:lang w:eastAsia="zh-CN"/>
        </w:rPr>
        <w:t>)</w:t>
      </w:r>
      <w:r w:rsidR="00573338">
        <w:rPr>
          <w:rFonts w:asciiTheme="majorHAnsi" w:eastAsia="SimSun" w:hAnsiTheme="majorHAnsi" w:cstheme="majorHAnsi"/>
          <w:b/>
          <w:bCs/>
          <w:highlight w:val="yellow"/>
          <w:lang w:eastAsia="zh-CN"/>
        </w:rPr>
        <w:t xml:space="preserve"> </w:t>
      </w:r>
      <w:r w:rsidRPr="00F500E3">
        <w:rPr>
          <w:rFonts w:eastAsia="SimSun"/>
          <w:b/>
          <w:bCs/>
          <w:highlight w:val="yellow"/>
          <w:lang w:eastAsia="zh-CN"/>
        </w:rPr>
        <w:t>formation</w:t>
      </w:r>
    </w:p>
    <w:p w14:paraId="3150ABF1" w14:textId="77777777" w:rsidR="004E32AB" w:rsidRPr="00F500E3" w:rsidRDefault="004E32AB" w:rsidP="00F500E3">
      <w:pPr>
        <w:pStyle w:val="ListParagraph"/>
        <w:spacing w:after="0" w:line="240" w:lineRule="auto"/>
        <w:ind w:firstLineChars="0" w:firstLine="0"/>
        <w:rPr>
          <w:rFonts w:eastAsia="SimSun"/>
          <w:b/>
          <w:bCs/>
          <w:highlight w:val="yellow"/>
          <w:lang w:eastAsia="zh-CN"/>
        </w:rPr>
      </w:pPr>
    </w:p>
    <w:p w14:paraId="7EE1157D" w14:textId="01A20EE4"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 xml:space="preserve">On day 0 (D0), initiate the differentiation. Take out one well of </w:t>
      </w:r>
      <w:proofErr w:type="spellStart"/>
      <w:r w:rsidRPr="00F500E3">
        <w:rPr>
          <w:rFonts w:eastAsia="SimSun"/>
          <w:highlight w:val="yellow"/>
          <w:lang w:eastAsia="zh-CN"/>
        </w:rPr>
        <w:t>hPSCs</w:t>
      </w:r>
      <w:proofErr w:type="spellEnd"/>
      <w:r w:rsidRPr="00F500E3">
        <w:rPr>
          <w:rFonts w:eastAsia="SimSun"/>
          <w:highlight w:val="yellow"/>
          <w:lang w:eastAsia="zh-CN"/>
        </w:rPr>
        <w:t xml:space="preserve"> in a </w:t>
      </w:r>
      <w:r w:rsidR="00E750DF">
        <w:rPr>
          <w:rFonts w:eastAsia="SimSun"/>
          <w:highlight w:val="yellow"/>
          <w:lang w:eastAsia="zh-CN"/>
        </w:rPr>
        <w:t>6</w:t>
      </w:r>
      <w:r w:rsidRPr="00F500E3">
        <w:rPr>
          <w:rFonts w:eastAsia="SimSun"/>
          <w:highlight w:val="yellow"/>
          <w:lang w:eastAsia="zh-CN"/>
        </w:rPr>
        <w:t>-well plate, which grow</w:t>
      </w:r>
      <w:r w:rsidR="00E750DF">
        <w:rPr>
          <w:rFonts w:eastAsia="SimSun"/>
          <w:highlight w:val="yellow"/>
          <w:lang w:eastAsia="zh-CN"/>
        </w:rPr>
        <w:t>s</w:t>
      </w:r>
      <w:r w:rsidRPr="00F500E3">
        <w:rPr>
          <w:rFonts w:eastAsia="SimSun"/>
          <w:highlight w:val="yellow"/>
          <w:lang w:eastAsia="zh-CN"/>
        </w:rPr>
        <w:t xml:space="preserve"> to a</w:t>
      </w:r>
      <w:r w:rsidR="00E750DF">
        <w:rPr>
          <w:rFonts w:eastAsia="SimSun"/>
          <w:highlight w:val="yellow"/>
          <w:lang w:eastAsia="zh-CN"/>
        </w:rPr>
        <w:t>n</w:t>
      </w:r>
      <w:r w:rsidRPr="00F500E3">
        <w:rPr>
          <w:rFonts w:eastAsia="SimSun"/>
          <w:highlight w:val="yellow"/>
          <w:lang w:eastAsia="zh-CN"/>
        </w:rPr>
        <w:t xml:space="preserve"> ~80% confluenc</w:t>
      </w:r>
      <w:r w:rsidR="00275465">
        <w:rPr>
          <w:rFonts w:eastAsia="SimSun"/>
          <w:highlight w:val="yellow"/>
          <w:lang w:eastAsia="zh-CN"/>
        </w:rPr>
        <w:t>e</w:t>
      </w:r>
      <w:r w:rsidRPr="00F500E3">
        <w:rPr>
          <w:rFonts w:eastAsia="SimSun"/>
          <w:highlight w:val="yellow"/>
          <w:lang w:eastAsia="zh-CN"/>
        </w:rPr>
        <w:t xml:space="preserve">. Collect the cells with EDTA dissociation solution as described in </w:t>
      </w:r>
      <w:r w:rsidR="009031E6">
        <w:rPr>
          <w:rFonts w:eastAsia="SimSun"/>
          <w:highlight w:val="yellow"/>
          <w:lang w:eastAsia="zh-CN"/>
        </w:rPr>
        <w:t xml:space="preserve">steps </w:t>
      </w:r>
      <w:r w:rsidRPr="00F500E3">
        <w:rPr>
          <w:rFonts w:eastAsia="SimSun"/>
          <w:highlight w:val="yellow"/>
          <w:lang w:eastAsia="zh-CN"/>
        </w:rPr>
        <w:t>1.2.1 to 1.2.6.</w:t>
      </w:r>
    </w:p>
    <w:p w14:paraId="1F65FEDB"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5DF49D1C" w14:textId="29D8AB2E"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 xml:space="preserve">Remove the EDTA solution, add 1 mL MM containing 10 </w:t>
      </w:r>
      <w:proofErr w:type="spellStart"/>
      <w:r w:rsidRPr="00F500E3">
        <w:rPr>
          <w:rFonts w:eastAsia="SimSun"/>
          <w:highlight w:val="yellow"/>
          <w:lang w:eastAsia="zh-CN"/>
        </w:rPr>
        <w:t>μM</w:t>
      </w:r>
      <w:proofErr w:type="spellEnd"/>
      <w:r w:rsidRPr="00F500E3">
        <w:rPr>
          <w:rFonts w:eastAsia="SimSun"/>
          <w:highlight w:val="yellow"/>
          <w:lang w:eastAsia="zh-CN"/>
        </w:rPr>
        <w:t xml:space="preserve"> </w:t>
      </w:r>
      <w:proofErr w:type="spellStart"/>
      <w:r w:rsidRPr="00F500E3">
        <w:rPr>
          <w:rFonts w:eastAsia="SimSun"/>
          <w:highlight w:val="yellow"/>
          <w:lang w:eastAsia="zh-CN"/>
        </w:rPr>
        <w:t>Blebbistatin</w:t>
      </w:r>
      <w:proofErr w:type="spellEnd"/>
      <w:r w:rsidRPr="00F500E3">
        <w:rPr>
          <w:rFonts w:eastAsia="SimSun"/>
          <w:highlight w:val="yellow"/>
          <w:lang w:eastAsia="zh-CN"/>
        </w:rPr>
        <w:t xml:space="preserve"> to stop cell dissociation, collect the cells with a 1</w:t>
      </w:r>
      <w:r w:rsidR="00573338">
        <w:rPr>
          <w:rFonts w:eastAsia="SimSun"/>
          <w:highlight w:val="yellow"/>
          <w:lang w:eastAsia="zh-CN"/>
        </w:rPr>
        <w:t xml:space="preserve"> </w:t>
      </w:r>
      <w:r w:rsidRPr="00F500E3">
        <w:rPr>
          <w:rFonts w:eastAsia="SimSun"/>
          <w:highlight w:val="yellow"/>
          <w:lang w:eastAsia="zh-CN"/>
        </w:rPr>
        <w:t>mL pipette. The size of cell clumps is one of the key factors impacting the yield of EBs. Approximate</w:t>
      </w:r>
      <w:r w:rsidR="00573338">
        <w:rPr>
          <w:rFonts w:eastAsia="SimSun"/>
          <w:highlight w:val="yellow"/>
          <w:lang w:eastAsia="zh-CN"/>
        </w:rPr>
        <w:t>ly</w:t>
      </w:r>
      <w:r w:rsidR="00E750DF">
        <w:rPr>
          <w:rFonts w:eastAsia="SimSun"/>
          <w:highlight w:val="yellow"/>
          <w:lang w:eastAsia="zh-CN"/>
        </w:rPr>
        <w:t>,</w:t>
      </w:r>
      <w:r w:rsidRPr="00F500E3">
        <w:rPr>
          <w:rFonts w:eastAsia="SimSun"/>
          <w:highlight w:val="yellow"/>
          <w:lang w:eastAsia="zh-CN"/>
        </w:rPr>
        <w:t xml:space="preserve"> five cells per clumps are preferred to produce the right size of EBs on D5 to D7.</w:t>
      </w:r>
    </w:p>
    <w:p w14:paraId="0C3C24E6"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7A604A57" w14:textId="7D24CD0B" w:rsidR="004E32AB" w:rsidRPr="00F500E3" w:rsidRDefault="00F500E3" w:rsidP="00F500E3">
      <w:pPr>
        <w:pStyle w:val="ListParagraph"/>
        <w:spacing w:after="0" w:line="240" w:lineRule="auto"/>
        <w:ind w:firstLineChars="0" w:firstLine="0"/>
        <w:rPr>
          <w:rFonts w:eastAsia="SimSun"/>
          <w:highlight w:val="yellow"/>
          <w:lang w:eastAsia="zh-CN"/>
        </w:rPr>
      </w:pPr>
      <w:r w:rsidRPr="00F500E3">
        <w:rPr>
          <w:rFonts w:eastAsia="SimSun"/>
          <w:highlight w:val="yellow"/>
          <w:lang w:eastAsia="zh-CN"/>
        </w:rPr>
        <w:t>NOTE: This is a key step. Do not pipet</w:t>
      </w:r>
      <w:r w:rsidR="00573338">
        <w:rPr>
          <w:rFonts w:eastAsia="SimSun"/>
          <w:highlight w:val="yellow"/>
          <w:lang w:eastAsia="zh-CN"/>
        </w:rPr>
        <w:t>te</w:t>
      </w:r>
      <w:r w:rsidRPr="00F500E3">
        <w:rPr>
          <w:rFonts w:eastAsia="SimSun"/>
          <w:highlight w:val="yellow"/>
          <w:lang w:eastAsia="zh-CN"/>
        </w:rPr>
        <w:t xml:space="preserve"> the cells too many times since single cells of </w:t>
      </w:r>
      <w:proofErr w:type="spellStart"/>
      <w:r w:rsidRPr="00F500E3">
        <w:rPr>
          <w:rFonts w:eastAsia="SimSun"/>
          <w:highlight w:val="yellow"/>
          <w:lang w:eastAsia="zh-CN"/>
        </w:rPr>
        <w:t>hPSCs</w:t>
      </w:r>
      <w:proofErr w:type="spellEnd"/>
      <w:r w:rsidRPr="00F500E3">
        <w:rPr>
          <w:rFonts w:eastAsia="SimSun"/>
          <w:highlight w:val="yellow"/>
          <w:lang w:eastAsia="zh-CN"/>
        </w:rPr>
        <w:t xml:space="preserve"> are hard to form EB-like aggregates.</w:t>
      </w:r>
    </w:p>
    <w:p w14:paraId="5B10F40C"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346F67B9" w14:textId="4121F787"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Transfer the cell suspension (about 2 x 10</w:t>
      </w:r>
      <w:r w:rsidRPr="00F500E3">
        <w:rPr>
          <w:rFonts w:eastAsia="SimSun"/>
          <w:highlight w:val="yellow"/>
          <w:vertAlign w:val="superscript"/>
          <w:lang w:eastAsia="zh-CN"/>
        </w:rPr>
        <w:t>6</w:t>
      </w:r>
      <w:r w:rsidRPr="00F500E3">
        <w:rPr>
          <w:rFonts w:eastAsia="SimSun"/>
          <w:highlight w:val="yellow"/>
          <w:lang w:eastAsia="zh-CN"/>
        </w:rPr>
        <w:t xml:space="preserve"> cells) to a 100 mm ultralow-attached </w:t>
      </w:r>
      <w:r w:rsidR="00EA480F">
        <w:rPr>
          <w:rFonts w:eastAsia="SimSun"/>
          <w:highlight w:val="yellow"/>
          <w:lang w:eastAsia="zh-CN"/>
        </w:rPr>
        <w:t>p</w:t>
      </w:r>
      <w:r w:rsidRPr="00F500E3">
        <w:rPr>
          <w:rFonts w:eastAsia="SimSun"/>
          <w:highlight w:val="yellow"/>
          <w:lang w:eastAsia="zh-CN"/>
        </w:rPr>
        <w:t xml:space="preserve">etri dish and add 9 mL MM containing 10 </w:t>
      </w:r>
      <w:proofErr w:type="spellStart"/>
      <w:r w:rsidRPr="00F500E3">
        <w:rPr>
          <w:rFonts w:eastAsia="SimSun"/>
          <w:highlight w:val="yellow"/>
          <w:lang w:eastAsia="zh-CN"/>
        </w:rPr>
        <w:t>μM</w:t>
      </w:r>
      <w:proofErr w:type="spellEnd"/>
      <w:r w:rsidRPr="00F500E3">
        <w:rPr>
          <w:rFonts w:eastAsia="SimSun"/>
          <w:highlight w:val="yellow"/>
          <w:lang w:eastAsia="zh-CN"/>
        </w:rPr>
        <w:t xml:space="preserve"> </w:t>
      </w:r>
      <w:proofErr w:type="spellStart"/>
      <w:r w:rsidRPr="00F500E3">
        <w:rPr>
          <w:rFonts w:eastAsia="SimSun"/>
          <w:highlight w:val="yellow"/>
          <w:lang w:eastAsia="zh-CN"/>
        </w:rPr>
        <w:t>Blebbistatin</w:t>
      </w:r>
      <w:proofErr w:type="spellEnd"/>
      <w:r w:rsidRPr="00F500E3">
        <w:rPr>
          <w:rFonts w:eastAsia="SimSun"/>
          <w:highlight w:val="yellow"/>
          <w:lang w:eastAsia="zh-CN"/>
        </w:rPr>
        <w:t xml:space="preserve"> to the dish.</w:t>
      </w:r>
    </w:p>
    <w:p w14:paraId="30EAE53F"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3E696ED7" w14:textId="5CE0C8E1"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Gently shake the dish twice to distribute the cells uniformly</w:t>
      </w:r>
      <w:r w:rsidR="00EA480F">
        <w:rPr>
          <w:rFonts w:eastAsia="SimSun"/>
          <w:highlight w:val="yellow"/>
          <w:lang w:eastAsia="zh-CN"/>
        </w:rPr>
        <w:t xml:space="preserve">, </w:t>
      </w:r>
      <w:r w:rsidRPr="00F500E3">
        <w:rPr>
          <w:rFonts w:eastAsia="SimSun"/>
          <w:highlight w:val="yellow"/>
          <w:lang w:eastAsia="zh-CN"/>
        </w:rPr>
        <w:t>put the dish in the incubator at 37 °C and 5% CO</w:t>
      </w:r>
      <w:r w:rsidRPr="00F500E3">
        <w:rPr>
          <w:rFonts w:eastAsia="SimSun"/>
          <w:highlight w:val="yellow"/>
          <w:vertAlign w:val="subscript"/>
          <w:lang w:eastAsia="zh-CN"/>
        </w:rPr>
        <w:t>2</w:t>
      </w:r>
      <w:r w:rsidRPr="00F500E3">
        <w:rPr>
          <w:rFonts w:eastAsia="SimSun"/>
          <w:highlight w:val="yellow"/>
          <w:lang w:eastAsia="zh-CN"/>
        </w:rPr>
        <w:t>.</w:t>
      </w:r>
    </w:p>
    <w:p w14:paraId="6DCDF67C" w14:textId="77777777" w:rsidR="004E32AB" w:rsidRPr="00F500E3" w:rsidRDefault="004E32AB" w:rsidP="00F500E3">
      <w:pPr>
        <w:pStyle w:val="ListParagraph"/>
        <w:spacing w:after="0" w:line="240" w:lineRule="auto"/>
        <w:ind w:firstLineChars="0" w:firstLine="0"/>
        <w:rPr>
          <w:highlight w:val="yellow"/>
          <w:lang w:eastAsia="zh-CN"/>
        </w:rPr>
      </w:pPr>
    </w:p>
    <w:p w14:paraId="1175DEB9" w14:textId="73844F50"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 xml:space="preserve">On D1, after the cells are cultured for at least 24 h, take out the dish and observe it under the microscope. A large number of the small cell aggregates </w:t>
      </w:r>
      <w:r w:rsidR="00573338">
        <w:rPr>
          <w:rFonts w:eastAsia="SimSun"/>
          <w:highlight w:val="yellow"/>
          <w:lang w:eastAsia="zh-CN"/>
        </w:rPr>
        <w:t>will be formed</w:t>
      </w:r>
      <w:r w:rsidRPr="00F500E3">
        <w:rPr>
          <w:rFonts w:eastAsia="SimSun"/>
          <w:highlight w:val="yellow"/>
          <w:lang w:eastAsia="zh-CN"/>
        </w:rPr>
        <w:t xml:space="preserve"> spontaneously</w:t>
      </w:r>
      <w:r w:rsidR="00573338">
        <w:rPr>
          <w:rFonts w:eastAsia="SimSun"/>
          <w:highlight w:val="yellow"/>
          <w:lang w:eastAsia="zh-CN"/>
        </w:rPr>
        <w:t xml:space="preserve"> by this time </w:t>
      </w:r>
      <w:r w:rsidRPr="00F500E3">
        <w:rPr>
          <w:rFonts w:eastAsia="SimSun"/>
          <w:highlight w:val="yellow"/>
          <w:lang w:eastAsia="zh-CN"/>
        </w:rPr>
        <w:t>(</w:t>
      </w:r>
      <w:r w:rsidRPr="00573338">
        <w:rPr>
          <w:rFonts w:eastAsia="SimSun"/>
          <w:b/>
          <w:bCs/>
          <w:highlight w:val="yellow"/>
          <w:lang w:eastAsia="zh-CN"/>
        </w:rPr>
        <w:t>Figure</w:t>
      </w:r>
      <w:r w:rsidR="00573338">
        <w:rPr>
          <w:rFonts w:eastAsia="SimSun"/>
          <w:b/>
          <w:bCs/>
          <w:highlight w:val="yellow"/>
          <w:lang w:eastAsia="zh-CN"/>
        </w:rPr>
        <w:t xml:space="preserve"> </w:t>
      </w:r>
      <w:r w:rsidRPr="00573338">
        <w:rPr>
          <w:rFonts w:eastAsia="SimSun"/>
          <w:b/>
          <w:bCs/>
          <w:highlight w:val="yellow"/>
          <w:lang w:eastAsia="zh-CN"/>
        </w:rPr>
        <w:t>1C</w:t>
      </w:r>
      <w:r w:rsidRPr="00F500E3">
        <w:rPr>
          <w:rFonts w:eastAsia="SimSun"/>
          <w:highlight w:val="yellow"/>
          <w:lang w:eastAsia="zh-CN"/>
        </w:rPr>
        <w:t>).</w:t>
      </w:r>
    </w:p>
    <w:p w14:paraId="71EE136E"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556C53F4" w14:textId="35E3A9AC"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lastRenderedPageBreak/>
        <w:t>Prepare 12 mL of mixture with MM and NIM at 3:1 ratio (9 mL MM and 3 mL NIM) in a 15 mL tube.</w:t>
      </w:r>
    </w:p>
    <w:p w14:paraId="37DD8E2F"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49A4730C" w14:textId="7C319A83"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Transfer the cell cultures to a 15 mL centrifuge tube by a 10 mL</w:t>
      </w:r>
      <w:r w:rsidRPr="00F500E3">
        <w:rPr>
          <w:highlight w:val="yellow"/>
        </w:rPr>
        <w:t xml:space="preserve"> </w:t>
      </w:r>
      <w:r w:rsidRPr="00F500E3">
        <w:rPr>
          <w:rFonts w:eastAsia="SimSun"/>
          <w:highlight w:val="yellow"/>
          <w:lang w:eastAsia="zh-CN"/>
        </w:rPr>
        <w:t>pipette perpendicularly</w:t>
      </w:r>
      <w:r w:rsidR="0061152F">
        <w:rPr>
          <w:rFonts w:eastAsia="SimSun"/>
          <w:highlight w:val="yellow"/>
          <w:lang w:eastAsia="zh-CN"/>
        </w:rPr>
        <w:t xml:space="preserve">, </w:t>
      </w:r>
      <w:r w:rsidRPr="00F500E3">
        <w:rPr>
          <w:rFonts w:eastAsia="SimSun"/>
          <w:highlight w:val="yellow"/>
          <w:lang w:eastAsia="zh-CN"/>
        </w:rPr>
        <w:t xml:space="preserve">add 10 mL </w:t>
      </w:r>
      <w:r w:rsidR="00E750DF">
        <w:rPr>
          <w:rFonts w:eastAsia="SimSun"/>
          <w:highlight w:val="yellow"/>
          <w:lang w:eastAsia="zh-CN"/>
        </w:rPr>
        <w:t xml:space="preserve">of </w:t>
      </w:r>
      <w:r w:rsidRPr="00F500E3">
        <w:rPr>
          <w:rFonts w:eastAsia="SimSun"/>
          <w:highlight w:val="yellow"/>
          <w:lang w:eastAsia="zh-CN"/>
        </w:rPr>
        <w:t>the pre-warmed mixture to the dish.</w:t>
      </w:r>
    </w:p>
    <w:p w14:paraId="44DE6242"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226C6215" w14:textId="55C6421C"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 xml:space="preserve">Centrifuge the tube at 60 x </w:t>
      </w:r>
      <w:r w:rsidRPr="00BE0680">
        <w:rPr>
          <w:rFonts w:eastAsia="SimSun"/>
          <w:i/>
          <w:iCs/>
          <w:highlight w:val="yellow"/>
          <w:lang w:eastAsia="zh-CN"/>
        </w:rPr>
        <w:t>g</w:t>
      </w:r>
      <w:r w:rsidRPr="00F500E3">
        <w:rPr>
          <w:rFonts w:eastAsia="SimSun"/>
          <w:highlight w:val="yellow"/>
          <w:lang w:eastAsia="zh-CN"/>
        </w:rPr>
        <w:t xml:space="preserve"> for 3 min to collect the aggregates</w:t>
      </w:r>
      <w:r w:rsidR="001F1775">
        <w:rPr>
          <w:rFonts w:eastAsia="SimSun"/>
          <w:highlight w:val="yellow"/>
          <w:lang w:eastAsia="zh-CN"/>
        </w:rPr>
        <w:t xml:space="preserve">, </w:t>
      </w:r>
      <w:r w:rsidRPr="00F500E3">
        <w:rPr>
          <w:rFonts w:eastAsia="SimSun"/>
          <w:highlight w:val="yellow"/>
          <w:lang w:eastAsia="zh-CN"/>
        </w:rPr>
        <w:t xml:space="preserve">remove the supernatant </w:t>
      </w:r>
      <w:r w:rsidR="00E750DF">
        <w:rPr>
          <w:rFonts w:eastAsia="SimSun"/>
          <w:highlight w:val="yellow"/>
          <w:lang w:eastAsia="zh-CN"/>
        </w:rPr>
        <w:t>using</w:t>
      </w:r>
      <w:r w:rsidR="00E750DF" w:rsidRPr="00F500E3">
        <w:rPr>
          <w:rFonts w:eastAsia="SimSun"/>
          <w:highlight w:val="yellow"/>
          <w:lang w:eastAsia="zh-CN"/>
        </w:rPr>
        <w:t xml:space="preserve"> </w:t>
      </w:r>
      <w:r w:rsidRPr="00F500E3">
        <w:rPr>
          <w:rFonts w:eastAsia="SimSun"/>
          <w:highlight w:val="yellow"/>
          <w:lang w:eastAsia="zh-CN"/>
        </w:rPr>
        <w:t>a 5 mL pipette and leave behind about 500 μL to avoid losing cells.</w:t>
      </w:r>
    </w:p>
    <w:p w14:paraId="32FB8CE2"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775877FD" w14:textId="31E311ED"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Add 2 mL of the mixture to the tube</w:t>
      </w:r>
      <w:r w:rsidR="0061152F">
        <w:rPr>
          <w:rFonts w:eastAsia="SimSun"/>
          <w:highlight w:val="yellow"/>
          <w:lang w:eastAsia="zh-CN"/>
        </w:rPr>
        <w:t>,</w:t>
      </w:r>
      <w:r w:rsidRPr="00F500E3">
        <w:rPr>
          <w:rFonts w:eastAsia="SimSun"/>
          <w:highlight w:val="yellow"/>
          <w:lang w:eastAsia="zh-CN"/>
        </w:rPr>
        <w:t xml:space="preserve"> transfer the suspension to the same dish (</w:t>
      </w:r>
      <w:r w:rsidR="009031E6">
        <w:rPr>
          <w:rFonts w:eastAsia="SimSun"/>
          <w:highlight w:val="yellow"/>
          <w:lang w:eastAsia="zh-CN"/>
        </w:rPr>
        <w:t xml:space="preserve">step </w:t>
      </w:r>
      <w:r w:rsidRPr="00F500E3">
        <w:rPr>
          <w:rFonts w:eastAsia="SimSun"/>
          <w:highlight w:val="yellow"/>
          <w:lang w:eastAsia="zh-CN"/>
        </w:rPr>
        <w:t>2.2.7).</w:t>
      </w:r>
    </w:p>
    <w:p w14:paraId="18002677"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58D058F4" w14:textId="6F337E32"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Gently shake the dish to make the cell aggregates uniformly distributed</w:t>
      </w:r>
      <w:r w:rsidR="001F1775">
        <w:rPr>
          <w:rFonts w:eastAsia="SimSun"/>
          <w:highlight w:val="yellow"/>
          <w:lang w:eastAsia="zh-CN"/>
        </w:rPr>
        <w:t>,</w:t>
      </w:r>
      <w:r w:rsidRPr="00F500E3">
        <w:rPr>
          <w:rFonts w:eastAsia="SimSun"/>
          <w:highlight w:val="yellow"/>
          <w:lang w:eastAsia="zh-CN"/>
        </w:rPr>
        <w:t xml:space="preserve"> put back the dish in the incubator.</w:t>
      </w:r>
    </w:p>
    <w:p w14:paraId="42BC28EF" w14:textId="77777777" w:rsidR="0061152F" w:rsidRPr="00F500E3" w:rsidRDefault="0061152F" w:rsidP="00F500E3">
      <w:pPr>
        <w:spacing w:after="0" w:line="240" w:lineRule="auto"/>
        <w:rPr>
          <w:rFonts w:eastAsia="SimSun"/>
          <w:lang w:eastAsia="zh-CN"/>
        </w:rPr>
      </w:pPr>
    </w:p>
    <w:p w14:paraId="07B7AAB6" w14:textId="16A1BB51"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On D2, prepare 12 mL of a new mixture with MM and NIM at 1:1 ratio (6 mL MM and 6 mL NIM) in a 15 mL tube. Change cell medium with the fresh prepared mixture by repeating the steps from 2.2.5 to 2.2.10.</w:t>
      </w:r>
    </w:p>
    <w:p w14:paraId="2C1CBB38" w14:textId="77777777" w:rsidR="004E32AB" w:rsidRPr="00F500E3" w:rsidRDefault="004E32AB" w:rsidP="00F500E3">
      <w:pPr>
        <w:spacing w:after="0" w:line="240" w:lineRule="auto"/>
        <w:rPr>
          <w:rFonts w:eastAsia="SimSun"/>
          <w:lang w:eastAsia="zh-CN"/>
        </w:rPr>
      </w:pPr>
    </w:p>
    <w:p w14:paraId="65472889" w14:textId="49F5B3A3"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On D3, change cell medium with 15 mL NIM as described above. Culture the cells for at least 5 days under the suspension conditions.</w:t>
      </w:r>
    </w:p>
    <w:p w14:paraId="75EAFDC3" w14:textId="77777777" w:rsidR="004E32AB" w:rsidRPr="00F500E3" w:rsidRDefault="004E32AB" w:rsidP="00F500E3">
      <w:pPr>
        <w:spacing w:after="0" w:line="240" w:lineRule="auto"/>
        <w:rPr>
          <w:rFonts w:eastAsia="SimSun"/>
          <w:lang w:eastAsia="zh-CN"/>
        </w:rPr>
      </w:pPr>
    </w:p>
    <w:p w14:paraId="5316148E" w14:textId="66914CAF" w:rsidR="004E32AB" w:rsidRPr="00F500E3" w:rsidRDefault="00F500E3" w:rsidP="00F500E3">
      <w:pPr>
        <w:spacing w:after="0" w:line="240" w:lineRule="auto"/>
        <w:rPr>
          <w:rFonts w:eastAsia="SimSun"/>
          <w:lang w:eastAsia="zh-CN"/>
        </w:rPr>
      </w:pPr>
      <w:r w:rsidRPr="00F500E3">
        <w:rPr>
          <w:rFonts w:eastAsia="SimSun"/>
          <w:lang w:eastAsia="zh-CN"/>
        </w:rPr>
        <w:t>NOTE: During D1 to D3, the medium should be changed each day, providing enough nutrition. Since D3, NIM can be changed every other day. Also, EBs can be divided into several dishes to provide abundant nutrition.</w:t>
      </w:r>
    </w:p>
    <w:p w14:paraId="111F6906" w14:textId="77777777" w:rsidR="004E32AB" w:rsidRPr="00F500E3" w:rsidRDefault="004E32AB" w:rsidP="00F500E3">
      <w:pPr>
        <w:spacing w:after="0" w:line="240" w:lineRule="auto"/>
        <w:rPr>
          <w:rFonts w:eastAsia="SimSun"/>
          <w:highlight w:val="yellow"/>
          <w:lang w:eastAsia="zh-CN"/>
        </w:rPr>
      </w:pPr>
    </w:p>
    <w:p w14:paraId="7D0CD20F" w14:textId="6F37CA29" w:rsidR="004E32AB" w:rsidRPr="00F500E3" w:rsidRDefault="00F500E3" w:rsidP="00F500E3">
      <w:pPr>
        <w:pStyle w:val="ListParagraph"/>
        <w:numPr>
          <w:ilvl w:val="1"/>
          <w:numId w:val="3"/>
        </w:numPr>
        <w:spacing w:after="0" w:line="240" w:lineRule="auto"/>
        <w:ind w:left="0" w:firstLineChars="0" w:firstLine="0"/>
        <w:rPr>
          <w:rFonts w:eastAsia="SimSun"/>
          <w:b/>
          <w:highlight w:val="yellow"/>
          <w:lang w:eastAsia="zh-CN"/>
        </w:rPr>
      </w:pPr>
      <w:r w:rsidRPr="00F500E3">
        <w:rPr>
          <w:rFonts w:eastAsia="SimSun"/>
          <w:b/>
          <w:highlight w:val="yellow"/>
          <w:lang w:eastAsia="zh-CN"/>
        </w:rPr>
        <w:t>Seed the EBs</w:t>
      </w:r>
    </w:p>
    <w:p w14:paraId="6FE38335"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062D688A" w14:textId="04806D4C" w:rsidR="004E32AB" w:rsidRPr="00F500E3" w:rsidRDefault="00573338" w:rsidP="00F500E3">
      <w:pPr>
        <w:spacing w:after="0" w:line="240" w:lineRule="auto"/>
        <w:rPr>
          <w:rFonts w:eastAsia="SimSun"/>
          <w:lang w:eastAsia="zh-CN"/>
        </w:rPr>
      </w:pPr>
      <w:r>
        <w:rPr>
          <w:rFonts w:eastAsia="SimSun"/>
          <w:lang w:eastAsia="zh-CN"/>
        </w:rPr>
        <w:t xml:space="preserve">NOTE: </w:t>
      </w:r>
      <w:r w:rsidR="00F500E3" w:rsidRPr="00F500E3">
        <w:rPr>
          <w:rFonts w:eastAsia="SimSun"/>
          <w:lang w:eastAsia="zh-CN"/>
        </w:rPr>
        <w:t xml:space="preserve">On D5 to D7, choose an appropriate time point to plate the EBs on the ECM-coated dishes according to the size of EBs. Approximate 200 </w:t>
      </w:r>
      <w:proofErr w:type="spellStart"/>
      <w:r w:rsidR="00F500E3" w:rsidRPr="00F500E3">
        <w:rPr>
          <w:rFonts w:eastAsia="SimSun"/>
          <w:lang w:eastAsia="zh-CN"/>
        </w:rPr>
        <w:t>μM</w:t>
      </w:r>
      <w:proofErr w:type="spellEnd"/>
      <w:r w:rsidR="00F500E3" w:rsidRPr="00F500E3">
        <w:rPr>
          <w:rFonts w:eastAsia="SimSun"/>
          <w:lang w:eastAsia="zh-CN"/>
        </w:rPr>
        <w:t xml:space="preserve"> in diameter of EBs is appropriate for the retinal differentiation. In general, one well of </w:t>
      </w:r>
      <w:proofErr w:type="spellStart"/>
      <w:r w:rsidR="00F500E3" w:rsidRPr="00F500E3">
        <w:rPr>
          <w:rFonts w:eastAsia="SimSun"/>
          <w:lang w:eastAsia="zh-CN"/>
        </w:rPr>
        <w:t>hPSCs</w:t>
      </w:r>
      <w:proofErr w:type="spellEnd"/>
      <w:r w:rsidR="00F500E3" w:rsidRPr="00F500E3">
        <w:rPr>
          <w:rFonts w:eastAsia="SimSun"/>
          <w:lang w:eastAsia="zh-CN"/>
        </w:rPr>
        <w:t xml:space="preserve"> in a </w:t>
      </w:r>
      <w:r w:rsidR="00B656D1">
        <w:rPr>
          <w:rFonts w:eastAsia="SimSun"/>
          <w:lang w:eastAsia="zh-CN"/>
        </w:rPr>
        <w:t>6</w:t>
      </w:r>
      <w:r w:rsidR="00F500E3" w:rsidRPr="00F500E3">
        <w:rPr>
          <w:rFonts w:eastAsia="SimSun"/>
          <w:lang w:eastAsia="zh-CN"/>
        </w:rPr>
        <w:t>-well plate can produce about 300 to 1</w:t>
      </w:r>
      <w:r w:rsidR="009031E6">
        <w:rPr>
          <w:rFonts w:eastAsia="SimSun"/>
          <w:lang w:eastAsia="zh-CN"/>
        </w:rPr>
        <w:t>,</w:t>
      </w:r>
      <w:r w:rsidR="00F500E3" w:rsidRPr="00F500E3">
        <w:rPr>
          <w:rFonts w:eastAsia="SimSun"/>
          <w:lang w:eastAsia="zh-CN"/>
        </w:rPr>
        <w:t xml:space="preserve">000 EBs. The variation of EB yielding is varied by the </w:t>
      </w:r>
      <w:proofErr w:type="spellStart"/>
      <w:r w:rsidR="00F500E3" w:rsidRPr="00F500E3">
        <w:rPr>
          <w:rFonts w:eastAsia="SimSun"/>
          <w:lang w:eastAsia="zh-CN"/>
        </w:rPr>
        <w:t>hPSC</w:t>
      </w:r>
      <w:proofErr w:type="spellEnd"/>
      <w:r w:rsidR="00F500E3" w:rsidRPr="00F500E3">
        <w:rPr>
          <w:rFonts w:eastAsia="SimSun"/>
          <w:lang w:eastAsia="zh-CN"/>
        </w:rPr>
        <w:t xml:space="preserve"> lines.</w:t>
      </w:r>
    </w:p>
    <w:p w14:paraId="17103959" w14:textId="77777777" w:rsidR="004E32AB" w:rsidRPr="00F500E3" w:rsidRDefault="004E32AB" w:rsidP="00F500E3">
      <w:pPr>
        <w:pStyle w:val="ListParagraph"/>
        <w:spacing w:after="0" w:line="240" w:lineRule="auto"/>
        <w:ind w:firstLineChars="0" w:firstLine="0"/>
        <w:rPr>
          <w:rFonts w:eastAsia="SimSun"/>
          <w:lang w:eastAsia="zh-CN"/>
        </w:rPr>
      </w:pPr>
    </w:p>
    <w:p w14:paraId="6474BC2F" w14:textId="1DAB4B53"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On D4, prepare ECM-coated dishes for EBs adherent culture. Add 5 mL ECM to each 100 mm tissue culture dish (surface treated), put them in the incubator overnight.</w:t>
      </w:r>
    </w:p>
    <w:p w14:paraId="6D644165"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3A2DB63B" w14:textId="4DEDB22F"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On D5, remove ECM from the pre-coated dishes, add 10 mL pre-warmed NIM to each dish.</w:t>
      </w:r>
    </w:p>
    <w:p w14:paraId="06B4B6B3" w14:textId="77777777" w:rsidR="004E32AB" w:rsidRPr="00F500E3" w:rsidRDefault="004E32AB" w:rsidP="00F500E3">
      <w:pPr>
        <w:pStyle w:val="ListParagraph"/>
        <w:spacing w:after="0" w:line="240" w:lineRule="auto"/>
        <w:ind w:firstLineChars="0" w:firstLine="0"/>
        <w:rPr>
          <w:rFonts w:eastAsia="SimSun"/>
          <w:lang w:eastAsia="zh-CN"/>
        </w:rPr>
      </w:pPr>
    </w:p>
    <w:p w14:paraId="5DD1AC85" w14:textId="257D40D9"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Take out the dish containing EBs. Check the quality of EBs under the microscope</w:t>
      </w:r>
      <w:r w:rsidR="00573338">
        <w:rPr>
          <w:rFonts w:eastAsia="SimSun"/>
          <w:highlight w:val="yellow"/>
          <w:lang w:eastAsia="zh-CN"/>
        </w:rPr>
        <w:t xml:space="preserve"> and ensure that they are </w:t>
      </w:r>
      <w:r w:rsidRPr="00F500E3">
        <w:rPr>
          <w:rFonts w:eastAsia="SimSun"/>
          <w:highlight w:val="yellow"/>
          <w:lang w:eastAsia="zh-CN"/>
        </w:rPr>
        <w:t>quite bright</w:t>
      </w:r>
      <w:r w:rsidR="008165FE">
        <w:rPr>
          <w:rFonts w:eastAsia="SimSun"/>
          <w:highlight w:val="yellow"/>
          <w:lang w:eastAsia="zh-CN"/>
        </w:rPr>
        <w:t xml:space="preserve"> </w:t>
      </w:r>
      <w:r w:rsidR="008165FE">
        <w:rPr>
          <w:rFonts w:eastAsia="SimSun" w:hint="eastAsia"/>
          <w:highlight w:val="yellow"/>
          <w:lang w:eastAsia="zh-CN"/>
        </w:rPr>
        <w:t>and</w:t>
      </w:r>
      <w:r w:rsidR="008165FE">
        <w:rPr>
          <w:rFonts w:eastAsia="SimSun"/>
          <w:highlight w:val="yellow"/>
          <w:lang w:eastAsia="zh-CN"/>
        </w:rPr>
        <w:t xml:space="preserve"> </w:t>
      </w:r>
      <w:proofErr w:type="gramStart"/>
      <w:r w:rsidRPr="00F500E3">
        <w:rPr>
          <w:rFonts w:eastAsia="SimSun"/>
          <w:highlight w:val="yellow"/>
          <w:lang w:eastAsia="zh-CN"/>
        </w:rPr>
        <w:t>round in shape</w:t>
      </w:r>
      <w:proofErr w:type="gramEnd"/>
      <w:r w:rsidRPr="00F500E3">
        <w:rPr>
          <w:rFonts w:eastAsia="SimSun"/>
          <w:highlight w:val="yellow"/>
          <w:lang w:eastAsia="zh-CN"/>
        </w:rPr>
        <w:t xml:space="preserve">. The size of the EBs is approximate 200 </w:t>
      </w:r>
      <w:proofErr w:type="spellStart"/>
      <w:r w:rsidRPr="00F500E3">
        <w:rPr>
          <w:rFonts w:eastAsia="SimSun"/>
          <w:highlight w:val="yellow"/>
          <w:lang w:eastAsia="zh-CN"/>
        </w:rPr>
        <w:t>μ</w:t>
      </w:r>
      <w:r w:rsidR="00573338">
        <w:rPr>
          <w:rFonts w:eastAsia="SimSun"/>
          <w:highlight w:val="yellow"/>
          <w:lang w:eastAsia="zh-CN"/>
        </w:rPr>
        <w:t>M</w:t>
      </w:r>
      <w:proofErr w:type="spellEnd"/>
      <w:r w:rsidRPr="00F500E3">
        <w:rPr>
          <w:rFonts w:eastAsia="SimSun"/>
          <w:highlight w:val="yellow"/>
          <w:lang w:eastAsia="zh-CN"/>
        </w:rPr>
        <w:t xml:space="preserve"> in diameter. Collect all EBs in a 15 mL tube. Transfer the EBs from the dishes to a 15 mL tube by a 5 ml pipette. Let the EBs settle down for 5 min. Remove the most supernatant, leaving behind about 2 mL medium.</w:t>
      </w:r>
    </w:p>
    <w:p w14:paraId="4FD44CB2" w14:textId="77777777" w:rsidR="004E32AB" w:rsidRPr="00F500E3" w:rsidRDefault="004E32AB" w:rsidP="00F500E3">
      <w:pPr>
        <w:pStyle w:val="ListParagraph"/>
        <w:spacing w:after="0" w:line="240" w:lineRule="auto"/>
        <w:ind w:firstLineChars="0" w:firstLine="0"/>
        <w:rPr>
          <w:rFonts w:eastAsia="SimSun"/>
          <w:highlight w:val="yellow"/>
          <w:lang w:eastAsia="zh-CN"/>
        </w:rPr>
      </w:pPr>
    </w:p>
    <w:p w14:paraId="1E8F3576" w14:textId="59DD2FD1"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highlight w:val="yellow"/>
          <w:lang w:eastAsia="zh-CN"/>
        </w:rPr>
        <w:t xml:space="preserve">Distribute the EBs into the coated dishes containing 10 mL NIM drop by drop with a 1 mL </w:t>
      </w:r>
      <w:r w:rsidRPr="00F500E3">
        <w:rPr>
          <w:rFonts w:eastAsia="SimSun"/>
          <w:highlight w:val="yellow"/>
          <w:lang w:eastAsia="zh-CN"/>
        </w:rPr>
        <w:lastRenderedPageBreak/>
        <w:t>pipette. Seed the EBs at the density of approximate 2</w:t>
      </w:r>
      <w:r w:rsidR="00B656D1">
        <w:rPr>
          <w:rFonts w:eastAsia="SimSun"/>
          <w:highlight w:val="yellow"/>
          <w:lang w:eastAsia="zh-CN"/>
        </w:rPr>
        <w:t>–</w:t>
      </w:r>
      <w:r w:rsidRPr="00F500E3">
        <w:rPr>
          <w:rFonts w:eastAsia="SimSun"/>
          <w:highlight w:val="yellow"/>
          <w:lang w:eastAsia="zh-CN"/>
        </w:rPr>
        <w:t>3 EBs per cm</w:t>
      </w:r>
      <w:r w:rsidRPr="00573338">
        <w:rPr>
          <w:rFonts w:eastAsia="SimSun"/>
          <w:highlight w:val="yellow"/>
          <w:vertAlign w:val="superscript"/>
          <w:lang w:eastAsia="zh-CN"/>
        </w:rPr>
        <w:t>2</w:t>
      </w:r>
      <w:r w:rsidRPr="00F500E3">
        <w:rPr>
          <w:rFonts w:eastAsia="SimSun"/>
          <w:highlight w:val="yellow"/>
          <w:lang w:eastAsia="zh-CN"/>
        </w:rPr>
        <w:t xml:space="preserve">. For example, </w:t>
      </w:r>
      <w:r w:rsidR="00BE0680">
        <w:rPr>
          <w:rFonts w:eastAsia="SimSun"/>
          <w:highlight w:val="yellow"/>
          <w:lang w:eastAsia="zh-CN"/>
        </w:rPr>
        <w:t>add a</w:t>
      </w:r>
      <w:r w:rsidRPr="00F500E3">
        <w:rPr>
          <w:rFonts w:eastAsia="SimSun"/>
          <w:highlight w:val="yellow"/>
          <w:lang w:eastAsia="zh-CN"/>
        </w:rPr>
        <w:t>bout 120</w:t>
      </w:r>
      <w:r w:rsidR="009031E6">
        <w:rPr>
          <w:rFonts w:eastAsia="SimSun"/>
          <w:highlight w:val="yellow"/>
          <w:lang w:eastAsia="zh-CN"/>
        </w:rPr>
        <w:t>–</w:t>
      </w:r>
      <w:r w:rsidRPr="00F500E3">
        <w:rPr>
          <w:rFonts w:eastAsia="SimSun"/>
          <w:highlight w:val="yellow"/>
          <w:lang w:eastAsia="zh-CN"/>
        </w:rPr>
        <w:t>180 EBs into a 100 mm dish. To roughly judge the EB number, take out one drop of EBs suspension onto a coverslip</w:t>
      </w:r>
      <w:r w:rsidR="002F0D61">
        <w:rPr>
          <w:rFonts w:eastAsia="SimSun" w:hint="eastAsia"/>
          <w:highlight w:val="yellow"/>
          <w:lang w:eastAsia="zh-CN"/>
        </w:rPr>
        <w:t>,</w:t>
      </w:r>
      <w:r w:rsidR="002F0D61">
        <w:rPr>
          <w:rFonts w:eastAsia="SimSun"/>
          <w:highlight w:val="yellow"/>
          <w:lang w:eastAsia="zh-CN"/>
        </w:rPr>
        <w:t xml:space="preserve"> </w:t>
      </w:r>
      <w:r w:rsidRPr="00F500E3">
        <w:rPr>
          <w:rFonts w:eastAsia="SimSun"/>
          <w:highlight w:val="yellow"/>
          <w:lang w:eastAsia="zh-CN"/>
        </w:rPr>
        <w:t>count the number of EBs under the microscope.</w:t>
      </w:r>
    </w:p>
    <w:p w14:paraId="7702BFD0" w14:textId="77777777" w:rsidR="004E32AB" w:rsidRPr="00F500E3" w:rsidRDefault="004E32AB" w:rsidP="00F500E3">
      <w:pPr>
        <w:spacing w:after="0" w:line="240" w:lineRule="auto"/>
        <w:rPr>
          <w:lang w:eastAsia="zh-CN"/>
        </w:rPr>
      </w:pPr>
    </w:p>
    <w:p w14:paraId="00ABF393" w14:textId="6C0B538C" w:rsidR="004E32AB" w:rsidRPr="00F500E3" w:rsidRDefault="009031E6" w:rsidP="00F500E3">
      <w:pPr>
        <w:pStyle w:val="ListParagraph"/>
        <w:spacing w:after="0" w:line="240" w:lineRule="auto"/>
        <w:ind w:firstLineChars="0" w:firstLine="0"/>
        <w:rPr>
          <w:rFonts w:eastAsia="SimSun"/>
          <w:lang w:eastAsia="zh-CN"/>
        </w:rPr>
      </w:pPr>
      <w:r w:rsidRPr="00F500E3">
        <w:rPr>
          <w:rFonts w:eastAsia="SimSun"/>
          <w:lang w:eastAsia="zh-CN"/>
        </w:rPr>
        <w:t>N</w:t>
      </w:r>
      <w:r>
        <w:rPr>
          <w:rFonts w:eastAsia="SimSun"/>
          <w:lang w:eastAsia="zh-CN"/>
        </w:rPr>
        <w:t>OTE</w:t>
      </w:r>
      <w:r w:rsidR="00F500E3" w:rsidRPr="00F500E3">
        <w:rPr>
          <w:rFonts w:eastAsia="SimSun"/>
          <w:lang w:eastAsia="zh-CN"/>
        </w:rPr>
        <w:t xml:space="preserve">: Plating density of EBs is one of key factor impacting the efficiency of retinal induction. The density can be also adjusted by each </w:t>
      </w:r>
      <w:proofErr w:type="spellStart"/>
      <w:r w:rsidR="00F500E3" w:rsidRPr="00F500E3">
        <w:rPr>
          <w:rFonts w:eastAsia="SimSun"/>
          <w:lang w:eastAsia="zh-CN"/>
        </w:rPr>
        <w:t>hPSC</w:t>
      </w:r>
      <w:proofErr w:type="spellEnd"/>
      <w:r w:rsidR="00F500E3" w:rsidRPr="00F500E3">
        <w:rPr>
          <w:rFonts w:eastAsia="SimSun"/>
          <w:lang w:eastAsia="zh-CN"/>
        </w:rPr>
        <w:t xml:space="preserve"> line.</w:t>
      </w:r>
    </w:p>
    <w:p w14:paraId="5FABF91C" w14:textId="77777777" w:rsidR="004E32AB" w:rsidRPr="00F500E3" w:rsidRDefault="004E32AB" w:rsidP="00F500E3">
      <w:pPr>
        <w:pStyle w:val="ListParagraph"/>
        <w:spacing w:after="0" w:line="240" w:lineRule="auto"/>
        <w:ind w:firstLineChars="0" w:firstLine="0"/>
        <w:rPr>
          <w:rFonts w:eastAsia="SimSun"/>
          <w:lang w:eastAsia="zh-CN"/>
        </w:rPr>
      </w:pPr>
    </w:p>
    <w:p w14:paraId="2E4B317C" w14:textId="158047E9"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Gently shake the dishes to distribute the EBs uniformly. Put them in the incubator at 37°C and 5% CO</w:t>
      </w:r>
      <w:r w:rsidRPr="00F500E3">
        <w:rPr>
          <w:rFonts w:eastAsia="SimSun"/>
          <w:highlight w:val="yellow"/>
          <w:vertAlign w:val="subscript"/>
          <w:lang w:eastAsia="zh-CN"/>
        </w:rPr>
        <w:t>2</w:t>
      </w:r>
      <w:r w:rsidRPr="00F500E3">
        <w:rPr>
          <w:rFonts w:eastAsia="SimSun"/>
          <w:highlight w:val="yellow"/>
          <w:lang w:eastAsia="zh-CN"/>
        </w:rPr>
        <w:t>.</w:t>
      </w:r>
      <w:r w:rsidR="002F0D61">
        <w:rPr>
          <w:rFonts w:eastAsia="SimSun"/>
          <w:highlight w:val="yellow"/>
          <w:lang w:eastAsia="zh-CN"/>
        </w:rPr>
        <w:t xml:space="preserve"> </w:t>
      </w:r>
      <w:proofErr w:type="gramStart"/>
      <w:r w:rsidRPr="00F500E3">
        <w:rPr>
          <w:rFonts w:eastAsia="SimSun"/>
          <w:highlight w:val="yellow"/>
          <w:lang w:eastAsia="zh-CN"/>
        </w:rPr>
        <w:t>Don’t</w:t>
      </w:r>
      <w:proofErr w:type="gramEnd"/>
      <w:r w:rsidRPr="00F500E3">
        <w:rPr>
          <w:rFonts w:eastAsia="SimSun"/>
          <w:highlight w:val="yellow"/>
          <w:lang w:eastAsia="zh-CN"/>
        </w:rPr>
        <w:t xml:space="preserve"> move the dishes for at least 24</w:t>
      </w:r>
      <w:r w:rsidR="00B656D1">
        <w:rPr>
          <w:rFonts w:eastAsia="SimSun"/>
          <w:highlight w:val="yellow"/>
          <w:lang w:eastAsia="zh-CN"/>
        </w:rPr>
        <w:t xml:space="preserve"> </w:t>
      </w:r>
      <w:r w:rsidRPr="00F500E3">
        <w:rPr>
          <w:rFonts w:eastAsia="SimSun"/>
          <w:highlight w:val="yellow"/>
          <w:lang w:eastAsia="zh-CN"/>
        </w:rPr>
        <w:t>h to enhance the adherence of EBs (Caution).</w:t>
      </w:r>
    </w:p>
    <w:p w14:paraId="158DBD27" w14:textId="77777777" w:rsidR="004E32AB" w:rsidRPr="00F500E3" w:rsidRDefault="004E32AB" w:rsidP="00F500E3">
      <w:pPr>
        <w:spacing w:after="0" w:line="240" w:lineRule="auto"/>
        <w:rPr>
          <w:rFonts w:eastAsia="SimSun"/>
          <w:lang w:eastAsia="zh-CN"/>
        </w:rPr>
      </w:pPr>
    </w:p>
    <w:p w14:paraId="799E4C78" w14:textId="1FFCCFC0" w:rsidR="004E32AB" w:rsidRPr="00F500E3" w:rsidRDefault="00F500E3" w:rsidP="00F500E3">
      <w:pPr>
        <w:pStyle w:val="ListParagraph"/>
        <w:numPr>
          <w:ilvl w:val="1"/>
          <w:numId w:val="3"/>
        </w:numPr>
        <w:spacing w:after="0" w:line="240" w:lineRule="auto"/>
        <w:ind w:left="0" w:firstLineChars="0" w:firstLine="0"/>
        <w:rPr>
          <w:rFonts w:eastAsia="SimSun"/>
          <w:b/>
          <w:lang w:eastAsia="zh-CN"/>
        </w:rPr>
      </w:pPr>
      <w:r w:rsidRPr="00F500E3">
        <w:rPr>
          <w:rFonts w:eastAsia="SimSun"/>
          <w:b/>
          <w:lang w:eastAsia="zh-CN"/>
        </w:rPr>
        <w:t>Induction of optic vesicles (OVs) and retinal pigment epithelium (RPE) in adherent conditions</w:t>
      </w:r>
    </w:p>
    <w:p w14:paraId="48E8867D" w14:textId="77777777" w:rsidR="004E32AB" w:rsidRPr="00F500E3" w:rsidRDefault="004E32AB" w:rsidP="00F500E3">
      <w:pPr>
        <w:pStyle w:val="ListParagraph"/>
        <w:spacing w:after="0" w:line="240" w:lineRule="auto"/>
        <w:ind w:firstLineChars="0" w:firstLine="0"/>
        <w:rPr>
          <w:rFonts w:eastAsia="SimSun"/>
          <w:b/>
          <w:lang w:eastAsia="zh-CN"/>
        </w:rPr>
      </w:pPr>
    </w:p>
    <w:p w14:paraId="1B7C3CA8" w14:textId="2F970DCB" w:rsidR="004E32AB" w:rsidRPr="00F500E3" w:rsidRDefault="00573338" w:rsidP="00F500E3">
      <w:pPr>
        <w:spacing w:after="0" w:line="240" w:lineRule="auto"/>
        <w:rPr>
          <w:rFonts w:eastAsia="SimSun"/>
          <w:lang w:eastAsia="zh-CN"/>
        </w:rPr>
      </w:pPr>
      <w:r>
        <w:rPr>
          <w:rFonts w:eastAsia="SimSun"/>
          <w:lang w:eastAsia="zh-CN"/>
        </w:rPr>
        <w:t xml:space="preserve">NOTE: </w:t>
      </w:r>
      <w:r w:rsidR="00F500E3" w:rsidRPr="00F500E3">
        <w:rPr>
          <w:rFonts w:eastAsia="SimSun"/>
          <w:lang w:eastAsia="zh-CN"/>
        </w:rPr>
        <w:t xml:space="preserve">After EBs seeded on the ECM coated surface, </w:t>
      </w:r>
      <w:proofErr w:type="spellStart"/>
      <w:r w:rsidR="00F500E3" w:rsidRPr="00F500E3">
        <w:rPr>
          <w:rFonts w:eastAsia="SimSun"/>
          <w:lang w:eastAsia="zh-CN"/>
        </w:rPr>
        <w:t>hPSCs</w:t>
      </w:r>
      <w:proofErr w:type="spellEnd"/>
      <w:r w:rsidR="00F500E3" w:rsidRPr="00F500E3">
        <w:rPr>
          <w:rFonts w:eastAsia="SimSun"/>
          <w:lang w:eastAsia="zh-CN"/>
        </w:rPr>
        <w:t xml:space="preserve"> can develop OV-like structures consisting of neural retinal domain surrounded by the RPE domain, which can be observed as early as D20 after differentiation. In this protocol, specific growth factors or signaling molecules are not required to guide the </w:t>
      </w:r>
      <w:proofErr w:type="spellStart"/>
      <w:r w:rsidR="00F500E3" w:rsidRPr="00F500E3">
        <w:rPr>
          <w:rFonts w:eastAsia="SimSun"/>
          <w:lang w:eastAsia="zh-CN"/>
        </w:rPr>
        <w:t>hPSCs</w:t>
      </w:r>
      <w:proofErr w:type="spellEnd"/>
      <w:r w:rsidR="00F500E3" w:rsidRPr="00F500E3">
        <w:rPr>
          <w:rFonts w:eastAsia="SimSun"/>
          <w:lang w:eastAsia="zh-CN"/>
        </w:rPr>
        <w:t xml:space="preserve"> into the retinal fate except the addition of the supplements of N2 and B27 in the media.</w:t>
      </w:r>
    </w:p>
    <w:p w14:paraId="082FCB4E" w14:textId="77777777" w:rsidR="004E32AB" w:rsidRPr="00F500E3" w:rsidRDefault="004E32AB" w:rsidP="00F500E3">
      <w:pPr>
        <w:pStyle w:val="ListParagraph"/>
        <w:spacing w:after="0" w:line="240" w:lineRule="auto"/>
        <w:ind w:firstLineChars="0" w:firstLine="0"/>
        <w:rPr>
          <w:highlight w:val="yellow"/>
          <w:lang w:eastAsia="zh-CN"/>
        </w:rPr>
      </w:pPr>
    </w:p>
    <w:p w14:paraId="2C9733BF" w14:textId="75536718"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On D8</w:t>
      </w:r>
      <w:r w:rsidR="009031E6">
        <w:rPr>
          <w:rFonts w:eastAsia="SimSun"/>
          <w:lang w:eastAsia="zh-CN"/>
        </w:rPr>
        <w:t>–</w:t>
      </w:r>
      <w:r w:rsidR="00B656D1">
        <w:rPr>
          <w:rFonts w:eastAsia="SimSun"/>
          <w:lang w:eastAsia="zh-CN"/>
        </w:rPr>
        <w:t>D</w:t>
      </w:r>
      <w:r w:rsidRPr="00F500E3">
        <w:rPr>
          <w:rFonts w:eastAsia="SimSun"/>
          <w:lang w:eastAsia="zh-CN"/>
        </w:rPr>
        <w:t>9, take out the dishes and observe the EBs under the microscope. All EBs</w:t>
      </w:r>
      <w:r w:rsidR="00573338">
        <w:rPr>
          <w:rFonts w:eastAsia="SimSun"/>
          <w:lang w:eastAsia="zh-CN"/>
        </w:rPr>
        <w:t xml:space="preserve"> will be</w:t>
      </w:r>
      <w:r w:rsidRPr="00F500E3">
        <w:rPr>
          <w:rFonts w:eastAsia="SimSun"/>
          <w:lang w:eastAsia="zh-CN"/>
        </w:rPr>
        <w:t xml:space="preserve"> attach</w:t>
      </w:r>
      <w:r w:rsidR="00573338">
        <w:rPr>
          <w:rFonts w:eastAsia="SimSun"/>
          <w:lang w:eastAsia="zh-CN"/>
        </w:rPr>
        <w:t>ed</w:t>
      </w:r>
      <w:r w:rsidRPr="00F500E3">
        <w:rPr>
          <w:rFonts w:eastAsia="SimSun"/>
          <w:lang w:eastAsia="zh-CN"/>
        </w:rPr>
        <w:t xml:space="preserve"> and spread out on the dishes (</w:t>
      </w:r>
      <w:r w:rsidRPr="00573338">
        <w:rPr>
          <w:rFonts w:eastAsia="SimSun"/>
          <w:b/>
          <w:bCs/>
          <w:lang w:eastAsia="zh-CN"/>
        </w:rPr>
        <w:t>Figure 1D</w:t>
      </w:r>
      <w:r w:rsidRPr="00F500E3">
        <w:rPr>
          <w:rFonts w:eastAsia="SimSun"/>
          <w:lang w:eastAsia="zh-CN"/>
        </w:rPr>
        <w:t>). Add 10 mL fresh NIM to each 100 mm dish containing 10 mL old medium. Put them back in the incubator.</w:t>
      </w:r>
    </w:p>
    <w:p w14:paraId="3FA8FA02" w14:textId="77777777" w:rsidR="004E32AB" w:rsidRPr="00F500E3" w:rsidRDefault="004E32AB" w:rsidP="00F500E3">
      <w:pPr>
        <w:pStyle w:val="ListParagraph"/>
        <w:spacing w:after="0" w:line="240" w:lineRule="auto"/>
        <w:ind w:firstLineChars="0" w:firstLine="0"/>
        <w:rPr>
          <w:rFonts w:eastAsia="SimSun"/>
          <w:lang w:eastAsia="zh-CN"/>
        </w:rPr>
      </w:pPr>
    </w:p>
    <w:p w14:paraId="508BED7A" w14:textId="22FB8565" w:rsidR="004E32AB" w:rsidRPr="00F500E3" w:rsidRDefault="00F500E3" w:rsidP="00F500E3">
      <w:pPr>
        <w:pStyle w:val="ListParagraph"/>
        <w:spacing w:after="0" w:line="240" w:lineRule="auto"/>
        <w:ind w:firstLineChars="0" w:firstLine="0"/>
        <w:rPr>
          <w:rFonts w:eastAsia="SimSun"/>
          <w:lang w:eastAsia="zh-CN"/>
        </w:rPr>
      </w:pPr>
      <w:r w:rsidRPr="00F500E3">
        <w:rPr>
          <w:rFonts w:eastAsia="SimSun"/>
          <w:lang w:eastAsia="zh-CN"/>
        </w:rPr>
        <w:t>NOTE: Do</w:t>
      </w:r>
      <w:r w:rsidR="00573338">
        <w:rPr>
          <w:rFonts w:eastAsia="SimSun"/>
          <w:lang w:eastAsia="zh-CN"/>
        </w:rPr>
        <w:t xml:space="preserve"> </w:t>
      </w:r>
      <w:r w:rsidRPr="00F500E3">
        <w:rPr>
          <w:rFonts w:eastAsia="SimSun"/>
          <w:lang w:eastAsia="zh-CN"/>
        </w:rPr>
        <w:t>n</w:t>
      </w:r>
      <w:r w:rsidR="00573338">
        <w:rPr>
          <w:rFonts w:eastAsia="SimSun"/>
          <w:lang w:eastAsia="zh-CN"/>
        </w:rPr>
        <w:t>o</w:t>
      </w:r>
      <w:r w:rsidRPr="00F500E3">
        <w:rPr>
          <w:rFonts w:eastAsia="SimSun"/>
          <w:lang w:eastAsia="zh-CN"/>
        </w:rPr>
        <w:t>t remove the old medium</w:t>
      </w:r>
      <w:r w:rsidRPr="00F500E3">
        <w:rPr>
          <w:rFonts w:eastAsia="SimSun" w:hint="eastAsia"/>
          <w:lang w:eastAsia="zh-CN"/>
        </w:rPr>
        <w:t>.</w:t>
      </w:r>
    </w:p>
    <w:p w14:paraId="2322377D" w14:textId="77777777" w:rsidR="004E32AB" w:rsidRPr="00F500E3" w:rsidRDefault="004E32AB" w:rsidP="00F500E3">
      <w:pPr>
        <w:pStyle w:val="ListParagraph"/>
        <w:spacing w:after="0" w:line="240" w:lineRule="auto"/>
        <w:ind w:firstLineChars="0" w:firstLine="0"/>
        <w:rPr>
          <w:rFonts w:eastAsia="SimSun"/>
          <w:lang w:eastAsia="zh-CN"/>
        </w:rPr>
      </w:pPr>
    </w:p>
    <w:p w14:paraId="72B78BE7" w14:textId="584232A4"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On D12, change half of the medium with NIM using a 10 mL pipette. Keep the culture in the incubator.</w:t>
      </w:r>
    </w:p>
    <w:p w14:paraId="067F006D" w14:textId="7E9DA520" w:rsidR="004E32AB" w:rsidRPr="00F500E3" w:rsidRDefault="004E32AB" w:rsidP="00F500E3">
      <w:pPr>
        <w:pStyle w:val="ListParagraph"/>
        <w:spacing w:after="0" w:line="240" w:lineRule="auto"/>
        <w:ind w:firstLineChars="0" w:firstLine="0"/>
        <w:rPr>
          <w:rFonts w:eastAsia="SimSun"/>
          <w:lang w:eastAsia="zh-CN"/>
        </w:rPr>
      </w:pPr>
    </w:p>
    <w:p w14:paraId="51401177" w14:textId="0CF0DAF5"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On D16, remove all NIM from the dishes using a vacuum-aspiration system. Add 20 mL RDM to each dish. Keep culturing in RDM and change half of the medium every other day.</w:t>
      </w:r>
    </w:p>
    <w:p w14:paraId="21EAE118" w14:textId="77777777" w:rsidR="004E32AB" w:rsidRPr="00F500E3" w:rsidRDefault="004E32AB" w:rsidP="00F500E3">
      <w:pPr>
        <w:pStyle w:val="ListParagraph"/>
        <w:spacing w:after="0" w:line="240" w:lineRule="auto"/>
        <w:ind w:firstLineChars="0" w:firstLine="0"/>
        <w:rPr>
          <w:rFonts w:eastAsia="SimSun"/>
          <w:lang w:eastAsia="zh-CN"/>
        </w:rPr>
      </w:pPr>
    </w:p>
    <w:p w14:paraId="28DD670F" w14:textId="7C8520F3" w:rsidR="00573338"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During D10</w:t>
      </w:r>
      <w:r w:rsidR="009031E6">
        <w:rPr>
          <w:rFonts w:eastAsia="SimSun"/>
          <w:lang w:eastAsia="zh-CN"/>
        </w:rPr>
        <w:t>–</w:t>
      </w:r>
      <w:r w:rsidRPr="00F500E3">
        <w:rPr>
          <w:rFonts w:eastAsia="SimSun"/>
          <w:lang w:eastAsia="zh-CN"/>
        </w:rPr>
        <w:t>D30, observe the morphological changes of the cells twice a week under a microscope and evaluate the efficiency of retinal differentiation.</w:t>
      </w:r>
    </w:p>
    <w:p w14:paraId="69664556" w14:textId="77777777" w:rsidR="00573338" w:rsidRDefault="00573338" w:rsidP="00573338">
      <w:pPr>
        <w:pStyle w:val="ListParagraph"/>
        <w:spacing w:after="0" w:line="240" w:lineRule="auto"/>
        <w:ind w:firstLineChars="0" w:firstLine="0"/>
        <w:rPr>
          <w:rFonts w:eastAsia="SimSun"/>
          <w:lang w:eastAsia="zh-CN"/>
        </w:rPr>
      </w:pPr>
    </w:p>
    <w:p w14:paraId="4ACA078C" w14:textId="3D096402" w:rsidR="004E32AB" w:rsidRPr="00F500E3" w:rsidRDefault="00573338" w:rsidP="00573338">
      <w:pPr>
        <w:pStyle w:val="ListParagraph"/>
        <w:spacing w:after="0" w:line="240" w:lineRule="auto"/>
        <w:ind w:firstLineChars="0" w:firstLine="0"/>
        <w:rPr>
          <w:rFonts w:eastAsia="SimSun"/>
          <w:lang w:eastAsia="zh-CN"/>
        </w:rPr>
      </w:pPr>
      <w:r>
        <w:rPr>
          <w:rFonts w:eastAsia="SimSun"/>
          <w:lang w:eastAsia="zh-CN"/>
        </w:rPr>
        <w:t xml:space="preserve">NOTE: </w:t>
      </w:r>
      <w:r w:rsidR="00F500E3" w:rsidRPr="00F500E3">
        <w:rPr>
          <w:rFonts w:eastAsia="SimSun"/>
          <w:lang w:eastAsia="zh-CN"/>
        </w:rPr>
        <w:t>Since D10, eye field (EF)</w:t>
      </w:r>
      <w:r w:rsidR="00F500E3" w:rsidRPr="00F500E3">
        <w:rPr>
          <w:rFonts w:eastAsia="SimSun" w:hint="eastAsia"/>
          <w:lang w:eastAsia="zh-CN"/>
        </w:rPr>
        <w:t xml:space="preserve"> </w:t>
      </w:r>
      <w:r w:rsidR="00F500E3" w:rsidRPr="00F500E3">
        <w:rPr>
          <w:rFonts w:eastAsia="SimSun"/>
          <w:lang w:eastAsia="zh-CN"/>
        </w:rPr>
        <w:t xml:space="preserve">domains are self-organized in the peripheral zones of adherent EBs. The </w:t>
      </w:r>
      <w:r w:rsidR="00F500E3" w:rsidRPr="00F500E3">
        <w:rPr>
          <w:rFonts w:eastAsia="SimSun" w:hint="eastAsia"/>
          <w:lang w:eastAsia="zh-CN"/>
        </w:rPr>
        <w:t>OV</w:t>
      </w:r>
      <w:r w:rsidR="00B656D1">
        <w:rPr>
          <w:rFonts w:eastAsia="SimSun"/>
          <w:lang w:eastAsia="zh-CN"/>
        </w:rPr>
        <w:t>-</w:t>
      </w:r>
      <w:r w:rsidR="00F500E3" w:rsidRPr="00F500E3">
        <w:rPr>
          <w:rFonts w:eastAsia="SimSun"/>
          <w:lang w:eastAsia="zh-CN"/>
        </w:rPr>
        <w:t>like structure</w:t>
      </w:r>
      <w:r w:rsidR="00B656D1">
        <w:rPr>
          <w:rFonts w:eastAsia="SimSun"/>
          <w:lang w:eastAsia="zh-CN"/>
        </w:rPr>
        <w:t>s</w:t>
      </w:r>
      <w:r w:rsidR="00F500E3" w:rsidRPr="00F500E3">
        <w:rPr>
          <w:rFonts w:eastAsia="SimSun"/>
          <w:lang w:eastAsia="zh-CN"/>
        </w:rPr>
        <w:t xml:space="preserve"> appear </w:t>
      </w:r>
      <w:r w:rsidR="00F500E3" w:rsidRPr="00F500E3">
        <w:rPr>
          <w:rFonts w:eastAsia="SimSun" w:hint="eastAsia"/>
          <w:lang w:eastAsia="zh-CN"/>
        </w:rPr>
        <w:t>between</w:t>
      </w:r>
      <w:r w:rsidR="00F500E3" w:rsidRPr="00F500E3">
        <w:rPr>
          <w:rFonts w:eastAsia="SimSun"/>
          <w:lang w:eastAsia="zh-CN"/>
        </w:rPr>
        <w:t xml:space="preserve"> D</w:t>
      </w:r>
      <w:r w:rsidR="00F500E3" w:rsidRPr="00F500E3">
        <w:rPr>
          <w:rFonts w:eastAsia="SimSun" w:hint="eastAsia"/>
          <w:lang w:eastAsia="zh-CN"/>
        </w:rPr>
        <w:t>20 to</w:t>
      </w:r>
      <w:r w:rsidR="00F500E3" w:rsidRPr="00F500E3">
        <w:rPr>
          <w:rFonts w:eastAsia="SimSun"/>
          <w:lang w:eastAsia="zh-CN"/>
        </w:rPr>
        <w:t xml:space="preserve"> D25, gradually protrude from the dish, and self-form an</w:t>
      </w:r>
      <w:r w:rsidR="00F500E3" w:rsidRPr="00F500E3">
        <w:rPr>
          <w:rFonts w:eastAsia="SimSun" w:hint="eastAsia"/>
          <w:lang w:eastAsia="zh-CN"/>
        </w:rPr>
        <w:t xml:space="preserve"> optic cup</w:t>
      </w:r>
      <w:r w:rsidR="00B656D1">
        <w:rPr>
          <w:rFonts w:eastAsia="SimSun"/>
          <w:lang w:eastAsia="zh-CN"/>
        </w:rPr>
        <w:t>,</w:t>
      </w:r>
      <w:r w:rsidR="00F500E3" w:rsidRPr="00F500E3">
        <w:rPr>
          <w:rFonts w:eastAsia="SimSun"/>
          <w:lang w:eastAsia="zh-CN"/>
        </w:rPr>
        <w:t xml:space="preserve"> which </w:t>
      </w:r>
      <w:r w:rsidR="00F500E3" w:rsidRPr="00F500E3">
        <w:rPr>
          <w:rFonts w:eastAsia="SimSun" w:hint="eastAsia"/>
          <w:lang w:eastAsia="zh-CN"/>
        </w:rPr>
        <w:t>is</w:t>
      </w:r>
      <w:r w:rsidR="00F500E3" w:rsidRPr="00F500E3">
        <w:rPr>
          <w:rFonts w:eastAsia="SimSun"/>
          <w:lang w:eastAsia="zh-CN"/>
        </w:rPr>
        <w:t xml:space="preserve"> surrounded by the pigmented RPE (</w:t>
      </w:r>
      <w:r w:rsidR="00F500E3" w:rsidRPr="00BE0680">
        <w:rPr>
          <w:rFonts w:eastAsia="SimSun"/>
          <w:b/>
          <w:bCs/>
          <w:lang w:eastAsia="zh-CN"/>
        </w:rPr>
        <w:t>Figure 1E</w:t>
      </w:r>
      <w:r w:rsidR="00F500E3" w:rsidRPr="00F500E3">
        <w:rPr>
          <w:rFonts w:eastAsia="SimSun"/>
          <w:lang w:eastAsia="zh-CN"/>
        </w:rPr>
        <w:t>). The OVs can be easily recognized with the bright, refractive</w:t>
      </w:r>
      <w:r w:rsidR="00B656D1">
        <w:rPr>
          <w:rFonts w:eastAsia="SimSun"/>
          <w:lang w:eastAsia="zh-CN"/>
        </w:rPr>
        <w:t>,</w:t>
      </w:r>
      <w:r w:rsidR="00F500E3" w:rsidRPr="00F500E3">
        <w:rPr>
          <w:rFonts w:eastAsia="SimSun"/>
          <w:lang w:eastAsia="zh-CN"/>
        </w:rPr>
        <w:t xml:space="preserve"> and thick NR ring.</w:t>
      </w:r>
    </w:p>
    <w:p w14:paraId="439057AE" w14:textId="77777777" w:rsidR="004E32AB" w:rsidRPr="00F500E3" w:rsidRDefault="004E32AB" w:rsidP="00F500E3">
      <w:pPr>
        <w:spacing w:after="0" w:line="240" w:lineRule="auto"/>
        <w:rPr>
          <w:rFonts w:eastAsia="SimSun"/>
          <w:b/>
          <w:lang w:eastAsia="zh-CN"/>
        </w:rPr>
      </w:pPr>
    </w:p>
    <w:p w14:paraId="1380958A" w14:textId="5BA6A87D" w:rsidR="004E32AB" w:rsidRPr="00F500E3" w:rsidRDefault="00F500E3" w:rsidP="00F500E3">
      <w:pPr>
        <w:pStyle w:val="ListParagraph"/>
        <w:numPr>
          <w:ilvl w:val="1"/>
          <w:numId w:val="3"/>
        </w:numPr>
        <w:spacing w:after="0" w:line="240" w:lineRule="auto"/>
        <w:ind w:left="0" w:firstLineChars="0" w:firstLine="0"/>
        <w:rPr>
          <w:rFonts w:eastAsia="SimSun"/>
          <w:b/>
          <w:lang w:eastAsia="zh-CN"/>
        </w:rPr>
      </w:pPr>
      <w:r w:rsidRPr="00F500E3">
        <w:rPr>
          <w:rFonts w:eastAsia="SimSun"/>
          <w:b/>
          <w:lang w:eastAsia="zh-CN"/>
        </w:rPr>
        <w:t>Detach and culture OVs and RPE in suspension to obtain retinal organoids (ROs)</w:t>
      </w:r>
    </w:p>
    <w:p w14:paraId="46F5951E" w14:textId="77777777" w:rsidR="004E32AB" w:rsidRPr="00F500E3" w:rsidRDefault="004E32AB" w:rsidP="00F500E3">
      <w:pPr>
        <w:pStyle w:val="ListParagraph"/>
        <w:spacing w:after="0" w:line="240" w:lineRule="auto"/>
        <w:ind w:firstLineChars="0" w:firstLine="0"/>
        <w:rPr>
          <w:rFonts w:eastAsia="SimSun"/>
          <w:lang w:eastAsia="zh-CN"/>
        </w:rPr>
      </w:pPr>
    </w:p>
    <w:p w14:paraId="56666C66" w14:textId="025ADAB4"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bookmarkStart w:id="1" w:name="OLE_LINK1"/>
      <w:r w:rsidRPr="00F500E3">
        <w:rPr>
          <w:rFonts w:eastAsia="SimSun"/>
          <w:highlight w:val="yellow"/>
          <w:lang w:eastAsia="zh-CN"/>
        </w:rPr>
        <w:t>On D28</w:t>
      </w:r>
      <w:r w:rsidR="009031E6">
        <w:rPr>
          <w:rFonts w:eastAsia="SimSun"/>
          <w:highlight w:val="yellow"/>
          <w:lang w:eastAsia="zh-CN"/>
        </w:rPr>
        <w:t>–</w:t>
      </w:r>
      <w:r w:rsidR="00B656D1">
        <w:rPr>
          <w:rFonts w:eastAsia="SimSun"/>
          <w:highlight w:val="yellow"/>
          <w:lang w:eastAsia="zh-CN"/>
        </w:rPr>
        <w:t>D</w:t>
      </w:r>
      <w:r w:rsidRPr="00F500E3">
        <w:rPr>
          <w:rFonts w:eastAsia="SimSun"/>
          <w:highlight w:val="yellow"/>
          <w:lang w:eastAsia="zh-CN"/>
        </w:rPr>
        <w:t>35, most of OVs appear in the dishes. Use a Tungsten needle or a needle with 1 mL syringe to mechanically detach the morphologically identifiable OVs along with the adjacent RPE. Culture them in suspension.</w:t>
      </w:r>
      <w:bookmarkEnd w:id="1"/>
    </w:p>
    <w:p w14:paraId="3259705A" w14:textId="77777777" w:rsidR="004E32AB" w:rsidRPr="00F500E3" w:rsidRDefault="004E32AB" w:rsidP="00F500E3">
      <w:pPr>
        <w:pStyle w:val="ListParagraph"/>
        <w:spacing w:after="0" w:line="240" w:lineRule="auto"/>
        <w:ind w:firstLineChars="0" w:firstLine="0"/>
        <w:rPr>
          <w:rFonts w:eastAsia="SimSun"/>
          <w:lang w:eastAsia="zh-CN"/>
        </w:rPr>
      </w:pPr>
    </w:p>
    <w:p w14:paraId="7D008032" w14:textId="3D76769F" w:rsidR="004E32AB" w:rsidRPr="00F500E3" w:rsidRDefault="00F500E3" w:rsidP="00F500E3">
      <w:pPr>
        <w:pStyle w:val="ListParagraph"/>
        <w:spacing w:after="0" w:line="240" w:lineRule="auto"/>
        <w:ind w:firstLineChars="0" w:firstLine="0"/>
        <w:rPr>
          <w:rFonts w:eastAsia="SimSun"/>
          <w:lang w:eastAsia="zh-CN"/>
        </w:rPr>
      </w:pPr>
      <w:r w:rsidRPr="00F500E3">
        <w:rPr>
          <w:rFonts w:eastAsia="SimSun"/>
          <w:lang w:eastAsia="zh-CN"/>
        </w:rPr>
        <w:t xml:space="preserve">NOTE: The appearance and yield of OVs and RPE vary widely in different </w:t>
      </w:r>
      <w:proofErr w:type="spellStart"/>
      <w:r w:rsidRPr="00F500E3">
        <w:rPr>
          <w:rFonts w:eastAsia="SimSun"/>
          <w:lang w:eastAsia="zh-CN"/>
        </w:rPr>
        <w:t>hPSC</w:t>
      </w:r>
      <w:proofErr w:type="spellEnd"/>
      <w:r w:rsidRPr="00F500E3">
        <w:rPr>
          <w:rFonts w:eastAsia="SimSun"/>
          <w:lang w:eastAsia="zh-CN"/>
        </w:rPr>
        <w:t xml:space="preserve"> lines. So</w:t>
      </w:r>
      <w:r w:rsidR="00704F04">
        <w:rPr>
          <w:rFonts w:eastAsia="SimSun"/>
          <w:lang w:eastAsia="zh-CN"/>
        </w:rPr>
        <w:t>,</w:t>
      </w:r>
      <w:r w:rsidRPr="00F500E3">
        <w:rPr>
          <w:rFonts w:eastAsia="SimSun"/>
          <w:lang w:eastAsia="zh-CN"/>
        </w:rPr>
        <w:t xml:space="preserve"> the time point of detaching OV and RPE is flexible. Obvious OVs with the adjacent RPE can be detached, and then moved to a low adhesive culture dish containing RDM. Keep culturing the rest of </w:t>
      </w:r>
      <w:r w:rsidR="00704F04">
        <w:rPr>
          <w:rFonts w:eastAsia="SimSun"/>
          <w:lang w:eastAsia="zh-CN"/>
        </w:rPr>
        <w:t xml:space="preserve">the </w:t>
      </w:r>
      <w:r w:rsidRPr="00F500E3">
        <w:rPr>
          <w:rFonts w:eastAsia="SimSun"/>
          <w:lang w:eastAsia="zh-CN"/>
        </w:rPr>
        <w:t>cells until all OVs and RPE</w:t>
      </w:r>
      <w:r w:rsidR="00BE0680">
        <w:rPr>
          <w:rFonts w:eastAsia="SimSun"/>
          <w:lang w:eastAsia="zh-CN"/>
        </w:rPr>
        <w:t>s</w:t>
      </w:r>
      <w:r w:rsidR="00483558">
        <w:rPr>
          <w:rFonts w:eastAsia="SimSun"/>
          <w:lang w:eastAsia="zh-CN"/>
        </w:rPr>
        <w:t xml:space="preserve"> are</w:t>
      </w:r>
      <w:r w:rsidRPr="00F500E3">
        <w:rPr>
          <w:rFonts w:eastAsia="SimSun"/>
          <w:lang w:eastAsia="zh-CN"/>
        </w:rPr>
        <w:t xml:space="preserve"> lift</w:t>
      </w:r>
      <w:r w:rsidR="00483558">
        <w:rPr>
          <w:rFonts w:eastAsia="SimSun" w:hint="eastAsia"/>
          <w:lang w:eastAsia="zh-CN"/>
        </w:rPr>
        <w:t>ed</w:t>
      </w:r>
      <w:r w:rsidRPr="00F500E3">
        <w:rPr>
          <w:rFonts w:eastAsia="SimSun"/>
          <w:lang w:eastAsia="zh-CN"/>
        </w:rPr>
        <w:t xml:space="preserve"> up.</w:t>
      </w:r>
    </w:p>
    <w:p w14:paraId="1742FD52" w14:textId="77777777" w:rsidR="004E32AB" w:rsidRPr="00483558" w:rsidRDefault="004E32AB" w:rsidP="00F500E3">
      <w:pPr>
        <w:pStyle w:val="ListParagraph"/>
        <w:spacing w:after="0" w:line="240" w:lineRule="auto"/>
        <w:ind w:firstLineChars="0" w:firstLine="0"/>
        <w:rPr>
          <w:rFonts w:eastAsia="SimSun"/>
          <w:lang w:eastAsia="zh-CN"/>
        </w:rPr>
      </w:pPr>
    </w:p>
    <w:p w14:paraId="7FFCEFB4" w14:textId="6F16146E"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Put 50</w:t>
      </w:r>
      <w:r w:rsidR="009031E6">
        <w:rPr>
          <w:rFonts w:eastAsia="SimSun"/>
          <w:highlight w:val="yellow"/>
          <w:lang w:eastAsia="zh-CN"/>
        </w:rPr>
        <w:t>–</w:t>
      </w:r>
      <w:r w:rsidRPr="00F500E3">
        <w:rPr>
          <w:rFonts w:eastAsia="SimSun"/>
          <w:highlight w:val="yellow"/>
          <w:lang w:eastAsia="zh-CN"/>
        </w:rPr>
        <w:t>60 OVs into each 100 mm low attachment culture dish containing 15 mL RDM for the ROs formation (</w:t>
      </w:r>
      <w:r w:rsidRPr="00BE0680">
        <w:rPr>
          <w:rFonts w:eastAsia="SimSun"/>
          <w:b/>
          <w:bCs/>
          <w:highlight w:val="yellow"/>
          <w:lang w:eastAsia="zh-CN"/>
        </w:rPr>
        <w:t>Figure 1F</w:t>
      </w:r>
      <w:r w:rsidRPr="00F500E3">
        <w:rPr>
          <w:rFonts w:eastAsia="SimSun"/>
          <w:highlight w:val="yellow"/>
          <w:lang w:eastAsia="zh-CN"/>
        </w:rPr>
        <w:t>).</w:t>
      </w:r>
    </w:p>
    <w:p w14:paraId="2584C015" w14:textId="77777777" w:rsidR="004E32AB" w:rsidRPr="00F500E3" w:rsidRDefault="004E32AB" w:rsidP="00F500E3">
      <w:pPr>
        <w:pStyle w:val="ListParagraph"/>
        <w:spacing w:after="0" w:line="240" w:lineRule="auto"/>
        <w:ind w:firstLineChars="0" w:firstLine="0"/>
        <w:rPr>
          <w:rFonts w:eastAsia="SimSun"/>
          <w:lang w:eastAsia="zh-CN"/>
        </w:rPr>
      </w:pPr>
    </w:p>
    <w:p w14:paraId="70C9AA7C" w14:textId="3D1AC183" w:rsidR="004E32AB" w:rsidRPr="00F500E3" w:rsidRDefault="00F500E3" w:rsidP="00F500E3">
      <w:pPr>
        <w:pStyle w:val="ListParagraph"/>
        <w:numPr>
          <w:ilvl w:val="2"/>
          <w:numId w:val="3"/>
        </w:numPr>
        <w:spacing w:after="0" w:line="240" w:lineRule="auto"/>
        <w:ind w:left="0" w:firstLineChars="0" w:firstLine="0"/>
        <w:rPr>
          <w:rFonts w:eastAsia="SimSun"/>
          <w:highlight w:val="yellow"/>
          <w:lang w:eastAsia="zh-CN"/>
        </w:rPr>
      </w:pPr>
      <w:r w:rsidRPr="00F500E3">
        <w:rPr>
          <w:rFonts w:eastAsia="SimSun"/>
          <w:highlight w:val="yellow"/>
          <w:lang w:eastAsia="zh-CN"/>
        </w:rPr>
        <w:t>Change RDM every 2</w:t>
      </w:r>
      <w:r w:rsidR="009031E6">
        <w:rPr>
          <w:rFonts w:eastAsia="SimSun"/>
          <w:highlight w:val="yellow"/>
          <w:lang w:eastAsia="zh-CN"/>
        </w:rPr>
        <w:t>–</w:t>
      </w:r>
      <w:r w:rsidRPr="00F500E3">
        <w:rPr>
          <w:rFonts w:eastAsia="SimSun"/>
          <w:highlight w:val="yellow"/>
          <w:lang w:eastAsia="zh-CN"/>
        </w:rPr>
        <w:t>3 days until D42, when the ROs are well round-shaped.</w:t>
      </w:r>
    </w:p>
    <w:p w14:paraId="6C1BA8DB" w14:textId="77777777" w:rsidR="004E32AB" w:rsidRPr="00F500E3" w:rsidRDefault="004E32AB" w:rsidP="00F500E3">
      <w:pPr>
        <w:spacing w:after="0" w:line="240" w:lineRule="auto"/>
        <w:rPr>
          <w:rFonts w:eastAsia="SimSun"/>
          <w:lang w:eastAsia="zh-CN"/>
        </w:rPr>
      </w:pPr>
    </w:p>
    <w:p w14:paraId="7C29BFE8" w14:textId="467E9AAD" w:rsidR="004E32AB" w:rsidRPr="00F500E3" w:rsidRDefault="00F500E3" w:rsidP="00F500E3">
      <w:pPr>
        <w:pStyle w:val="ListParagraph"/>
        <w:numPr>
          <w:ilvl w:val="0"/>
          <w:numId w:val="3"/>
        </w:numPr>
        <w:spacing w:after="0" w:line="240" w:lineRule="auto"/>
        <w:ind w:left="0" w:firstLineChars="0" w:firstLine="0"/>
        <w:rPr>
          <w:rFonts w:eastAsia="SimSun"/>
          <w:b/>
          <w:lang w:eastAsia="zh-CN"/>
        </w:rPr>
      </w:pPr>
      <w:r w:rsidRPr="00F500E3">
        <w:rPr>
          <w:rFonts w:eastAsia="SimSun"/>
          <w:b/>
          <w:lang w:eastAsia="zh-CN"/>
        </w:rPr>
        <w:t>Retinal development and maturation</w:t>
      </w:r>
    </w:p>
    <w:p w14:paraId="63138984" w14:textId="77777777" w:rsidR="004E32AB" w:rsidRPr="00F500E3" w:rsidRDefault="004E32AB" w:rsidP="00F500E3">
      <w:pPr>
        <w:pStyle w:val="ListParagraph"/>
        <w:spacing w:after="0" w:line="240" w:lineRule="auto"/>
        <w:ind w:firstLineChars="0" w:firstLine="0"/>
        <w:rPr>
          <w:rFonts w:eastAsia="SimSun"/>
          <w:lang w:eastAsia="zh-CN"/>
        </w:rPr>
      </w:pPr>
    </w:p>
    <w:p w14:paraId="7F8F721A" w14:textId="015D90A4" w:rsidR="004E32AB" w:rsidRPr="00F500E3" w:rsidRDefault="00573338" w:rsidP="00F500E3">
      <w:pPr>
        <w:spacing w:after="0" w:line="240" w:lineRule="auto"/>
        <w:rPr>
          <w:rFonts w:eastAsia="SimSun"/>
          <w:b/>
          <w:lang w:eastAsia="zh-CN"/>
        </w:rPr>
      </w:pPr>
      <w:r>
        <w:rPr>
          <w:rFonts w:eastAsia="SimSun"/>
          <w:lang w:eastAsia="zh-CN"/>
        </w:rPr>
        <w:t xml:space="preserve">NOTE: </w:t>
      </w:r>
      <w:r w:rsidR="00F500E3" w:rsidRPr="00F500E3">
        <w:rPr>
          <w:rFonts w:eastAsia="SimSun"/>
          <w:lang w:eastAsia="zh-CN"/>
        </w:rPr>
        <w:t>In this protocol, serum is required to keep the ROs grow and mature for long-term culture.</w:t>
      </w:r>
    </w:p>
    <w:p w14:paraId="3D1957E4" w14:textId="77777777" w:rsidR="004E32AB" w:rsidRPr="00F500E3" w:rsidRDefault="004E32AB" w:rsidP="00F500E3">
      <w:pPr>
        <w:pStyle w:val="ListParagraph"/>
        <w:spacing w:after="0" w:line="240" w:lineRule="auto"/>
        <w:ind w:firstLineChars="0" w:firstLine="0"/>
        <w:rPr>
          <w:rFonts w:eastAsia="SimSun"/>
          <w:b/>
          <w:lang w:eastAsia="zh-CN"/>
        </w:rPr>
      </w:pPr>
    </w:p>
    <w:p w14:paraId="104D96D4" w14:textId="0200C1C2" w:rsidR="004E32AB" w:rsidRPr="00F500E3" w:rsidRDefault="00F500E3" w:rsidP="00F500E3">
      <w:pPr>
        <w:pStyle w:val="ListParagraph"/>
        <w:numPr>
          <w:ilvl w:val="1"/>
          <w:numId w:val="3"/>
        </w:numPr>
        <w:spacing w:after="0" w:line="240" w:lineRule="auto"/>
        <w:ind w:left="0" w:firstLineChars="0" w:firstLine="0"/>
        <w:rPr>
          <w:rFonts w:eastAsia="SimSun"/>
          <w:b/>
          <w:lang w:eastAsia="zh-CN"/>
        </w:rPr>
      </w:pPr>
      <w:r w:rsidRPr="00F500E3">
        <w:rPr>
          <w:rFonts w:eastAsia="SimSun"/>
          <w:b/>
          <w:lang w:eastAsia="zh-CN"/>
        </w:rPr>
        <w:t>Retinal lamination and specification in ROs</w:t>
      </w:r>
    </w:p>
    <w:p w14:paraId="0BA0040F" w14:textId="77777777" w:rsidR="004E32AB" w:rsidRPr="00F500E3" w:rsidRDefault="004E32AB" w:rsidP="00F500E3">
      <w:pPr>
        <w:pStyle w:val="ListParagraph"/>
        <w:spacing w:after="0" w:line="240" w:lineRule="auto"/>
        <w:ind w:firstLineChars="0" w:firstLine="0"/>
        <w:rPr>
          <w:rFonts w:eastAsia="SimSun"/>
          <w:b/>
          <w:lang w:eastAsia="zh-CN"/>
        </w:rPr>
      </w:pPr>
    </w:p>
    <w:p w14:paraId="14C85A0A" w14:textId="1329C058"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Prepare 10 mL of 100 mM taurine (1</w:t>
      </w:r>
      <w:r w:rsidR="009031E6">
        <w:rPr>
          <w:rFonts w:eastAsia="SimSun"/>
          <w:lang w:eastAsia="zh-CN"/>
        </w:rPr>
        <w:t>,</w:t>
      </w:r>
      <w:r w:rsidRPr="00F500E3">
        <w:rPr>
          <w:rFonts w:eastAsia="SimSun"/>
          <w:lang w:eastAsia="zh-CN"/>
        </w:rPr>
        <w:t xml:space="preserve">000x) in 1x PBS. Weigh 125 mg taurine, dissolve in 10 mL of 1x PBS. Filter the solution with a 0.22 </w:t>
      </w:r>
      <w:proofErr w:type="spellStart"/>
      <w:r w:rsidRPr="00F500E3">
        <w:rPr>
          <w:rFonts w:eastAsia="SimSun"/>
          <w:lang w:eastAsia="zh-CN"/>
        </w:rPr>
        <w:t>μm</w:t>
      </w:r>
      <w:proofErr w:type="spellEnd"/>
      <w:r w:rsidRPr="00F500E3">
        <w:rPr>
          <w:rFonts w:eastAsia="SimSun"/>
          <w:lang w:eastAsia="zh-CN"/>
        </w:rPr>
        <w:t xml:space="preserve"> syringe filter. Aliquot at 500 μL/tube, and store at -20 °C.</w:t>
      </w:r>
    </w:p>
    <w:p w14:paraId="6532FA03" w14:textId="77777777" w:rsidR="004E32AB" w:rsidRPr="00F500E3" w:rsidRDefault="004E32AB" w:rsidP="00F500E3">
      <w:pPr>
        <w:pStyle w:val="ListParagraph"/>
        <w:spacing w:after="0" w:line="240" w:lineRule="auto"/>
        <w:ind w:firstLineChars="0" w:firstLine="0"/>
        <w:rPr>
          <w:rFonts w:eastAsia="SimSun"/>
          <w:lang w:eastAsia="zh-CN"/>
        </w:rPr>
      </w:pPr>
    </w:p>
    <w:p w14:paraId="6FAE30C2" w14:textId="77777777"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Prepare retinal culture medium 1 (RC1). Mix the following components: 300 mL DMEM/F-12, 200 mL DMEM basic, 50 mL fetal bovine serum,10 mL 2% B27 supplement, 5 mL 1% Antibiotic Antimycotic</w:t>
      </w:r>
      <w:r w:rsidRPr="00F500E3">
        <w:rPr>
          <w:rFonts w:eastAsia="SimSun" w:hint="eastAsia"/>
          <w:lang w:eastAsia="zh-CN"/>
        </w:rPr>
        <w:t>,</w:t>
      </w:r>
      <w:r w:rsidRPr="00F500E3">
        <w:rPr>
          <w:rFonts w:eastAsia="SimSun"/>
          <w:lang w:eastAsia="zh-CN"/>
        </w:rPr>
        <w:t xml:space="preserve"> 5 mL 1% MEM NEAA, 0.5 mL 100 </w:t>
      </w:r>
      <w:proofErr w:type="spellStart"/>
      <w:r w:rsidRPr="00F500E3">
        <w:rPr>
          <w:rFonts w:eastAsia="SimSun"/>
          <w:lang w:eastAsia="zh-CN"/>
        </w:rPr>
        <w:t>μM</w:t>
      </w:r>
      <w:proofErr w:type="spellEnd"/>
      <w:r w:rsidRPr="00F500E3">
        <w:rPr>
          <w:rFonts w:eastAsia="SimSun"/>
          <w:lang w:eastAsia="zh-CN"/>
        </w:rPr>
        <w:t xml:space="preserve"> taurine, and 5 mL 2 mM L-alanyl-L-glutamine.</w:t>
      </w:r>
    </w:p>
    <w:p w14:paraId="0891835B" w14:textId="77777777" w:rsidR="004E32AB" w:rsidRPr="00F500E3" w:rsidRDefault="004E32AB" w:rsidP="00F500E3">
      <w:pPr>
        <w:pStyle w:val="ListParagraph"/>
        <w:spacing w:after="0" w:line="240" w:lineRule="auto"/>
        <w:ind w:firstLineChars="0" w:firstLine="0"/>
        <w:rPr>
          <w:rFonts w:eastAsia="SimSun"/>
          <w:lang w:eastAsia="zh-CN"/>
        </w:rPr>
      </w:pPr>
    </w:p>
    <w:p w14:paraId="5168FDB8" w14:textId="7215D9F5"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hint="eastAsia"/>
          <w:lang w:eastAsia="zh-CN"/>
        </w:rPr>
        <w:t>Prepare retinal</w:t>
      </w:r>
      <w:r w:rsidRPr="00F500E3">
        <w:rPr>
          <w:rFonts w:eastAsia="SimSun"/>
          <w:lang w:eastAsia="zh-CN"/>
        </w:rPr>
        <w:t xml:space="preserve"> culture medium 2 </w:t>
      </w:r>
      <w:r w:rsidRPr="00F500E3">
        <w:rPr>
          <w:rFonts w:eastAsia="SimSun" w:hint="eastAsia"/>
          <w:lang w:eastAsia="zh-CN"/>
        </w:rPr>
        <w:t>(RC2)</w:t>
      </w:r>
      <w:r w:rsidRPr="00F500E3">
        <w:rPr>
          <w:rFonts w:eastAsia="SimSun"/>
          <w:lang w:eastAsia="zh-CN"/>
        </w:rPr>
        <w:t xml:space="preserve"> containing 450 mL DMEM/F-12, 50 mL fetal bovine serum, 5 mL 1% N2 supplement, 5 mL 1% Antibiotic Antimycotic,</w:t>
      </w:r>
      <w:bookmarkStart w:id="2" w:name="OLE_LINK2"/>
      <w:bookmarkStart w:id="3" w:name="OLE_LINK3"/>
      <w:r w:rsidRPr="00F500E3">
        <w:rPr>
          <w:rFonts w:eastAsia="SimSun"/>
          <w:lang w:eastAsia="zh-CN"/>
        </w:rPr>
        <w:t xml:space="preserve"> 0.5 mL</w:t>
      </w:r>
      <w:bookmarkEnd w:id="2"/>
      <w:bookmarkEnd w:id="3"/>
      <w:r w:rsidRPr="00F500E3">
        <w:rPr>
          <w:rFonts w:eastAsia="SimSun"/>
          <w:lang w:eastAsia="zh-CN"/>
        </w:rPr>
        <w:t xml:space="preserve"> 100 </w:t>
      </w:r>
      <w:proofErr w:type="spellStart"/>
      <w:r w:rsidRPr="00F500E3">
        <w:rPr>
          <w:rFonts w:eastAsia="SimSun"/>
          <w:lang w:eastAsia="zh-CN"/>
        </w:rPr>
        <w:t>μM</w:t>
      </w:r>
      <w:proofErr w:type="spellEnd"/>
      <w:r w:rsidRPr="00F500E3">
        <w:rPr>
          <w:rFonts w:eastAsia="SimSun"/>
          <w:lang w:eastAsia="zh-CN"/>
        </w:rPr>
        <w:t xml:space="preserve"> taurine, and 5 mL MEM NEAA.</w:t>
      </w:r>
    </w:p>
    <w:p w14:paraId="43DA5682" w14:textId="77777777" w:rsidR="004E32AB" w:rsidRPr="00F500E3" w:rsidRDefault="004E32AB" w:rsidP="00F500E3">
      <w:pPr>
        <w:pStyle w:val="ListParagraph"/>
        <w:spacing w:after="0" w:line="240" w:lineRule="auto"/>
        <w:ind w:firstLineChars="0" w:firstLine="0"/>
        <w:rPr>
          <w:rFonts w:eastAsia="SimSun"/>
          <w:lang w:eastAsia="zh-CN"/>
        </w:rPr>
      </w:pPr>
    </w:p>
    <w:p w14:paraId="2A358AD3" w14:textId="5C5535F2" w:rsidR="004E32AB" w:rsidRPr="00F500E3" w:rsidRDefault="00F500E3" w:rsidP="00F500E3">
      <w:pPr>
        <w:pStyle w:val="ListParagraph"/>
        <w:spacing w:after="0" w:line="240" w:lineRule="auto"/>
        <w:ind w:firstLineChars="0" w:firstLine="0"/>
        <w:rPr>
          <w:rFonts w:eastAsia="SimSun"/>
          <w:lang w:eastAsia="zh-CN"/>
        </w:rPr>
      </w:pPr>
      <w:r w:rsidRPr="00F500E3">
        <w:rPr>
          <w:rFonts w:eastAsia="SimSun"/>
          <w:lang w:eastAsia="zh-CN"/>
        </w:rPr>
        <w:t>NOTE: The RC1 and RC2 are not filte</w:t>
      </w:r>
      <w:r w:rsidR="00BE0680">
        <w:rPr>
          <w:rFonts w:eastAsia="SimSun"/>
          <w:lang w:eastAsia="zh-CN"/>
        </w:rPr>
        <w:t>re</w:t>
      </w:r>
      <w:r w:rsidRPr="00F500E3">
        <w:rPr>
          <w:rFonts w:eastAsia="SimSun"/>
          <w:lang w:eastAsia="zh-CN"/>
        </w:rPr>
        <w:t>d. Take out 1 mL medium, add it into a 35</w:t>
      </w:r>
      <w:r w:rsidR="00704F04">
        <w:rPr>
          <w:rFonts w:eastAsia="SimSun"/>
          <w:lang w:eastAsia="zh-CN"/>
        </w:rPr>
        <w:t xml:space="preserve"> </w:t>
      </w:r>
      <w:r w:rsidRPr="00F500E3">
        <w:rPr>
          <w:rFonts w:eastAsia="SimSun"/>
          <w:lang w:eastAsia="zh-CN"/>
        </w:rPr>
        <w:t>mm dish, culture</w:t>
      </w:r>
      <w:r w:rsidR="00BE0680">
        <w:rPr>
          <w:rFonts w:eastAsia="SimSun"/>
          <w:lang w:eastAsia="zh-CN"/>
        </w:rPr>
        <w:t xml:space="preserve"> it</w:t>
      </w:r>
      <w:r w:rsidRPr="00F500E3">
        <w:rPr>
          <w:rFonts w:eastAsia="SimSun"/>
          <w:lang w:eastAsia="zh-CN"/>
        </w:rPr>
        <w:t xml:space="preserve"> for 3</w:t>
      </w:r>
      <w:r w:rsidR="00704F04">
        <w:rPr>
          <w:rFonts w:eastAsia="SimSun"/>
          <w:lang w:eastAsia="zh-CN"/>
        </w:rPr>
        <w:t>–</w:t>
      </w:r>
      <w:r w:rsidRPr="00F500E3">
        <w:rPr>
          <w:rFonts w:eastAsia="SimSun"/>
          <w:lang w:eastAsia="zh-CN"/>
        </w:rPr>
        <w:t>7 days in the incubator at 37 °C and 5% CO</w:t>
      </w:r>
      <w:r w:rsidRPr="00BE0680">
        <w:rPr>
          <w:rFonts w:eastAsia="SimSun"/>
          <w:vertAlign w:val="subscript"/>
          <w:lang w:eastAsia="zh-CN"/>
        </w:rPr>
        <w:t>2</w:t>
      </w:r>
      <w:r w:rsidRPr="00F500E3">
        <w:rPr>
          <w:rFonts w:eastAsia="SimSun"/>
          <w:lang w:eastAsia="zh-CN"/>
        </w:rPr>
        <w:t>, to ensure the sterility before use. The medium can be stored at 4 °C and should be used within 2 week</w:t>
      </w:r>
      <w:r w:rsidR="00704F04">
        <w:rPr>
          <w:rFonts w:eastAsia="SimSun"/>
          <w:lang w:eastAsia="zh-CN"/>
        </w:rPr>
        <w:t>s</w:t>
      </w:r>
      <w:r w:rsidRPr="00F500E3">
        <w:rPr>
          <w:rFonts w:eastAsia="SimSun"/>
          <w:lang w:eastAsia="zh-CN"/>
        </w:rPr>
        <w:t xml:space="preserve"> to ensure the activity of the components.</w:t>
      </w:r>
      <w:r w:rsidR="009031E6">
        <w:rPr>
          <w:rFonts w:eastAsia="SimSun"/>
          <w:lang w:eastAsia="zh-CN"/>
        </w:rPr>
        <w:t xml:space="preserve"> </w:t>
      </w:r>
      <w:r w:rsidRPr="00F500E3">
        <w:rPr>
          <w:rFonts w:eastAsia="SimSun"/>
          <w:lang w:eastAsia="zh-CN"/>
        </w:rPr>
        <w:t>All media and reagents should be pre</w:t>
      </w:r>
      <w:r w:rsidRPr="00F500E3">
        <w:rPr>
          <w:rFonts w:eastAsia="SimSun" w:hint="eastAsia"/>
          <w:lang w:eastAsia="zh-CN"/>
        </w:rPr>
        <w:t>-</w:t>
      </w:r>
      <w:r w:rsidRPr="00F500E3">
        <w:rPr>
          <w:rFonts w:eastAsia="SimSun"/>
          <w:lang w:eastAsia="zh-CN"/>
        </w:rPr>
        <w:t>warmed at RT for 30 min before use.</w:t>
      </w:r>
    </w:p>
    <w:p w14:paraId="33E61240" w14:textId="77777777" w:rsidR="004E32AB" w:rsidRPr="00F500E3" w:rsidRDefault="004E32AB" w:rsidP="00F500E3">
      <w:pPr>
        <w:pStyle w:val="ListParagraph"/>
        <w:spacing w:after="0" w:line="240" w:lineRule="auto"/>
        <w:ind w:firstLineChars="0" w:firstLine="0"/>
        <w:rPr>
          <w:rFonts w:eastAsia="SimSun"/>
          <w:lang w:eastAsia="zh-CN"/>
        </w:rPr>
      </w:pPr>
    </w:p>
    <w:p w14:paraId="1C56ECA1" w14:textId="3A24DC2D"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On D42, switch the culture medium from RDM to RC1.</w:t>
      </w:r>
    </w:p>
    <w:p w14:paraId="4DC0ABFD" w14:textId="77777777" w:rsidR="004E32AB" w:rsidRPr="00F500E3" w:rsidRDefault="004E32AB" w:rsidP="00F500E3">
      <w:pPr>
        <w:pStyle w:val="ListParagraph"/>
        <w:spacing w:after="0" w:line="240" w:lineRule="auto"/>
        <w:ind w:firstLineChars="0" w:firstLine="0"/>
        <w:rPr>
          <w:rFonts w:eastAsia="SimSun"/>
          <w:lang w:eastAsia="zh-CN"/>
        </w:rPr>
      </w:pPr>
    </w:p>
    <w:p w14:paraId="7392D808" w14:textId="418BD7B6"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Tilt the dishes at about 30</w:t>
      </w:r>
      <w:r w:rsidR="00BE0680">
        <w:rPr>
          <w:rFonts w:eastAsia="SimSun"/>
          <w:lang w:eastAsia="zh-CN"/>
        </w:rPr>
        <w:t>˚</w:t>
      </w:r>
      <w:r w:rsidRPr="00F500E3">
        <w:rPr>
          <w:rFonts w:eastAsia="SimSun"/>
          <w:lang w:eastAsia="zh-CN"/>
        </w:rPr>
        <w:t xml:space="preserve"> and settle the ROs down for 30 s. Remove the old RDM with a 10 mL pipette leaving behind about 1 mL medium to avoid losing ROs. Add 15 mL fresh RC1 to each dish</w:t>
      </w:r>
      <w:r w:rsidRPr="00F500E3">
        <w:rPr>
          <w:rFonts w:eastAsia="SimSun" w:hint="eastAsia"/>
          <w:lang w:eastAsia="zh-CN"/>
        </w:rPr>
        <w:t>.</w:t>
      </w:r>
    </w:p>
    <w:p w14:paraId="6376A3EA" w14:textId="77777777" w:rsidR="004E32AB" w:rsidRPr="00F500E3" w:rsidRDefault="004E32AB" w:rsidP="00F500E3">
      <w:pPr>
        <w:pStyle w:val="ListParagraph"/>
        <w:spacing w:after="0" w:line="240" w:lineRule="auto"/>
        <w:ind w:firstLineChars="0" w:firstLine="0"/>
        <w:rPr>
          <w:rFonts w:eastAsia="SimSun"/>
          <w:lang w:eastAsia="zh-CN"/>
        </w:rPr>
      </w:pPr>
    </w:p>
    <w:p w14:paraId="597B2F55" w14:textId="2CDF3929"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 xml:space="preserve">Gently shake the dishes to distribute the ROs uniformly. Put the dishes back </w:t>
      </w:r>
      <w:r w:rsidR="00704F04">
        <w:rPr>
          <w:rFonts w:eastAsia="SimSun"/>
          <w:lang w:eastAsia="zh-CN"/>
        </w:rPr>
        <w:t xml:space="preserve">in </w:t>
      </w:r>
      <w:r w:rsidRPr="00F500E3">
        <w:rPr>
          <w:rFonts w:eastAsia="SimSun"/>
          <w:lang w:eastAsia="zh-CN"/>
        </w:rPr>
        <w:t>the incubator. Change the whole medium twice a week thereafter.</w:t>
      </w:r>
    </w:p>
    <w:p w14:paraId="06E8C993" w14:textId="77777777" w:rsidR="004E32AB" w:rsidRPr="00F500E3" w:rsidRDefault="004E32AB" w:rsidP="00F500E3">
      <w:pPr>
        <w:spacing w:after="0" w:line="240" w:lineRule="auto"/>
        <w:rPr>
          <w:rFonts w:eastAsia="SimSun"/>
          <w:lang w:eastAsia="zh-CN"/>
        </w:rPr>
      </w:pPr>
    </w:p>
    <w:p w14:paraId="2B89D157" w14:textId="70A1CE3D"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During D50</w:t>
      </w:r>
      <w:r w:rsidR="00704F04">
        <w:rPr>
          <w:rFonts w:eastAsia="SimSun"/>
          <w:lang w:eastAsia="zh-CN"/>
        </w:rPr>
        <w:t>–D</w:t>
      </w:r>
      <w:r w:rsidRPr="00F500E3">
        <w:rPr>
          <w:rFonts w:eastAsia="SimSun"/>
          <w:lang w:eastAsia="zh-CN"/>
        </w:rPr>
        <w:t>90, select out high quality of ROs for long-term culture, which were round-</w:t>
      </w:r>
      <w:r w:rsidRPr="00F500E3">
        <w:rPr>
          <w:rFonts w:eastAsia="SimSun"/>
          <w:lang w:eastAsia="zh-CN"/>
        </w:rPr>
        <w:lastRenderedPageBreak/>
        <w:t>shaped with thick and bright NR. Place 30</w:t>
      </w:r>
      <w:r w:rsidR="009031E6">
        <w:rPr>
          <w:rFonts w:eastAsia="SimSun"/>
          <w:lang w:eastAsia="zh-CN"/>
        </w:rPr>
        <w:t>–</w:t>
      </w:r>
      <w:r w:rsidRPr="00F500E3">
        <w:rPr>
          <w:rFonts w:eastAsia="SimSun"/>
          <w:lang w:eastAsia="zh-CN"/>
        </w:rPr>
        <w:t>40 ROs in a 100 mm low attachment dish with 20 mL RC1</w:t>
      </w:r>
      <w:r w:rsidR="002B79E0">
        <w:rPr>
          <w:rFonts w:eastAsia="SimSun"/>
          <w:lang w:eastAsia="zh-CN"/>
        </w:rPr>
        <w:t xml:space="preserve">, </w:t>
      </w:r>
      <w:r w:rsidRPr="00F500E3">
        <w:rPr>
          <w:rFonts w:eastAsia="SimSun"/>
          <w:lang w:eastAsia="zh-CN"/>
        </w:rPr>
        <w:t>change the whole medium twice a week.</w:t>
      </w:r>
    </w:p>
    <w:p w14:paraId="6130AE47" w14:textId="77777777" w:rsidR="004E32AB" w:rsidRPr="00F500E3" w:rsidRDefault="004E32AB" w:rsidP="00F500E3">
      <w:pPr>
        <w:spacing w:after="0" w:line="240" w:lineRule="auto"/>
        <w:rPr>
          <w:rFonts w:eastAsia="SimSun"/>
          <w:lang w:eastAsia="zh-CN"/>
        </w:rPr>
      </w:pPr>
    </w:p>
    <w:p w14:paraId="239AB210" w14:textId="40DDD677" w:rsidR="004E32AB" w:rsidRPr="00F500E3" w:rsidRDefault="00BE0680" w:rsidP="00F500E3">
      <w:pPr>
        <w:spacing w:after="0" w:line="240" w:lineRule="auto"/>
        <w:rPr>
          <w:rFonts w:eastAsia="SimSun"/>
          <w:lang w:eastAsia="zh-CN"/>
        </w:rPr>
      </w:pPr>
      <w:r>
        <w:rPr>
          <w:rFonts w:eastAsia="SimSun"/>
          <w:lang w:eastAsia="zh-CN"/>
        </w:rPr>
        <w:t xml:space="preserve">3.1.8. </w:t>
      </w:r>
      <w:r w:rsidR="00F500E3" w:rsidRPr="00F500E3">
        <w:rPr>
          <w:rFonts w:eastAsia="SimSun"/>
          <w:lang w:eastAsia="zh-CN"/>
        </w:rPr>
        <w:t>For the long-term suspension culture of ROs, pipet</w:t>
      </w:r>
      <w:r>
        <w:rPr>
          <w:rFonts w:eastAsia="SimSun"/>
          <w:lang w:eastAsia="zh-CN"/>
        </w:rPr>
        <w:t>te</w:t>
      </w:r>
      <w:r w:rsidR="00F500E3" w:rsidRPr="00F500E3">
        <w:rPr>
          <w:rFonts w:eastAsia="SimSun"/>
          <w:lang w:eastAsia="zh-CN"/>
        </w:rPr>
        <w:t xml:space="preserve"> the ROs to avoid RO-RO reattaching </w:t>
      </w:r>
      <w:r w:rsidR="00704F04">
        <w:rPr>
          <w:rFonts w:eastAsia="SimSun"/>
          <w:lang w:eastAsia="zh-CN"/>
        </w:rPr>
        <w:t>using</w:t>
      </w:r>
      <w:r w:rsidR="00F500E3" w:rsidRPr="00F500E3">
        <w:rPr>
          <w:rFonts w:eastAsia="SimSun"/>
          <w:lang w:eastAsia="zh-CN"/>
        </w:rPr>
        <w:t xml:space="preserve"> a pipette. Transfer ROs to new culture dishes once a month to avoid ROs sticking to the surface of the dishes.</w:t>
      </w:r>
    </w:p>
    <w:p w14:paraId="00ADC23E" w14:textId="77777777" w:rsidR="004E32AB" w:rsidRPr="00F500E3" w:rsidRDefault="004E32AB" w:rsidP="00F500E3">
      <w:pPr>
        <w:spacing w:after="0" w:line="240" w:lineRule="auto"/>
        <w:rPr>
          <w:rFonts w:eastAsia="SimSun"/>
          <w:lang w:eastAsia="zh-CN"/>
        </w:rPr>
      </w:pPr>
    </w:p>
    <w:p w14:paraId="2501815E" w14:textId="408309BE" w:rsidR="004E32AB" w:rsidRPr="00F500E3" w:rsidRDefault="00BE0680" w:rsidP="00F500E3">
      <w:pPr>
        <w:spacing w:after="0" w:line="240" w:lineRule="auto"/>
        <w:rPr>
          <w:rFonts w:eastAsia="SimSun"/>
          <w:lang w:eastAsia="zh-CN"/>
        </w:rPr>
      </w:pPr>
      <w:r w:rsidRPr="00F500E3">
        <w:rPr>
          <w:rFonts w:eastAsia="SimSun"/>
          <w:lang w:eastAsia="zh-CN"/>
        </w:rPr>
        <w:t xml:space="preserve">NOTE: </w:t>
      </w:r>
      <w:r w:rsidR="00F500E3" w:rsidRPr="00F500E3">
        <w:rPr>
          <w:rFonts w:eastAsia="SimSun"/>
          <w:lang w:eastAsia="zh-CN"/>
        </w:rPr>
        <w:t>Under the suspension culture conditions, ROs are round-shaped, comprising a bright and thick NR ring attached with more or less RPE at one side. Laminated neural retina develop and retinal cell subtypes sequentially appear with retinal ganglion cells first generated, followed by photoreceptor cells, amacrine cells</w:t>
      </w:r>
      <w:r w:rsidR="00704F04">
        <w:rPr>
          <w:rFonts w:eastAsia="SimSun"/>
          <w:lang w:eastAsia="zh-CN"/>
        </w:rPr>
        <w:t>,</w:t>
      </w:r>
      <w:r w:rsidR="00F500E3" w:rsidRPr="00F500E3">
        <w:rPr>
          <w:rFonts w:eastAsia="SimSun"/>
          <w:lang w:eastAsia="zh-CN"/>
        </w:rPr>
        <w:t xml:space="preserve"> and bipolar cells.</w:t>
      </w:r>
    </w:p>
    <w:p w14:paraId="45CCB982" w14:textId="77777777" w:rsidR="004E32AB" w:rsidRPr="00F500E3" w:rsidRDefault="004E32AB" w:rsidP="00F500E3">
      <w:pPr>
        <w:spacing w:after="0" w:line="240" w:lineRule="auto"/>
        <w:rPr>
          <w:rFonts w:eastAsia="SimSun"/>
          <w:lang w:eastAsia="zh-CN"/>
        </w:rPr>
      </w:pPr>
    </w:p>
    <w:p w14:paraId="59F584B5" w14:textId="1979685A" w:rsidR="004E32AB" w:rsidRPr="00F500E3" w:rsidRDefault="00F500E3" w:rsidP="00F500E3">
      <w:pPr>
        <w:pStyle w:val="ListParagraph"/>
        <w:numPr>
          <w:ilvl w:val="1"/>
          <w:numId w:val="3"/>
        </w:numPr>
        <w:spacing w:after="0" w:line="240" w:lineRule="auto"/>
        <w:ind w:left="0" w:firstLineChars="0" w:firstLine="0"/>
        <w:rPr>
          <w:rFonts w:eastAsia="SimSun"/>
          <w:b/>
          <w:lang w:eastAsia="zh-CN"/>
        </w:rPr>
      </w:pPr>
      <w:r w:rsidRPr="00F500E3">
        <w:rPr>
          <w:rFonts w:eastAsia="SimSun"/>
          <w:b/>
          <w:lang w:eastAsia="zh-CN"/>
        </w:rPr>
        <w:t>Human photoreceptor maturation with enrichment of cones in ROs</w:t>
      </w:r>
    </w:p>
    <w:p w14:paraId="63BF273F" w14:textId="77777777" w:rsidR="004E32AB" w:rsidRPr="00F500E3" w:rsidRDefault="004E32AB" w:rsidP="00F500E3">
      <w:pPr>
        <w:spacing w:after="0" w:line="240" w:lineRule="auto"/>
        <w:rPr>
          <w:lang w:eastAsia="zh-CN"/>
        </w:rPr>
      </w:pPr>
    </w:p>
    <w:p w14:paraId="37518769" w14:textId="702FCEBE"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After D90</w:t>
      </w:r>
      <w:r w:rsidRPr="00F500E3">
        <w:rPr>
          <w:rFonts w:eastAsia="SimSun" w:hint="eastAsia"/>
          <w:lang w:eastAsia="zh-CN"/>
        </w:rPr>
        <w:t>,</w:t>
      </w:r>
      <w:r w:rsidRPr="00F500E3">
        <w:rPr>
          <w:rFonts w:eastAsia="SimSun"/>
          <w:lang w:eastAsia="zh-CN"/>
        </w:rPr>
        <w:t xml:space="preserve"> switch the medium from RC1 to RC2, which is suitable for photoreceptor maturation</w:t>
      </w:r>
      <w:r w:rsidRPr="00F500E3">
        <w:rPr>
          <w:rFonts w:eastAsia="SimSun" w:hint="eastAsia"/>
          <w:lang w:eastAsia="zh-CN"/>
        </w:rPr>
        <w:t>.</w:t>
      </w:r>
    </w:p>
    <w:p w14:paraId="4DC493B9" w14:textId="77777777" w:rsidR="004E32AB" w:rsidRPr="00F500E3" w:rsidRDefault="004E32AB" w:rsidP="00F500E3">
      <w:pPr>
        <w:pStyle w:val="ListParagraph"/>
        <w:spacing w:after="0" w:line="240" w:lineRule="auto"/>
        <w:ind w:firstLineChars="0" w:firstLine="0"/>
        <w:rPr>
          <w:rFonts w:eastAsia="SimSun"/>
          <w:lang w:eastAsia="zh-CN"/>
        </w:rPr>
      </w:pPr>
    </w:p>
    <w:p w14:paraId="0963EC1D" w14:textId="12CB6AE6" w:rsidR="004E32AB" w:rsidRPr="00F500E3" w:rsidRDefault="00F500E3" w:rsidP="00F500E3">
      <w:pPr>
        <w:pStyle w:val="ListParagraph"/>
        <w:numPr>
          <w:ilvl w:val="2"/>
          <w:numId w:val="3"/>
        </w:numPr>
        <w:spacing w:after="0" w:line="240" w:lineRule="auto"/>
        <w:ind w:left="0" w:firstLineChars="0" w:firstLine="0"/>
        <w:rPr>
          <w:rFonts w:eastAsia="SimSun"/>
          <w:lang w:eastAsia="zh-CN"/>
        </w:rPr>
      </w:pPr>
      <w:r w:rsidRPr="00F500E3">
        <w:rPr>
          <w:rFonts w:eastAsia="SimSun"/>
          <w:lang w:eastAsia="zh-CN"/>
        </w:rPr>
        <w:t xml:space="preserve">Change the medium as described in </w:t>
      </w:r>
      <w:r w:rsidR="0023417C">
        <w:rPr>
          <w:rFonts w:eastAsia="SimSun"/>
          <w:lang w:eastAsia="zh-CN"/>
        </w:rPr>
        <w:t xml:space="preserve">steps </w:t>
      </w:r>
      <w:r w:rsidRPr="00F500E3">
        <w:rPr>
          <w:rFonts w:eastAsia="SimSun"/>
          <w:lang w:eastAsia="zh-CN"/>
        </w:rPr>
        <w:t>3.1.4</w:t>
      </w:r>
      <w:r w:rsidR="0023417C">
        <w:rPr>
          <w:rFonts w:eastAsia="SimSun"/>
          <w:lang w:eastAsia="zh-CN"/>
        </w:rPr>
        <w:t>–</w:t>
      </w:r>
      <w:r w:rsidRPr="00F500E3">
        <w:rPr>
          <w:rFonts w:eastAsia="SimSun"/>
          <w:lang w:eastAsia="zh-CN"/>
        </w:rPr>
        <w:t>3.1.5</w:t>
      </w:r>
      <w:r w:rsidRPr="00F500E3">
        <w:rPr>
          <w:rFonts w:eastAsia="SimSun" w:hint="eastAsia"/>
          <w:lang w:eastAsia="zh-CN"/>
        </w:rPr>
        <w:t>.</w:t>
      </w:r>
    </w:p>
    <w:p w14:paraId="5965C816" w14:textId="77777777" w:rsidR="004E32AB" w:rsidRPr="00F500E3" w:rsidRDefault="004E32AB" w:rsidP="00F500E3">
      <w:pPr>
        <w:pStyle w:val="ListParagraph"/>
        <w:spacing w:after="0" w:line="240" w:lineRule="auto"/>
        <w:ind w:firstLineChars="0" w:firstLine="0"/>
        <w:rPr>
          <w:rFonts w:eastAsia="SimSun"/>
          <w:lang w:eastAsia="zh-CN"/>
        </w:rPr>
      </w:pPr>
    </w:p>
    <w:p w14:paraId="30B9CCA2" w14:textId="3078A782" w:rsidR="004E32AB" w:rsidRPr="00F500E3" w:rsidRDefault="00BE0680" w:rsidP="00F500E3">
      <w:pPr>
        <w:spacing w:after="0" w:line="240" w:lineRule="auto"/>
        <w:rPr>
          <w:rFonts w:eastAsia="SimSun"/>
          <w:lang w:eastAsia="zh-CN"/>
        </w:rPr>
      </w:pPr>
      <w:r>
        <w:rPr>
          <w:rFonts w:eastAsia="SimSun"/>
          <w:lang w:eastAsia="zh-CN"/>
        </w:rPr>
        <w:t xml:space="preserve">NOTE: </w:t>
      </w:r>
      <w:r w:rsidR="00F500E3" w:rsidRPr="00F500E3">
        <w:rPr>
          <w:rFonts w:eastAsia="SimSun"/>
          <w:lang w:eastAsia="zh-CN"/>
        </w:rPr>
        <w:t>Under this culture condition, ROs can grow for long-term (</w:t>
      </w:r>
      <w:r w:rsidR="00F500E3" w:rsidRPr="00BE0680">
        <w:rPr>
          <w:rFonts w:eastAsia="SimSun"/>
          <w:b/>
          <w:bCs/>
          <w:lang w:eastAsia="zh-CN"/>
        </w:rPr>
        <w:t>Figure 1G</w:t>
      </w:r>
      <w:r w:rsidR="00F500E3" w:rsidRPr="00F500E3">
        <w:rPr>
          <w:rFonts w:eastAsia="SimSun"/>
          <w:lang w:eastAsia="zh-CN"/>
        </w:rPr>
        <w:t>), up to D300 tested. Retinal cells in ROs become mature, and all cell subtypes of neural retina</w:t>
      </w:r>
      <w:r w:rsidR="00704F04">
        <w:rPr>
          <w:rFonts w:eastAsia="SimSun"/>
          <w:lang w:eastAsia="zh-CN"/>
        </w:rPr>
        <w:t>,</w:t>
      </w:r>
      <w:r w:rsidR="00F500E3" w:rsidRPr="00F500E3">
        <w:rPr>
          <w:rFonts w:eastAsia="SimSun"/>
          <w:lang w:eastAsia="zh-CN"/>
        </w:rPr>
        <w:t xml:space="preserve"> including muller glial cells, rods and cones</w:t>
      </w:r>
      <w:r w:rsidR="00704F04">
        <w:rPr>
          <w:rFonts w:eastAsia="SimSun"/>
          <w:lang w:eastAsia="zh-CN"/>
        </w:rPr>
        <w:t xml:space="preserve"> are</w:t>
      </w:r>
      <w:r w:rsidR="00F500E3" w:rsidRPr="00F500E3">
        <w:rPr>
          <w:rFonts w:eastAsia="SimSun"/>
          <w:lang w:eastAsia="zh-CN"/>
        </w:rPr>
        <w:t xml:space="preserve"> also acquired. Without any addition of RA, cone photoreceptors are also rich in ROs.</w:t>
      </w:r>
    </w:p>
    <w:bookmarkEnd w:id="0"/>
    <w:p w14:paraId="1B31CBDD" w14:textId="77777777" w:rsidR="004E32AB" w:rsidRPr="00F500E3" w:rsidRDefault="004E32AB" w:rsidP="00F500E3">
      <w:pPr>
        <w:spacing w:after="0" w:line="240" w:lineRule="auto"/>
        <w:rPr>
          <w:rFonts w:eastAsia="SimSun"/>
          <w:lang w:eastAsia="zh-CN"/>
        </w:rPr>
      </w:pPr>
    </w:p>
    <w:p w14:paraId="6066A584" w14:textId="09D9BBA6" w:rsidR="004E32AB" w:rsidRPr="00BE0680" w:rsidRDefault="00F500E3" w:rsidP="00F500E3">
      <w:pPr>
        <w:spacing w:after="0" w:line="240" w:lineRule="auto"/>
        <w:rPr>
          <w:bCs/>
        </w:rPr>
      </w:pPr>
      <w:r w:rsidRPr="00F500E3">
        <w:rPr>
          <w:b/>
        </w:rPr>
        <w:t>REPRESENTATIVE RESULTS:</w:t>
      </w:r>
    </w:p>
    <w:p w14:paraId="61E9C0B1" w14:textId="5C9E5282" w:rsidR="004E32AB" w:rsidRPr="00F500E3" w:rsidRDefault="00F500E3" w:rsidP="00F500E3">
      <w:pPr>
        <w:autoSpaceDE w:val="0"/>
        <w:autoSpaceDN w:val="0"/>
        <w:adjustRightInd w:val="0"/>
        <w:spacing w:after="0" w:line="240" w:lineRule="auto"/>
        <w:rPr>
          <w:rFonts w:eastAsia="SimSun"/>
          <w:lang w:eastAsia="zh-CN"/>
        </w:rPr>
      </w:pPr>
      <w:r w:rsidRPr="00F500E3">
        <w:t>The retinal induction process in this protocol mimics the development of human fetal retina. To initiate the retinal differentiation</w:t>
      </w:r>
      <w:r w:rsidRPr="00F500E3">
        <w:rPr>
          <w:rFonts w:eastAsia="SimSun" w:hint="eastAsia"/>
          <w:lang w:eastAsia="zh-CN"/>
        </w:rPr>
        <w:t xml:space="preserve">, </w:t>
      </w:r>
      <w:proofErr w:type="spellStart"/>
      <w:r w:rsidRPr="00F500E3">
        <w:t>hPSCs</w:t>
      </w:r>
      <w:proofErr w:type="spellEnd"/>
      <w:r w:rsidRPr="00F500E3">
        <w:t xml:space="preserve"> were</w:t>
      </w:r>
      <w:r w:rsidRPr="00F500E3">
        <w:rPr>
          <w:rFonts w:eastAsiaTheme="minorEastAsia" w:hint="eastAsia"/>
          <w:lang w:eastAsia="zh-CN"/>
        </w:rPr>
        <w:t xml:space="preserve"> </w:t>
      </w:r>
      <w:r w:rsidRPr="00F500E3">
        <w:t>dissociated into small clumps and</w:t>
      </w:r>
      <w:r w:rsidRPr="00F500E3">
        <w:rPr>
          <w:rFonts w:eastAsiaTheme="minorEastAsia" w:hint="eastAsia"/>
          <w:lang w:eastAsia="zh-CN"/>
        </w:rPr>
        <w:t xml:space="preserve"> </w:t>
      </w:r>
      <w:r w:rsidRPr="00F500E3">
        <w:t>cultured in suspension to</w:t>
      </w:r>
      <w:r w:rsidRPr="00F500E3">
        <w:rPr>
          <w:rFonts w:eastAsiaTheme="minorEastAsia" w:hint="eastAsia"/>
          <w:lang w:eastAsia="zh-CN"/>
        </w:rPr>
        <w:t xml:space="preserve"> </w:t>
      </w:r>
      <w:r w:rsidRPr="00F500E3">
        <w:t>induce the formation of EBs. On D1, the uniformed cell aggregates or EBs formed (</w:t>
      </w:r>
      <w:r w:rsidRPr="0064670E">
        <w:rPr>
          <w:b/>
          <w:bCs/>
        </w:rPr>
        <w:t>Figure 1C</w:t>
      </w:r>
      <w:r w:rsidRPr="00F500E3">
        <w:t>).</w:t>
      </w:r>
      <w:r w:rsidR="0064670E">
        <w:t xml:space="preserve"> </w:t>
      </w:r>
      <w:r w:rsidRPr="00F500E3">
        <w:t xml:space="preserve">The culture medium </w:t>
      </w:r>
      <w:r w:rsidR="00585D85" w:rsidRPr="00F500E3">
        <w:t>w</w:t>
      </w:r>
      <w:r w:rsidR="00585D85">
        <w:t>as</w:t>
      </w:r>
      <w:r w:rsidR="00585D85" w:rsidRPr="00F500E3">
        <w:t xml:space="preserve"> </w:t>
      </w:r>
      <w:r w:rsidRPr="00F500E3">
        <w:t>gradually transitioned into NIM. On D5, EBs were plated onto the ECM</w:t>
      </w:r>
      <w:r w:rsidR="00585D85">
        <w:t>-</w:t>
      </w:r>
      <w:r w:rsidRPr="00F500E3">
        <w:t>coated culture dishes. Cells gradually migrated out of the EBs (</w:t>
      </w:r>
      <w:r w:rsidRPr="0064670E">
        <w:rPr>
          <w:b/>
          <w:bCs/>
        </w:rPr>
        <w:t>Figure 1D</w:t>
      </w:r>
      <w:r w:rsidR="0064670E" w:rsidRPr="00F500E3">
        <w:t>)</w:t>
      </w:r>
      <w:r w:rsidR="0064670E">
        <w:rPr>
          <w:rFonts w:asciiTheme="minorEastAsia" w:eastAsiaTheme="minorEastAsia" w:hAnsiTheme="minorEastAsia"/>
          <w:lang w:eastAsia="zh-CN"/>
        </w:rPr>
        <w:t>.</w:t>
      </w:r>
      <w:r w:rsidR="0064670E" w:rsidRPr="00F500E3">
        <w:t xml:space="preserve"> From</w:t>
      </w:r>
      <w:r w:rsidRPr="00F500E3">
        <w:t xml:space="preserve"> D10, eye fields self-organized in the peripheral zone of adherent EBs. On D16, the induction medium was replaced by RDM. Afterwards, the NR domains gradually formed, protruded from the dish, and self-formed OV</w:t>
      </w:r>
      <w:r w:rsidR="00585D85">
        <w:t>-</w:t>
      </w:r>
      <w:r w:rsidRPr="00F500E3">
        <w:t>like structures surrounded by the RPE cells (</w:t>
      </w:r>
      <w:r w:rsidRPr="0064670E">
        <w:rPr>
          <w:b/>
          <w:bCs/>
        </w:rPr>
        <w:t>Figure 1E</w:t>
      </w:r>
      <w:r w:rsidRPr="00F500E3">
        <w:t>). During D28</w:t>
      </w:r>
      <w:r w:rsidR="00585D85">
        <w:t>–D</w:t>
      </w:r>
      <w:r w:rsidRPr="00F500E3">
        <w:t xml:space="preserve">35, OVs along with the adjacent RPE were lifted up with a sharp needle and cultured in suspension. Under the </w:t>
      </w:r>
      <w:r w:rsidRPr="00F500E3">
        <w:rPr>
          <w:rFonts w:eastAsia="SimSun" w:hint="eastAsia"/>
          <w:lang w:eastAsia="zh-CN"/>
        </w:rPr>
        <w:t>suspension</w:t>
      </w:r>
      <w:r w:rsidRPr="00F500E3">
        <w:t xml:space="preserve"> culture conditions, ROs</w:t>
      </w:r>
      <w:r w:rsidRPr="00F500E3">
        <w:rPr>
          <w:rFonts w:eastAsiaTheme="minorEastAsia"/>
          <w:lang w:eastAsia="zh-CN"/>
        </w:rPr>
        <w:t xml:space="preserve"> self</w:t>
      </w:r>
      <w:r w:rsidRPr="00F500E3">
        <w:rPr>
          <w:rFonts w:eastAsiaTheme="minorEastAsia" w:hint="eastAsia"/>
          <w:lang w:eastAsia="zh-CN"/>
        </w:rPr>
        <w:t>-</w:t>
      </w:r>
      <w:r w:rsidRPr="00F500E3">
        <w:rPr>
          <w:rFonts w:eastAsiaTheme="minorEastAsia"/>
          <w:lang w:eastAsia="zh-CN"/>
        </w:rPr>
        <w:t>formed comprising neural retina (NR)</w:t>
      </w:r>
      <w:r w:rsidRPr="00F500E3">
        <w:rPr>
          <w:rFonts w:eastAsia="SimSun" w:hint="eastAsia"/>
          <w:lang w:eastAsia="zh-CN"/>
        </w:rPr>
        <w:t xml:space="preserve"> </w:t>
      </w:r>
      <w:r w:rsidRPr="00F500E3">
        <w:rPr>
          <w:rFonts w:eastAsia="SimSun"/>
          <w:lang w:eastAsia="zh-CN"/>
        </w:rPr>
        <w:t xml:space="preserve">attached </w:t>
      </w:r>
      <w:r w:rsidRPr="00F500E3">
        <w:t>with more or less RPE sphere at one side (</w:t>
      </w:r>
      <w:r w:rsidRPr="0064670E">
        <w:rPr>
          <w:b/>
          <w:bCs/>
        </w:rPr>
        <w:t>Figure 1F</w:t>
      </w:r>
      <w:r w:rsidRPr="00F500E3">
        <w:t>)</w:t>
      </w:r>
      <w:r w:rsidRPr="00F500E3">
        <w:rPr>
          <w:rFonts w:hint="eastAsia"/>
        </w:rPr>
        <w:t xml:space="preserve"> and</w:t>
      </w:r>
      <w:r w:rsidRPr="00F500E3">
        <w:t xml:space="preserve"> </w:t>
      </w:r>
      <w:r w:rsidRPr="00F500E3">
        <w:rPr>
          <w:rFonts w:eastAsia="SimSun"/>
          <w:lang w:eastAsia="zh-CN"/>
        </w:rPr>
        <w:t>could</w:t>
      </w:r>
      <w:r w:rsidRPr="00F500E3">
        <w:rPr>
          <w:rFonts w:eastAsia="SimSun" w:hint="eastAsia"/>
          <w:lang w:eastAsia="zh-CN"/>
        </w:rPr>
        <w:t xml:space="preserve"> </w:t>
      </w:r>
      <w:r w:rsidRPr="00F500E3">
        <w:rPr>
          <w:rFonts w:hint="eastAsia"/>
          <w:lang w:eastAsia="zh-CN"/>
        </w:rPr>
        <w:t>s</w:t>
      </w:r>
      <w:r w:rsidRPr="00F500E3">
        <w:rPr>
          <w:rFonts w:hint="eastAsia"/>
        </w:rPr>
        <w:t>urvive and matur</w:t>
      </w:r>
      <w:r w:rsidRPr="00F500E3">
        <w:t xml:space="preserve">e </w:t>
      </w:r>
      <w:r w:rsidRPr="00F500E3">
        <w:rPr>
          <w:rFonts w:eastAsia="SimSun"/>
          <w:lang w:eastAsia="zh-CN"/>
        </w:rPr>
        <w:t>overtime as long as FBS were added to the medium.</w:t>
      </w:r>
    </w:p>
    <w:p w14:paraId="5F922F93" w14:textId="77777777" w:rsidR="004E32AB" w:rsidRPr="00F500E3" w:rsidRDefault="004E32AB" w:rsidP="00F500E3">
      <w:pPr>
        <w:autoSpaceDE w:val="0"/>
        <w:autoSpaceDN w:val="0"/>
        <w:adjustRightInd w:val="0"/>
        <w:spacing w:after="0" w:line="240" w:lineRule="auto"/>
        <w:rPr>
          <w:rFonts w:eastAsia="SimSun"/>
          <w:lang w:eastAsia="zh-CN"/>
        </w:rPr>
      </w:pPr>
    </w:p>
    <w:p w14:paraId="0637FC1D" w14:textId="2210046A" w:rsidR="004E32AB" w:rsidRPr="00F500E3" w:rsidRDefault="00F500E3" w:rsidP="00F500E3">
      <w:pPr>
        <w:autoSpaceDE w:val="0"/>
        <w:autoSpaceDN w:val="0"/>
        <w:adjustRightInd w:val="0"/>
        <w:spacing w:after="0" w:line="240" w:lineRule="auto"/>
        <w:rPr>
          <w:rFonts w:eastAsia="SimSun"/>
          <w:lang w:eastAsia="zh-CN"/>
        </w:rPr>
      </w:pPr>
      <w:r w:rsidRPr="00F500E3">
        <w:t xml:space="preserve">As retinal differentiation and specification progressed, </w:t>
      </w:r>
      <w:proofErr w:type="spellStart"/>
      <w:r w:rsidRPr="00F500E3">
        <w:t>hPSCs</w:t>
      </w:r>
      <w:proofErr w:type="spellEnd"/>
      <w:r w:rsidRPr="00F500E3">
        <w:t xml:space="preserve"> produced all major retinal cell subtypes sequentially. The subtypes of neural retina gradually lined up in layers, mimicking the architecture features of native human retina (</w:t>
      </w:r>
      <w:r w:rsidRPr="0064670E">
        <w:rPr>
          <w:b/>
          <w:bCs/>
        </w:rPr>
        <w:t>Figure 2A</w:t>
      </w:r>
      <w:r w:rsidR="0023417C">
        <w:rPr>
          <w:b/>
          <w:bCs/>
        </w:rPr>
        <w:t>–</w:t>
      </w:r>
      <w:r w:rsidRPr="0064670E">
        <w:rPr>
          <w:b/>
          <w:bCs/>
        </w:rPr>
        <w:t>G</w:t>
      </w:r>
      <w:r w:rsidRPr="00F500E3">
        <w:t>). Retinal ganglion cells (RGCs) were first generated from retinal progenitors</w:t>
      </w:r>
      <w:r w:rsidR="0064670E">
        <w:t xml:space="preserve"> </w:t>
      </w:r>
      <w:r w:rsidRPr="00F500E3">
        <w:t xml:space="preserve">and accumulated in </w:t>
      </w:r>
      <w:r w:rsidR="00585D85">
        <w:t xml:space="preserve">the </w:t>
      </w:r>
      <w:r w:rsidRPr="00F500E3">
        <w:t>basal side of NRs. Photoreceptor cells located in the apical side</w:t>
      </w:r>
      <w:r w:rsidR="00585D85">
        <w:t>,</w:t>
      </w:r>
      <w:r w:rsidRPr="00F500E3">
        <w:t xml:space="preserve"> </w:t>
      </w:r>
      <w:r w:rsidR="00585D85">
        <w:t>w</w:t>
      </w:r>
      <w:r w:rsidRPr="00F500E3">
        <w:t xml:space="preserve">hile </w:t>
      </w:r>
      <w:r w:rsidRPr="00F500E3">
        <w:rPr>
          <w:rFonts w:eastAsia="SimSun"/>
          <w:lang w:eastAsia="zh-CN"/>
        </w:rPr>
        <w:t xml:space="preserve">amacrine cells, horizontal cells, </w:t>
      </w:r>
      <w:r w:rsidRPr="00F500E3">
        <w:t>bipolar cells</w:t>
      </w:r>
      <w:r w:rsidR="00585D85">
        <w:t>,</w:t>
      </w:r>
      <w:r w:rsidRPr="00F500E3">
        <w:t xml:space="preserve"> and muller glial cells all located in the intermediate layer of NRs.</w:t>
      </w:r>
    </w:p>
    <w:p w14:paraId="2CCF929E" w14:textId="77777777" w:rsidR="004E32AB" w:rsidRPr="00F500E3" w:rsidRDefault="004E32AB" w:rsidP="00F500E3">
      <w:pPr>
        <w:autoSpaceDE w:val="0"/>
        <w:autoSpaceDN w:val="0"/>
        <w:adjustRightInd w:val="0"/>
        <w:spacing w:after="0" w:line="240" w:lineRule="auto"/>
        <w:rPr>
          <w:rFonts w:eastAsia="SimSun"/>
          <w:lang w:eastAsia="zh-CN"/>
        </w:rPr>
      </w:pPr>
    </w:p>
    <w:p w14:paraId="32388613" w14:textId="7653DA84" w:rsidR="004E32AB" w:rsidRPr="00F500E3" w:rsidRDefault="00F500E3" w:rsidP="00F500E3">
      <w:pPr>
        <w:autoSpaceDE w:val="0"/>
        <w:autoSpaceDN w:val="0"/>
        <w:adjustRightInd w:val="0"/>
        <w:spacing w:after="0" w:line="240" w:lineRule="auto"/>
      </w:pPr>
      <w:r w:rsidRPr="00F500E3">
        <w:t>With this protocol, ROs developed into the highly mature photoreceptors with both rods and cones (</w:t>
      </w:r>
      <w:r w:rsidRPr="0064670E">
        <w:rPr>
          <w:b/>
          <w:bCs/>
        </w:rPr>
        <w:t>Figure 2G</w:t>
      </w:r>
      <w:r w:rsidR="00585D85">
        <w:rPr>
          <w:b/>
          <w:bCs/>
        </w:rPr>
        <w:t>–</w:t>
      </w:r>
      <w:r w:rsidRPr="0064670E">
        <w:rPr>
          <w:b/>
          <w:bCs/>
        </w:rPr>
        <w:t>I</w:t>
      </w:r>
      <w:r w:rsidRPr="00BE0680">
        <w:t>)</w:t>
      </w:r>
      <w:r w:rsidRPr="00F500E3">
        <w:t>. Photoreceptors increased rapidly in the developing out nuclear layer (</w:t>
      </w:r>
      <w:r w:rsidRPr="0064670E">
        <w:rPr>
          <w:b/>
          <w:bCs/>
        </w:rPr>
        <w:t>Figure 2G</w:t>
      </w:r>
      <w:r w:rsidRPr="00F500E3">
        <w:t xml:space="preserve">) after week 8, and gradually </w:t>
      </w:r>
      <w:r w:rsidR="00BE0680" w:rsidRPr="00F500E3">
        <w:t>matur</w:t>
      </w:r>
      <w:r w:rsidR="00BE0680">
        <w:t>ed</w:t>
      </w:r>
      <w:r w:rsidRPr="00F500E3">
        <w:t xml:space="preserve"> from week 17</w:t>
      </w:r>
      <w:r w:rsidR="00585D85">
        <w:t xml:space="preserve"> onward</w:t>
      </w:r>
      <w:r w:rsidRPr="00F500E3">
        <w:t xml:space="preserve">. </w:t>
      </w:r>
      <w:r w:rsidR="00585D85">
        <w:t>From</w:t>
      </w:r>
      <w:r w:rsidR="00585D85" w:rsidRPr="00F500E3">
        <w:t xml:space="preserve"> </w:t>
      </w:r>
      <w:r w:rsidRPr="00F500E3">
        <w:t>week 21, all subtypes of photoreceptors including rods, red/green cones</w:t>
      </w:r>
      <w:r w:rsidR="00585D85">
        <w:t>,</w:t>
      </w:r>
      <w:r w:rsidRPr="00F500E3">
        <w:t xml:space="preserve"> and blue cones can be detected in ROs. Both rich rods and cones can be obtained in this induction protocol without any addition of RA throughout the whole differentiation process.</w:t>
      </w:r>
    </w:p>
    <w:p w14:paraId="3D7C561A" w14:textId="09F2FF08" w:rsidR="004E32AB" w:rsidRPr="00F500E3" w:rsidRDefault="004E32AB" w:rsidP="00F500E3">
      <w:pPr>
        <w:autoSpaceDE w:val="0"/>
        <w:autoSpaceDN w:val="0"/>
        <w:adjustRightInd w:val="0"/>
        <w:spacing w:after="0" w:line="240" w:lineRule="auto"/>
        <w:rPr>
          <w:rFonts w:eastAsiaTheme="minorEastAsia"/>
          <w:lang w:eastAsia="zh-CN"/>
        </w:rPr>
      </w:pPr>
    </w:p>
    <w:p w14:paraId="65FFFD0F" w14:textId="40B3BB90" w:rsidR="004E32AB" w:rsidRDefault="00F500E3" w:rsidP="00F500E3">
      <w:pPr>
        <w:spacing w:after="0" w:line="240" w:lineRule="auto"/>
        <w:rPr>
          <w:b/>
        </w:rPr>
      </w:pPr>
      <w:r w:rsidRPr="00F500E3">
        <w:rPr>
          <w:b/>
        </w:rPr>
        <w:t>FIGURE AND TABLE LEGENDS:</w:t>
      </w:r>
    </w:p>
    <w:p w14:paraId="436DA054" w14:textId="77777777" w:rsidR="00585D85" w:rsidRPr="00F500E3" w:rsidRDefault="00585D85" w:rsidP="00F500E3">
      <w:pPr>
        <w:spacing w:after="0" w:line="240" w:lineRule="auto"/>
      </w:pPr>
    </w:p>
    <w:p w14:paraId="05751286" w14:textId="5B861B24" w:rsidR="004E32AB" w:rsidRPr="00F500E3" w:rsidRDefault="00F500E3" w:rsidP="00F500E3">
      <w:pPr>
        <w:spacing w:after="0" w:line="240" w:lineRule="auto"/>
      </w:pPr>
      <w:r w:rsidRPr="0064670E">
        <w:rPr>
          <w:b/>
          <w:bCs/>
        </w:rPr>
        <w:t xml:space="preserve">Figure 1: Induction and morphological features of retinal organoids from </w:t>
      </w:r>
      <w:proofErr w:type="spellStart"/>
      <w:r w:rsidRPr="0064670E">
        <w:rPr>
          <w:b/>
          <w:bCs/>
        </w:rPr>
        <w:t>hPSCs</w:t>
      </w:r>
      <w:proofErr w:type="spellEnd"/>
      <w:r w:rsidRPr="0064670E">
        <w:rPr>
          <w:b/>
          <w:bCs/>
        </w:rPr>
        <w:t xml:space="preserve">. </w:t>
      </w:r>
      <w:r w:rsidRPr="00F500E3">
        <w:t>(</w:t>
      </w:r>
      <w:r w:rsidRPr="00BE0680">
        <w:rPr>
          <w:b/>
          <w:bCs/>
        </w:rPr>
        <w:t>A</w:t>
      </w:r>
      <w:r w:rsidRPr="00F500E3">
        <w:t xml:space="preserve">) Schematics of retinal induction from </w:t>
      </w:r>
      <w:proofErr w:type="spellStart"/>
      <w:r w:rsidRPr="00F500E3">
        <w:t>hPSCs</w:t>
      </w:r>
      <w:proofErr w:type="spellEnd"/>
      <w:r w:rsidRPr="00F500E3">
        <w:t>. (</w:t>
      </w:r>
      <w:r w:rsidRPr="00BE0680">
        <w:rPr>
          <w:b/>
          <w:bCs/>
        </w:rPr>
        <w:t>B</w:t>
      </w:r>
      <w:r w:rsidRPr="00F500E3">
        <w:t xml:space="preserve">) A typical colony of </w:t>
      </w:r>
      <w:proofErr w:type="spellStart"/>
      <w:r w:rsidRPr="00F500E3">
        <w:t>hPSCs</w:t>
      </w:r>
      <w:proofErr w:type="spellEnd"/>
      <w:r w:rsidRPr="00F500E3">
        <w:t xml:space="preserve"> (10</w:t>
      </w:r>
      <w:r w:rsidR="00585D85">
        <w:t>x</w:t>
      </w:r>
      <w:r w:rsidRPr="00F500E3">
        <w:t>). (</w:t>
      </w:r>
      <w:r w:rsidRPr="00BE0680">
        <w:rPr>
          <w:b/>
          <w:bCs/>
        </w:rPr>
        <w:t>C</w:t>
      </w:r>
      <w:r w:rsidRPr="00F500E3">
        <w:t>) EBs on D1 (4</w:t>
      </w:r>
      <w:r w:rsidR="00585D85">
        <w:t>x</w:t>
      </w:r>
      <w:r w:rsidRPr="00F500E3">
        <w:t>).</w:t>
      </w:r>
      <w:r w:rsidR="0023417C">
        <w:t xml:space="preserve"> </w:t>
      </w:r>
      <w:r w:rsidRPr="00F500E3">
        <w:t>(</w:t>
      </w:r>
      <w:r w:rsidRPr="00BE0680">
        <w:rPr>
          <w:b/>
          <w:bCs/>
        </w:rPr>
        <w:t>D</w:t>
      </w:r>
      <w:r w:rsidRPr="00F500E3">
        <w:t>) On D7, plated EBs were attached and spread out on the dishes (4</w:t>
      </w:r>
      <w:r w:rsidR="00585D85">
        <w:t>x</w:t>
      </w:r>
      <w:r w:rsidRPr="00F500E3">
        <w:t>).</w:t>
      </w:r>
      <w:r w:rsidR="0023417C">
        <w:t xml:space="preserve"> </w:t>
      </w:r>
      <w:r w:rsidRPr="00F500E3">
        <w:t>(</w:t>
      </w:r>
      <w:r w:rsidRPr="00BE0680">
        <w:rPr>
          <w:b/>
          <w:bCs/>
        </w:rPr>
        <w:t>E</w:t>
      </w:r>
      <w:r w:rsidRPr="00F500E3">
        <w:t>) On D25, the optic vesicle like structures (OVs) formed and protruded from the dish (indicated by the red circle), surrounded by pigmented RPE (4</w:t>
      </w:r>
      <w:r w:rsidR="00585D85">
        <w:t>x</w:t>
      </w:r>
      <w:r w:rsidRPr="00F500E3">
        <w:t>). (</w:t>
      </w:r>
      <w:r w:rsidRPr="00BE0680">
        <w:rPr>
          <w:b/>
          <w:bCs/>
        </w:rPr>
        <w:t>F</w:t>
      </w:r>
      <w:r w:rsidRPr="00F500E3">
        <w:t xml:space="preserve">) Retinal organoids self-formed after OVs were </w:t>
      </w:r>
      <w:proofErr w:type="gramStart"/>
      <w:r w:rsidRPr="00F500E3">
        <w:t>lifted</w:t>
      </w:r>
      <w:r w:rsidR="008B00E3">
        <w:t xml:space="preserve"> </w:t>
      </w:r>
      <w:r w:rsidRPr="00F500E3">
        <w:t>up</w:t>
      </w:r>
      <w:proofErr w:type="gramEnd"/>
      <w:r w:rsidRPr="00F500E3">
        <w:t xml:space="preserve"> and cultured in suspension conditions (the arrows pointed NR and RPE (4</w:t>
      </w:r>
      <w:r w:rsidR="00585D85">
        <w:t>x</w:t>
      </w:r>
      <w:r w:rsidRPr="00F500E3">
        <w:t>).</w:t>
      </w:r>
      <w:r w:rsidR="0023417C">
        <w:t xml:space="preserve"> </w:t>
      </w:r>
      <w:r w:rsidRPr="00F500E3">
        <w:t>(</w:t>
      </w:r>
      <w:r w:rsidRPr="00BE0680">
        <w:rPr>
          <w:b/>
          <w:bCs/>
        </w:rPr>
        <w:t>G</w:t>
      </w:r>
      <w:r w:rsidRPr="00F500E3">
        <w:t>) A retinal organoid comprising NR (red arrow) and RPE (black arrow) on D180 (4</w:t>
      </w:r>
      <w:r w:rsidR="00585D85">
        <w:t>x</w:t>
      </w:r>
      <w:r w:rsidRPr="00F500E3">
        <w:t xml:space="preserve">). Scale bars = 200 </w:t>
      </w:r>
      <w:proofErr w:type="spellStart"/>
      <w:r w:rsidRPr="00F500E3">
        <w:t>μm</w:t>
      </w:r>
      <w:proofErr w:type="spellEnd"/>
      <w:r w:rsidR="00585D85">
        <w:t>.</w:t>
      </w:r>
      <w:r w:rsidRPr="00F500E3">
        <w:cr/>
      </w:r>
    </w:p>
    <w:p w14:paraId="76F7F02F" w14:textId="42CC1C9A" w:rsidR="004E32AB" w:rsidRPr="00F500E3" w:rsidRDefault="00F500E3" w:rsidP="00F500E3">
      <w:pPr>
        <w:spacing w:after="0" w:line="240" w:lineRule="auto"/>
        <w:rPr>
          <w:rFonts w:eastAsiaTheme="minorEastAsia"/>
          <w:lang w:eastAsia="zh-CN"/>
        </w:rPr>
      </w:pPr>
      <w:r w:rsidRPr="0064670E">
        <w:rPr>
          <w:b/>
          <w:bCs/>
        </w:rPr>
        <w:t xml:space="preserve">Figure </w:t>
      </w:r>
      <w:r w:rsidRPr="0064670E">
        <w:rPr>
          <w:rFonts w:eastAsiaTheme="minorEastAsia" w:hint="eastAsia"/>
          <w:b/>
          <w:bCs/>
          <w:lang w:eastAsia="zh-CN"/>
        </w:rPr>
        <w:t>2</w:t>
      </w:r>
      <w:r w:rsidRPr="0064670E">
        <w:rPr>
          <w:b/>
          <w:bCs/>
        </w:rPr>
        <w:t>:</w:t>
      </w:r>
      <w:r w:rsidRPr="0064670E">
        <w:rPr>
          <w:rFonts w:eastAsiaTheme="minorEastAsia" w:hint="eastAsia"/>
          <w:b/>
          <w:bCs/>
          <w:lang w:eastAsia="zh-CN"/>
        </w:rPr>
        <w:t xml:space="preserve"> </w:t>
      </w:r>
      <w:r w:rsidRPr="0064670E">
        <w:rPr>
          <w:rFonts w:eastAsiaTheme="minorEastAsia"/>
          <w:b/>
          <w:bCs/>
          <w:lang w:eastAsia="zh-CN"/>
        </w:rPr>
        <w:t>Subtypes of retinal cells were sequentially detected in three-dimensional retinal tissues.</w:t>
      </w:r>
      <w:r w:rsidRPr="00F500E3">
        <w:rPr>
          <w:rFonts w:eastAsiaTheme="minorEastAsia"/>
          <w:lang w:eastAsia="zh-CN"/>
        </w:rPr>
        <w:t xml:space="preserve"> Example images of major retinal cell types expressing specific markers by immunofluorescent staining. (</w:t>
      </w:r>
      <w:r w:rsidRPr="00BE0680">
        <w:rPr>
          <w:rFonts w:eastAsiaTheme="minorEastAsia"/>
          <w:b/>
          <w:bCs/>
          <w:lang w:eastAsia="zh-CN"/>
        </w:rPr>
        <w:t>A</w:t>
      </w:r>
      <w:r w:rsidR="0023417C">
        <w:rPr>
          <w:rFonts w:eastAsiaTheme="minorEastAsia"/>
          <w:b/>
          <w:bCs/>
          <w:lang w:eastAsia="zh-CN"/>
        </w:rPr>
        <w:t>–</w:t>
      </w:r>
      <w:r w:rsidRPr="00BE0680">
        <w:rPr>
          <w:rFonts w:eastAsiaTheme="minorEastAsia"/>
          <w:b/>
          <w:bCs/>
          <w:lang w:eastAsia="zh-CN"/>
        </w:rPr>
        <w:t>B</w:t>
      </w:r>
      <w:r w:rsidRPr="00F500E3">
        <w:rPr>
          <w:rFonts w:eastAsiaTheme="minorEastAsia"/>
          <w:lang w:eastAsia="zh-CN"/>
        </w:rPr>
        <w:t>) Retinal progenitor cells expressed Ki67 (</w:t>
      </w:r>
      <w:r w:rsidRPr="00BE0680">
        <w:rPr>
          <w:rFonts w:eastAsiaTheme="minorEastAsia"/>
          <w:b/>
          <w:bCs/>
          <w:lang w:eastAsia="zh-CN"/>
        </w:rPr>
        <w:t>A</w:t>
      </w:r>
      <w:r w:rsidRPr="00F500E3">
        <w:rPr>
          <w:rFonts w:eastAsiaTheme="minorEastAsia"/>
          <w:lang w:eastAsia="zh-CN"/>
        </w:rPr>
        <w:t>) and VSX2 (</w:t>
      </w:r>
      <w:r w:rsidRPr="00BE0680">
        <w:rPr>
          <w:rFonts w:eastAsiaTheme="minorEastAsia"/>
          <w:b/>
          <w:bCs/>
          <w:lang w:eastAsia="zh-CN"/>
        </w:rPr>
        <w:t>B</w:t>
      </w:r>
      <w:r w:rsidRPr="00F500E3">
        <w:rPr>
          <w:rFonts w:eastAsiaTheme="minorEastAsia"/>
          <w:lang w:eastAsia="zh-CN"/>
        </w:rPr>
        <w:t>). (</w:t>
      </w:r>
      <w:r w:rsidRPr="00BE0680">
        <w:rPr>
          <w:rFonts w:eastAsiaTheme="minorEastAsia"/>
          <w:b/>
          <w:bCs/>
          <w:lang w:eastAsia="zh-CN"/>
        </w:rPr>
        <w:t>C</w:t>
      </w:r>
      <w:r w:rsidRPr="00F500E3">
        <w:rPr>
          <w:rFonts w:eastAsiaTheme="minorEastAsia" w:hint="eastAsia"/>
          <w:lang w:eastAsia="zh-CN"/>
        </w:rPr>
        <w:t>)</w:t>
      </w:r>
      <w:r w:rsidRPr="00F500E3">
        <w:rPr>
          <w:rFonts w:eastAsiaTheme="minorEastAsia"/>
          <w:lang w:eastAsia="zh-CN"/>
        </w:rPr>
        <w:t xml:space="preserve"> Islet1 positive retinal ganglion cells located </w:t>
      </w:r>
      <w:r w:rsidR="008B00E3">
        <w:rPr>
          <w:rFonts w:eastAsiaTheme="minorEastAsia" w:hint="eastAsia"/>
          <w:lang w:eastAsia="zh-CN"/>
        </w:rPr>
        <w:t>in</w:t>
      </w:r>
      <w:r w:rsidRPr="00F500E3">
        <w:rPr>
          <w:rFonts w:eastAsiaTheme="minorEastAsia"/>
          <w:lang w:eastAsia="zh-CN"/>
        </w:rPr>
        <w:t xml:space="preserve"> the basal side of the neural retina. (</w:t>
      </w:r>
      <w:r w:rsidRPr="00BE0680">
        <w:rPr>
          <w:rFonts w:eastAsiaTheme="minorEastAsia"/>
          <w:b/>
          <w:bCs/>
          <w:lang w:eastAsia="zh-CN"/>
        </w:rPr>
        <w:t>D</w:t>
      </w:r>
      <w:r w:rsidRPr="00F500E3">
        <w:rPr>
          <w:rFonts w:eastAsiaTheme="minorEastAsia"/>
          <w:lang w:eastAsia="zh-CN"/>
        </w:rPr>
        <w:t>) Amacrine cells positive for AP2α. (</w:t>
      </w:r>
      <w:r w:rsidRPr="00BE0680">
        <w:rPr>
          <w:rFonts w:eastAsiaTheme="minorEastAsia"/>
          <w:b/>
          <w:bCs/>
          <w:lang w:eastAsia="zh-CN"/>
        </w:rPr>
        <w:t>E</w:t>
      </w:r>
      <w:r w:rsidRPr="00F500E3">
        <w:rPr>
          <w:rFonts w:eastAsiaTheme="minorEastAsia"/>
          <w:lang w:eastAsia="zh-CN"/>
        </w:rPr>
        <w:t>) Muller glial cells positive for SOX9. (</w:t>
      </w:r>
      <w:r w:rsidRPr="00BE0680">
        <w:rPr>
          <w:rFonts w:eastAsiaTheme="minorEastAsia"/>
          <w:b/>
          <w:bCs/>
          <w:lang w:eastAsia="zh-CN"/>
        </w:rPr>
        <w:t>F</w:t>
      </w:r>
      <w:r w:rsidRPr="00F500E3">
        <w:rPr>
          <w:rFonts w:eastAsiaTheme="minorEastAsia"/>
          <w:lang w:eastAsia="zh-CN"/>
        </w:rPr>
        <w:t>) PKCα positive bipolar cells. (</w:t>
      </w:r>
      <w:r w:rsidRPr="00BE0680">
        <w:rPr>
          <w:rFonts w:eastAsiaTheme="minorEastAsia"/>
          <w:b/>
          <w:bCs/>
          <w:lang w:eastAsia="zh-CN"/>
        </w:rPr>
        <w:t>G</w:t>
      </w:r>
      <w:r w:rsidRPr="00F500E3">
        <w:rPr>
          <w:rFonts w:eastAsiaTheme="minorEastAsia"/>
          <w:lang w:eastAsia="zh-CN"/>
        </w:rPr>
        <w:t>) Recoverin positive photoreceptor cells. (</w:t>
      </w:r>
      <w:r w:rsidRPr="00BE0680">
        <w:rPr>
          <w:rFonts w:eastAsiaTheme="minorEastAsia"/>
          <w:b/>
          <w:bCs/>
          <w:lang w:eastAsia="zh-CN"/>
        </w:rPr>
        <w:t>H</w:t>
      </w:r>
      <w:r w:rsidRPr="00F500E3">
        <w:rPr>
          <w:rFonts w:eastAsiaTheme="minorEastAsia"/>
          <w:lang w:eastAsia="zh-CN"/>
        </w:rPr>
        <w:t>) Rhodopsin positive rod photoreceptors. (</w:t>
      </w:r>
      <w:r w:rsidRPr="00BE0680">
        <w:rPr>
          <w:rFonts w:eastAsiaTheme="minorEastAsia"/>
          <w:b/>
          <w:bCs/>
          <w:lang w:eastAsia="zh-CN"/>
        </w:rPr>
        <w:t>I</w:t>
      </w:r>
      <w:r w:rsidRPr="00F500E3">
        <w:rPr>
          <w:rFonts w:eastAsiaTheme="minorEastAsia"/>
          <w:lang w:eastAsia="zh-CN"/>
        </w:rPr>
        <w:t xml:space="preserve">) L/M-opsin positive cone photoreceptors. Scale bar = 50 </w:t>
      </w:r>
      <w:proofErr w:type="spellStart"/>
      <w:r w:rsidRPr="00F500E3">
        <w:t>μ</w:t>
      </w:r>
      <w:r w:rsidRPr="00F500E3">
        <w:rPr>
          <w:rFonts w:eastAsiaTheme="minorEastAsia"/>
          <w:lang w:eastAsia="zh-CN"/>
        </w:rPr>
        <w:t>m</w:t>
      </w:r>
      <w:proofErr w:type="spellEnd"/>
      <w:r w:rsidRPr="00F500E3">
        <w:rPr>
          <w:rFonts w:eastAsiaTheme="minorEastAsia"/>
          <w:lang w:eastAsia="zh-CN"/>
        </w:rPr>
        <w:t>.</w:t>
      </w:r>
    </w:p>
    <w:p w14:paraId="714CD3FC" w14:textId="7A4E8830" w:rsidR="004E32AB" w:rsidRPr="00F500E3" w:rsidRDefault="004E32AB" w:rsidP="00F500E3">
      <w:pPr>
        <w:spacing w:after="0" w:line="240" w:lineRule="auto"/>
      </w:pPr>
    </w:p>
    <w:p w14:paraId="2B6D547F" w14:textId="31CB99CA" w:rsidR="004E32AB" w:rsidRPr="00F500E3" w:rsidRDefault="00F500E3" w:rsidP="00F500E3">
      <w:pPr>
        <w:spacing w:after="0" w:line="240" w:lineRule="auto"/>
      </w:pPr>
      <w:r w:rsidRPr="00F500E3">
        <w:rPr>
          <w:b/>
        </w:rPr>
        <w:t>DISCUSSION:</w:t>
      </w:r>
    </w:p>
    <w:p w14:paraId="2C2203D7" w14:textId="6AD7BA10" w:rsidR="004E32AB" w:rsidRPr="00F500E3" w:rsidRDefault="00F500E3" w:rsidP="00F500E3">
      <w:pPr>
        <w:spacing w:after="0" w:line="240" w:lineRule="auto"/>
        <w:rPr>
          <w:rFonts w:eastAsiaTheme="minorEastAsia"/>
          <w:lang w:eastAsia="zh-CN"/>
        </w:rPr>
      </w:pPr>
      <w:r w:rsidRPr="00F500E3">
        <w:rPr>
          <w:rFonts w:eastAsiaTheme="minorEastAsia"/>
          <w:lang w:eastAsia="zh-CN"/>
        </w:rPr>
        <w:t>In this multi</w:t>
      </w:r>
      <w:r w:rsidRPr="00F500E3">
        <w:rPr>
          <w:rFonts w:eastAsiaTheme="minorEastAsia" w:hint="eastAsia"/>
          <w:lang w:eastAsia="zh-CN"/>
        </w:rPr>
        <w:t>-</w:t>
      </w:r>
      <w:r w:rsidRPr="00F500E3">
        <w:rPr>
          <w:rFonts w:eastAsiaTheme="minorEastAsia"/>
          <w:lang w:eastAsia="zh-CN"/>
        </w:rPr>
        <w:t xml:space="preserve">step retinal induction protocol, </w:t>
      </w:r>
      <w:proofErr w:type="spellStart"/>
      <w:r w:rsidRPr="00F500E3">
        <w:rPr>
          <w:rFonts w:eastAsiaTheme="minorEastAsia"/>
          <w:lang w:eastAsia="zh-CN"/>
        </w:rPr>
        <w:t>hPSCs</w:t>
      </w:r>
      <w:proofErr w:type="spellEnd"/>
      <w:r w:rsidRPr="00F500E3">
        <w:rPr>
          <w:rFonts w:eastAsiaTheme="minorEastAsia"/>
          <w:lang w:eastAsia="zh-CN"/>
        </w:rPr>
        <w:t xml:space="preserve"> were guided step by step to gain the retinal fate, and self-organized into retinal organoids containing laminated NR and RPE. During the differentiation, </w:t>
      </w:r>
      <w:proofErr w:type="spellStart"/>
      <w:r w:rsidRPr="00F500E3">
        <w:rPr>
          <w:rFonts w:eastAsiaTheme="minorEastAsia"/>
          <w:lang w:eastAsia="zh-CN"/>
        </w:rPr>
        <w:t>hPSCs</w:t>
      </w:r>
      <w:proofErr w:type="spellEnd"/>
      <w:r w:rsidRPr="00F500E3">
        <w:rPr>
          <w:rFonts w:eastAsiaTheme="minorEastAsia"/>
          <w:lang w:eastAsia="zh-CN"/>
        </w:rPr>
        <w:t xml:space="preserve"> recapitulated all major steps of human retinal development </w:t>
      </w:r>
      <w:r w:rsidRPr="00BE0680">
        <w:rPr>
          <w:rFonts w:eastAsiaTheme="minorEastAsia"/>
          <w:i/>
          <w:iCs/>
          <w:lang w:eastAsia="zh-CN"/>
        </w:rPr>
        <w:t>in vivo</w:t>
      </w:r>
      <w:r w:rsidRPr="00F500E3">
        <w:rPr>
          <w:rFonts w:eastAsiaTheme="minorEastAsia"/>
          <w:lang w:eastAsia="zh-CN"/>
        </w:rPr>
        <w:t>, from EF, OV</w:t>
      </w:r>
      <w:r w:rsidR="00EF6313">
        <w:rPr>
          <w:rFonts w:eastAsiaTheme="minorEastAsia"/>
          <w:lang w:eastAsia="zh-CN"/>
        </w:rPr>
        <w:t>,</w:t>
      </w:r>
      <w:r w:rsidRPr="00F500E3">
        <w:rPr>
          <w:rFonts w:eastAsiaTheme="minorEastAsia"/>
          <w:lang w:eastAsia="zh-CN"/>
        </w:rPr>
        <w:t xml:space="preserve"> and RPE, to retinal lamination, generating all subtypes of retinal cells</w:t>
      </w:r>
      <w:r w:rsidR="00EF6313">
        <w:rPr>
          <w:rFonts w:eastAsiaTheme="minorEastAsia"/>
          <w:lang w:eastAsia="zh-CN"/>
        </w:rPr>
        <w:t>,</w:t>
      </w:r>
      <w:r w:rsidRPr="00F500E3">
        <w:rPr>
          <w:rFonts w:eastAsiaTheme="minorEastAsia"/>
          <w:lang w:eastAsia="zh-CN"/>
        </w:rPr>
        <w:t xml:space="preserve"> including retinal ganglion cells, amacrine cells</w:t>
      </w:r>
      <w:r w:rsidRPr="00F500E3">
        <w:rPr>
          <w:rFonts w:eastAsiaTheme="minorEastAsia" w:hint="eastAsia"/>
          <w:lang w:eastAsia="zh-CN"/>
        </w:rPr>
        <w:t>,</w:t>
      </w:r>
      <w:r w:rsidRPr="00F500E3">
        <w:rPr>
          <w:rFonts w:eastAsiaTheme="minorEastAsia"/>
          <w:lang w:eastAsia="zh-CN"/>
        </w:rPr>
        <w:t xml:space="preserve"> bipolar cells</w:t>
      </w:r>
      <w:r w:rsidRPr="00F500E3">
        <w:rPr>
          <w:rFonts w:eastAsiaTheme="minorEastAsia" w:hint="eastAsia"/>
          <w:lang w:eastAsia="zh-CN"/>
        </w:rPr>
        <w:t>,</w:t>
      </w:r>
      <w:r w:rsidRPr="00F500E3">
        <w:rPr>
          <w:rFonts w:eastAsiaTheme="minorEastAsia"/>
          <w:lang w:eastAsia="zh-CN"/>
        </w:rPr>
        <w:t xml:space="preserve"> rod</w:t>
      </w:r>
      <w:r w:rsidR="00BE0680">
        <w:rPr>
          <w:rFonts w:eastAsiaTheme="minorEastAsia"/>
          <w:lang w:eastAsia="zh-CN"/>
        </w:rPr>
        <w:t>,</w:t>
      </w:r>
      <w:r w:rsidRPr="00F500E3">
        <w:rPr>
          <w:rFonts w:eastAsiaTheme="minorEastAsia"/>
          <w:lang w:eastAsia="zh-CN"/>
        </w:rPr>
        <w:t xml:space="preserve"> and cone photoreceptors, and muller glial cells in a spatial and temporal order. The recapitulation of retinal development would benefit the downstream applications, such as retinal disease modeling</w:t>
      </w:r>
      <w:r w:rsidRPr="00F500E3">
        <w:rPr>
          <w:rFonts w:eastAsiaTheme="minorEastAsia" w:hint="eastAsia"/>
          <w:lang w:eastAsia="zh-CN"/>
        </w:rPr>
        <w:t>.</w:t>
      </w:r>
    </w:p>
    <w:p w14:paraId="2FFA18E9" w14:textId="7109F64A" w:rsidR="004E32AB" w:rsidRPr="00F500E3" w:rsidRDefault="004E32AB" w:rsidP="00F500E3">
      <w:pPr>
        <w:spacing w:after="0" w:line="240" w:lineRule="auto"/>
        <w:rPr>
          <w:rFonts w:eastAsiaTheme="minorEastAsia"/>
          <w:lang w:eastAsia="zh-CN"/>
        </w:rPr>
      </w:pPr>
    </w:p>
    <w:p w14:paraId="289A7943" w14:textId="65897314" w:rsidR="004E32AB" w:rsidRPr="00BE0680" w:rsidRDefault="00F500E3" w:rsidP="00F500E3">
      <w:pPr>
        <w:spacing w:after="0" w:line="240" w:lineRule="auto"/>
        <w:rPr>
          <w:rFonts w:eastAsiaTheme="minorEastAsia"/>
          <w:lang w:eastAsia="zh-CN"/>
        </w:rPr>
      </w:pPr>
      <w:r w:rsidRPr="00F500E3">
        <w:rPr>
          <w:rFonts w:eastAsiaTheme="minorEastAsia"/>
          <w:lang w:eastAsia="zh-CN"/>
        </w:rPr>
        <w:t>A couple of protocols have been established to generate retinal organoids from hPSCs</w:t>
      </w:r>
      <w:r w:rsidRPr="00F500E3">
        <w:rPr>
          <w:rFonts w:eastAsiaTheme="minorEastAsia"/>
          <w:vertAlign w:val="superscript"/>
          <w:lang w:eastAsia="zh-CN"/>
        </w:rPr>
        <w:t>3</w:t>
      </w:r>
      <w:r w:rsidR="0023417C">
        <w:rPr>
          <w:rFonts w:eastAsiaTheme="minorEastAsia"/>
          <w:vertAlign w:val="superscript"/>
          <w:lang w:eastAsia="zh-CN"/>
        </w:rPr>
        <w:t>–</w:t>
      </w:r>
      <w:r w:rsidRPr="00F500E3">
        <w:rPr>
          <w:rFonts w:eastAsiaTheme="minorEastAsia"/>
          <w:vertAlign w:val="superscript"/>
          <w:lang w:eastAsia="zh-CN"/>
        </w:rPr>
        <w:t>10,13</w:t>
      </w:r>
      <w:r w:rsidR="0023417C">
        <w:rPr>
          <w:rFonts w:eastAsiaTheme="minorEastAsia"/>
          <w:vertAlign w:val="superscript"/>
          <w:lang w:eastAsia="zh-CN"/>
        </w:rPr>
        <w:t>–</w:t>
      </w:r>
      <w:r w:rsidRPr="00F500E3">
        <w:rPr>
          <w:rFonts w:eastAsiaTheme="minorEastAsia"/>
          <w:vertAlign w:val="superscript"/>
          <w:lang w:eastAsia="zh-CN"/>
        </w:rPr>
        <w:t>20</w:t>
      </w:r>
      <w:r w:rsidRPr="00F500E3">
        <w:rPr>
          <w:rFonts w:eastAsiaTheme="minorEastAsia"/>
          <w:lang w:eastAsia="zh-CN"/>
        </w:rPr>
        <w:t xml:space="preserve">. According to the culture conditions, </w:t>
      </w:r>
      <w:r w:rsidRPr="00F500E3">
        <w:rPr>
          <w:rFonts w:eastAsiaTheme="minorEastAsia" w:hint="eastAsia"/>
          <w:lang w:eastAsia="zh-CN"/>
        </w:rPr>
        <w:t>the protocols can be classified into</w:t>
      </w:r>
      <w:r w:rsidRPr="00F500E3">
        <w:rPr>
          <w:rFonts w:eastAsiaTheme="minorEastAsia"/>
          <w:lang w:eastAsia="zh-CN"/>
        </w:rPr>
        <w:t xml:space="preserve"> 2D, 3D</w:t>
      </w:r>
      <w:r w:rsidR="00EF6313">
        <w:rPr>
          <w:rFonts w:eastAsiaTheme="minorEastAsia"/>
          <w:lang w:eastAsia="zh-CN"/>
        </w:rPr>
        <w:t>,</w:t>
      </w:r>
      <w:r w:rsidRPr="00F500E3">
        <w:rPr>
          <w:rFonts w:eastAsiaTheme="minorEastAsia"/>
          <w:lang w:eastAsia="zh-CN"/>
        </w:rPr>
        <w:t xml:space="preserve"> and the combination of 2D and 3D</w:t>
      </w:r>
      <w:r w:rsidRPr="00F500E3">
        <w:rPr>
          <w:rFonts w:eastAsiaTheme="minorEastAsia" w:hint="eastAsia"/>
          <w:lang w:eastAsia="zh-CN"/>
        </w:rPr>
        <w:t xml:space="preserve"> </w:t>
      </w:r>
      <w:r w:rsidRPr="00F500E3">
        <w:rPr>
          <w:rFonts w:eastAsiaTheme="minorEastAsia"/>
          <w:lang w:eastAsia="zh-CN"/>
        </w:rPr>
        <w:t>approaches</w:t>
      </w:r>
      <w:r w:rsidRPr="00F500E3">
        <w:rPr>
          <w:rFonts w:eastAsiaTheme="minorEastAsia"/>
          <w:vertAlign w:val="superscript"/>
          <w:lang w:eastAsia="zh-CN"/>
        </w:rPr>
        <w:fldChar w:fldCharType="begin">
          <w:fldData xml:space="preserve">PEVuZE5vdGU+PENpdGU+PEF1dGhvcj5MaXU8L0F1dGhvcj48WWVhcj4yMDE4PC9ZZWFyPjxSZWNO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</w:fldData>
        </w:fldChar>
      </w:r>
      <w:r w:rsidRPr="00F500E3">
        <w:rPr>
          <w:rFonts w:eastAsiaTheme="minorEastAsia"/>
          <w:vertAlign w:val="superscript"/>
          <w:lang w:eastAsia="zh-CN"/>
        </w:rPr>
        <w:instrText xml:space="preserve"> ADDIN EN.CITE </w:instrText>
      </w:r>
      <w:r w:rsidRPr="00F500E3">
        <w:rPr>
          <w:rFonts w:eastAsiaTheme="minorEastAsia"/>
          <w:vertAlign w:val="superscript"/>
          <w:lang w:eastAsia="zh-CN"/>
        </w:rPr>
        <w:fldChar w:fldCharType="begin">
          <w:fldData xml:space="preserve">PEVuZE5vdGU+PENpdGU+PEF1dGhvcj5MaXU8L0F1dGhvcj48WWVhcj4yMDE4PC9ZZWFyPjxSZWNO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</w:fldData>
        </w:fldChar>
      </w:r>
      <w:r w:rsidRPr="00F500E3">
        <w:rPr>
          <w:rFonts w:eastAsiaTheme="minorEastAsia"/>
          <w:vertAlign w:val="superscript"/>
          <w:lang w:eastAsia="zh-CN"/>
        </w:rPr>
        <w:instrText xml:space="preserve"> ADDIN EN.CITE.DATA </w:instrText>
      </w:r>
      <w:r w:rsidRPr="00F500E3">
        <w:rPr>
          <w:rFonts w:eastAsiaTheme="minorEastAsia"/>
          <w:vertAlign w:val="superscript"/>
          <w:lang w:eastAsia="zh-CN"/>
        </w:rPr>
      </w:r>
      <w:r w:rsidRPr="00F500E3">
        <w:rPr>
          <w:rFonts w:eastAsiaTheme="minorEastAsia"/>
          <w:vertAlign w:val="superscript"/>
          <w:lang w:eastAsia="zh-CN"/>
        </w:rPr>
        <w:fldChar w:fldCharType="end"/>
      </w:r>
      <w:r w:rsidRPr="00F500E3">
        <w:rPr>
          <w:rFonts w:eastAsiaTheme="minorEastAsia"/>
          <w:vertAlign w:val="superscript"/>
          <w:lang w:eastAsia="zh-CN"/>
        </w:rPr>
      </w:r>
      <w:r w:rsidRPr="00F500E3">
        <w:rPr>
          <w:rFonts w:eastAsiaTheme="minorEastAsia"/>
          <w:vertAlign w:val="superscript"/>
          <w:lang w:eastAsia="zh-CN"/>
        </w:rPr>
        <w:fldChar w:fldCharType="separate"/>
      </w:r>
      <w:r w:rsidRPr="00F500E3">
        <w:rPr>
          <w:rFonts w:eastAsiaTheme="minorEastAsia"/>
          <w:vertAlign w:val="superscript"/>
          <w:lang w:eastAsia="zh-CN"/>
        </w:rPr>
        <w:t>9</w:t>
      </w:r>
      <w:r w:rsidRPr="00F500E3">
        <w:rPr>
          <w:rFonts w:eastAsiaTheme="minorEastAsia"/>
          <w:vertAlign w:val="superscript"/>
          <w:lang w:eastAsia="zh-CN"/>
        </w:rPr>
        <w:fldChar w:fldCharType="end"/>
      </w:r>
      <w:r w:rsidRPr="00F500E3">
        <w:rPr>
          <w:rFonts w:eastAsiaTheme="minorEastAsia"/>
          <w:vertAlign w:val="superscript"/>
          <w:lang w:eastAsia="zh-CN"/>
        </w:rPr>
        <w:t>,</w:t>
      </w:r>
      <w:r w:rsidRPr="00F500E3">
        <w:rPr>
          <w:rFonts w:eastAsiaTheme="minorEastAsia"/>
          <w:vertAlign w:val="superscript"/>
          <w:lang w:eastAsia="zh-CN"/>
        </w:rPr>
        <w:fldChar w:fldCharType="begin"/>
      </w:r>
      <w:r w:rsidRPr="00F500E3">
        <w:rPr>
          <w:rFonts w:eastAsiaTheme="minorEastAsia"/>
          <w:vertAlign w:val="superscript"/>
          <w:lang w:eastAsia="zh-CN"/>
        </w:rPr>
        <w:instrText xml:space="preserve"> ADDIN EN.CITE &lt;EndNote&gt;&lt;Cite&gt;&lt;Author&gt;Kruczek&lt;/Author&gt;&lt;Year&gt;2020&lt;/Year&gt;&lt;RecNum&gt;5&lt;/RecNum&gt;&lt;DisplayText&gt;&lt;style face="superscript"&gt;13&lt;/style&gt;&lt;/DisplayText&gt;&lt;record&gt;&lt;rec-number&gt;5&lt;/rec-number&gt;&lt;foreign-keys&gt;&lt;key app="EN" db-id="ffvvvp026erdepevt56px099wve2a95dpaz5" timestamp="1613892842"&gt;5&lt;/key&gt;&lt;key app="ENWeb" db-id=""&gt;0&lt;/key&gt;&lt;/foreign-keys&gt;&lt;ref-type name="Journal Article"&gt;17&lt;/ref-type&gt;&lt;contributors&gt;&lt;authors&gt;&lt;author&gt;Kruczek, K.&lt;/author&gt;&lt;author&gt;Swaroop, A.&lt;/author&gt;&lt;/authors&gt;&lt;/contributors&gt;&lt;auth-address&gt;Neurobiology, Neurodegeneration and Repair Laboratory, National Eye Institute, National Institutes of Health, Bethesda, Maryland, USA.&lt;/auth-address&gt;&lt;titles&gt;&lt;title&gt;Pluripotent stem cell-derived retinal organoids for disease modeling and development of therapies&lt;/title&gt;&lt;secondary-title&gt;Stem Cells&lt;/secondary-title&gt;&lt;/titles&gt;&lt;periodical&gt;&lt;full-title&gt;Stem Cells&lt;/full-title&gt;&lt;/periodical&gt;&lt;pages&gt;1206-1215&lt;/pages&gt;&lt;volume&gt;38&lt;/volume&gt;&lt;number&gt;10&lt;/number&gt;&lt;edition&gt;2020/06/09&lt;/edition&gt;&lt;keywords&gt;&lt;keyword&gt;*neural differentiation&lt;/keyword&gt;&lt;keyword&gt;*retina&lt;/keyword&gt;&lt;keyword&gt;*retinal photoreceptors&lt;/keyword&gt;&lt;keyword&gt;*somatic stem cells&lt;/keyword&gt;&lt;/keywords&gt;&lt;dates&gt;&lt;year&gt;2020&lt;/year&gt;&lt;pub-dates&gt;&lt;date&gt;Oct 1&lt;/date&gt;&lt;/pub-dates&gt;&lt;/dates&gt;&lt;isbn&gt;1549-4918 (Electronic)&amp;#xD;1066-5099 (Linking)&lt;/isbn&gt;&lt;accession-num&gt;32506758&lt;/accession-num&gt;&lt;urls&gt;&lt;related-urls&gt;&lt;url&gt;https://www.ncbi.nlm.nih.gov/pubmed/32506758&lt;/url&gt;&lt;/related-urls&gt;&lt;/urls&gt;&lt;custom2&gt;PMC7586922&lt;/custom2&gt;&lt;electronic-resource-num&gt;10.1002/stem.3239&lt;/electronic-resource-num&gt;&lt;/record&gt;&lt;/Cite&gt;&lt;/EndNote&gt;</w:instrText>
      </w:r>
      <w:r w:rsidRPr="00F500E3">
        <w:rPr>
          <w:rFonts w:eastAsiaTheme="minorEastAsia"/>
          <w:vertAlign w:val="superscript"/>
          <w:lang w:eastAsia="zh-CN"/>
        </w:rPr>
        <w:fldChar w:fldCharType="separate"/>
      </w:r>
      <w:r w:rsidRPr="00F500E3">
        <w:rPr>
          <w:rFonts w:eastAsiaTheme="minorEastAsia"/>
          <w:vertAlign w:val="superscript"/>
          <w:lang w:eastAsia="zh-CN"/>
        </w:rPr>
        <w:t>13</w:t>
      </w:r>
      <w:r w:rsidRPr="00F500E3">
        <w:rPr>
          <w:rFonts w:eastAsiaTheme="minorEastAsia"/>
          <w:vertAlign w:val="superscript"/>
          <w:lang w:eastAsia="zh-CN"/>
        </w:rPr>
        <w:fldChar w:fldCharType="end"/>
      </w:r>
      <w:r w:rsidRPr="00F500E3">
        <w:rPr>
          <w:rFonts w:eastAsiaTheme="minorEastAsia" w:hint="eastAsia"/>
          <w:lang w:eastAsia="zh-CN"/>
        </w:rPr>
        <w:t>.</w:t>
      </w:r>
      <w:r w:rsidRPr="00F500E3">
        <w:rPr>
          <w:rFonts w:eastAsiaTheme="minorEastAsia"/>
          <w:lang w:eastAsia="zh-CN"/>
        </w:rPr>
        <w:t xml:space="preserve"> The 2D approaches</w:t>
      </w:r>
      <w:r w:rsidRPr="00F500E3">
        <w:rPr>
          <w:rFonts w:eastAsiaTheme="minorEastAsia"/>
          <w:vertAlign w:val="superscript"/>
          <w:lang w:eastAsia="zh-CN"/>
        </w:rPr>
        <w:fldChar w:fldCharType="begin">
          <w:fldData xml:space="preserve">PEVuZE5vdGU+PENpdGU+PEF1dGhvcj5MYW1iYTwvQXV0aG9yPjxZZWFyPjIwMDk8L1llYXI+PFJl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</w:fldData>
        </w:fldChar>
      </w:r>
      <w:r w:rsidRPr="00F500E3">
        <w:rPr>
          <w:rFonts w:eastAsiaTheme="minorEastAsia"/>
          <w:vertAlign w:val="superscript"/>
          <w:lang w:eastAsia="zh-CN"/>
        </w:rPr>
        <w:instrText xml:space="preserve"> ADDIN EN.CITE </w:instrText>
      </w:r>
      <w:r w:rsidRPr="00F500E3">
        <w:rPr>
          <w:rFonts w:eastAsiaTheme="minorEastAsia"/>
          <w:vertAlign w:val="superscript"/>
          <w:lang w:eastAsia="zh-CN"/>
        </w:rPr>
        <w:fldChar w:fldCharType="begin">
          <w:fldData xml:space="preserve">PEVuZE5vdGU+PENpdGU+PEF1dGhvcj5MYW1iYTwvQXV0aG9yPjxZZWFyPjIwMDk8L1llYXI+PFJl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</w:fldData>
        </w:fldChar>
      </w:r>
      <w:r w:rsidRPr="00F500E3">
        <w:rPr>
          <w:rFonts w:eastAsiaTheme="minorEastAsia"/>
          <w:vertAlign w:val="superscript"/>
          <w:lang w:eastAsia="zh-CN"/>
        </w:rPr>
        <w:instrText xml:space="preserve"> ADDIN EN.CITE.DATA </w:instrText>
      </w:r>
      <w:r w:rsidRPr="00F500E3">
        <w:rPr>
          <w:rFonts w:eastAsiaTheme="minorEastAsia"/>
          <w:vertAlign w:val="superscript"/>
          <w:lang w:eastAsia="zh-CN"/>
        </w:rPr>
      </w:r>
      <w:r w:rsidRPr="00F500E3">
        <w:rPr>
          <w:rFonts w:eastAsiaTheme="minorEastAsia"/>
          <w:vertAlign w:val="superscript"/>
          <w:lang w:eastAsia="zh-CN"/>
        </w:rPr>
        <w:fldChar w:fldCharType="end"/>
      </w:r>
      <w:r w:rsidRPr="00F500E3">
        <w:rPr>
          <w:rFonts w:eastAsiaTheme="minorEastAsia"/>
          <w:vertAlign w:val="superscript"/>
          <w:lang w:eastAsia="zh-CN"/>
        </w:rPr>
      </w:r>
      <w:r w:rsidRPr="00F500E3">
        <w:rPr>
          <w:rFonts w:eastAsiaTheme="minorEastAsia"/>
          <w:vertAlign w:val="superscript"/>
          <w:lang w:eastAsia="zh-CN"/>
        </w:rPr>
        <w:fldChar w:fldCharType="separate"/>
      </w:r>
      <w:r w:rsidRPr="00F500E3">
        <w:rPr>
          <w:rFonts w:eastAsiaTheme="minorEastAsia"/>
          <w:vertAlign w:val="superscript"/>
          <w:lang w:eastAsia="zh-CN"/>
        </w:rPr>
        <w:t>6,10,22</w:t>
      </w:r>
      <w:r w:rsidRPr="00F500E3">
        <w:rPr>
          <w:rFonts w:eastAsiaTheme="minorEastAsia"/>
          <w:vertAlign w:val="superscript"/>
          <w:lang w:eastAsia="zh-CN"/>
        </w:rPr>
        <w:fldChar w:fldCharType="end"/>
      </w:r>
      <w:r w:rsidRPr="00F500E3">
        <w:rPr>
          <w:rFonts w:eastAsiaTheme="minorEastAsia"/>
          <w:lang w:eastAsia="zh-CN"/>
        </w:rPr>
        <w:t xml:space="preserve"> mean all the induction process occurs in the adherent culture conditions, generating retinal cells without architecture from </w:t>
      </w:r>
      <w:proofErr w:type="spellStart"/>
      <w:r w:rsidRPr="00F500E3">
        <w:rPr>
          <w:rFonts w:eastAsiaTheme="minorEastAsia"/>
          <w:lang w:eastAsia="zh-CN"/>
        </w:rPr>
        <w:t>hPSCs</w:t>
      </w:r>
      <w:proofErr w:type="spellEnd"/>
      <w:r w:rsidRPr="00F500E3">
        <w:rPr>
          <w:rFonts w:eastAsiaTheme="minorEastAsia"/>
          <w:lang w:eastAsia="zh-CN"/>
        </w:rPr>
        <w:t>. In contrast, the 3D approaches</w:t>
      </w:r>
      <w:r w:rsidRPr="00F500E3">
        <w:rPr>
          <w:rFonts w:eastAsiaTheme="minorEastAsia"/>
          <w:vertAlign w:val="superscript"/>
          <w:lang w:eastAsia="zh-CN"/>
        </w:rPr>
        <w:fldChar w:fldCharType="begin">
          <w:fldData xml:space="preserve">PEVuZE5vdGU+PENpdGU+PEF1dGhvcj5OYWthbm88L0F1dGhvcj48WWVhcj4yMDEyPC9ZZWFyPjxS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</w:fldData>
        </w:fldChar>
      </w:r>
      <w:r w:rsidRPr="00F500E3">
        <w:rPr>
          <w:rFonts w:eastAsiaTheme="minorEastAsia"/>
          <w:vertAlign w:val="superscript"/>
          <w:lang w:eastAsia="zh-CN"/>
        </w:rPr>
        <w:instrText xml:space="preserve"> ADDIN EN.CITE </w:instrText>
      </w:r>
      <w:r w:rsidRPr="00F500E3">
        <w:rPr>
          <w:rFonts w:eastAsiaTheme="minorEastAsia"/>
          <w:vertAlign w:val="superscript"/>
          <w:lang w:eastAsia="zh-CN"/>
        </w:rPr>
        <w:fldChar w:fldCharType="begin">
          <w:fldData xml:space="preserve">PEVuZE5vdGU+PENpdGU+PEF1dGhvcj5OYWthbm88L0F1dGhvcj48WWVhcj4yMDEyPC9ZZWFyPjxS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</w:fldData>
        </w:fldChar>
      </w:r>
      <w:r w:rsidRPr="00F500E3">
        <w:rPr>
          <w:rFonts w:eastAsiaTheme="minorEastAsia"/>
          <w:vertAlign w:val="superscript"/>
          <w:lang w:eastAsia="zh-CN"/>
        </w:rPr>
        <w:instrText xml:space="preserve"> ADDIN EN.CITE.DATA </w:instrText>
      </w:r>
      <w:r w:rsidRPr="00F500E3">
        <w:rPr>
          <w:rFonts w:eastAsiaTheme="minorEastAsia"/>
          <w:vertAlign w:val="superscript"/>
          <w:lang w:eastAsia="zh-CN"/>
        </w:rPr>
      </w:r>
      <w:r w:rsidRPr="00F500E3">
        <w:rPr>
          <w:rFonts w:eastAsiaTheme="minorEastAsia"/>
          <w:vertAlign w:val="superscript"/>
          <w:lang w:eastAsia="zh-CN"/>
        </w:rPr>
        <w:fldChar w:fldCharType="end"/>
      </w:r>
      <w:r w:rsidRPr="00F500E3">
        <w:rPr>
          <w:rFonts w:eastAsiaTheme="minorEastAsia"/>
          <w:vertAlign w:val="superscript"/>
          <w:lang w:eastAsia="zh-CN"/>
        </w:rPr>
      </w:r>
      <w:r w:rsidRPr="00F500E3">
        <w:rPr>
          <w:rFonts w:eastAsiaTheme="minorEastAsia"/>
          <w:vertAlign w:val="superscript"/>
          <w:lang w:eastAsia="zh-CN"/>
        </w:rPr>
        <w:fldChar w:fldCharType="separate"/>
      </w:r>
      <w:r w:rsidRPr="00F500E3">
        <w:rPr>
          <w:rFonts w:eastAsiaTheme="minorEastAsia"/>
          <w:vertAlign w:val="superscript"/>
          <w:lang w:eastAsia="zh-CN"/>
        </w:rPr>
        <w:t>7,11,23</w:t>
      </w:r>
      <w:r w:rsidRPr="00F500E3">
        <w:rPr>
          <w:rFonts w:eastAsiaTheme="minorEastAsia"/>
          <w:vertAlign w:val="superscript"/>
          <w:lang w:eastAsia="zh-CN"/>
        </w:rPr>
        <w:fldChar w:fldCharType="end"/>
      </w:r>
      <w:r w:rsidRPr="00F500E3">
        <w:rPr>
          <w:rFonts w:eastAsiaTheme="minorEastAsia"/>
          <w:vertAlign w:val="superscript"/>
          <w:lang w:eastAsia="zh-CN"/>
        </w:rPr>
        <w:t xml:space="preserve"> </w:t>
      </w:r>
      <w:r w:rsidRPr="00F500E3">
        <w:rPr>
          <w:rFonts w:eastAsiaTheme="minorEastAsia"/>
          <w:lang w:eastAsia="zh-CN"/>
        </w:rPr>
        <w:t>mean all the induction process is under the suspension culture conditions, yielding organized retinal tissues</w:t>
      </w:r>
      <w:r w:rsidRPr="00F500E3">
        <w:rPr>
          <w:rFonts w:eastAsiaTheme="minorEastAsia" w:hint="eastAsia"/>
          <w:lang w:eastAsia="zh-CN"/>
        </w:rPr>
        <w:t>.</w:t>
      </w:r>
      <w:r w:rsidRPr="00F500E3">
        <w:rPr>
          <w:rFonts w:eastAsiaTheme="minorEastAsia"/>
          <w:lang w:eastAsia="zh-CN"/>
        </w:rPr>
        <w:t xml:space="preserve"> For example</w:t>
      </w:r>
      <w:r w:rsidRPr="00F500E3">
        <w:rPr>
          <w:rFonts w:eastAsiaTheme="minorEastAsia" w:hint="eastAsia"/>
          <w:lang w:eastAsia="zh-CN"/>
        </w:rPr>
        <w:t>,</w:t>
      </w:r>
      <w:r w:rsidRPr="00F500E3">
        <w:rPr>
          <w:rFonts w:eastAsiaTheme="minorEastAsia"/>
          <w:lang w:eastAsia="zh-CN"/>
        </w:rPr>
        <w:t xml:space="preserve"> </w:t>
      </w:r>
      <w:proofErr w:type="spellStart"/>
      <w:r w:rsidRPr="00F500E3">
        <w:rPr>
          <w:rFonts w:eastAsiaTheme="minorEastAsia"/>
          <w:lang w:eastAsia="zh-CN"/>
        </w:rPr>
        <w:t>Sasai</w:t>
      </w:r>
      <w:proofErr w:type="spellEnd"/>
      <w:r w:rsidR="0023417C">
        <w:rPr>
          <w:rFonts w:eastAsiaTheme="minorEastAsia"/>
          <w:lang w:eastAsia="zh-CN"/>
        </w:rPr>
        <w:t>,</w:t>
      </w:r>
      <w:r w:rsidRPr="00F500E3">
        <w:rPr>
          <w:rFonts w:eastAsiaTheme="minorEastAsia"/>
          <w:lang w:eastAsia="zh-CN"/>
        </w:rPr>
        <w:t xml:space="preserve"> Y</w:t>
      </w:r>
      <w:r w:rsidR="0023417C">
        <w:rPr>
          <w:rFonts w:eastAsiaTheme="minorEastAsia"/>
          <w:lang w:eastAsia="zh-CN"/>
        </w:rPr>
        <w:t>.</w:t>
      </w:r>
      <w:r w:rsidRPr="00F500E3">
        <w:rPr>
          <w:rFonts w:eastAsiaTheme="minorEastAsia"/>
          <w:lang w:eastAsia="zh-CN"/>
        </w:rPr>
        <w:t xml:space="preserve"> et al</w:t>
      </w:r>
      <w:r w:rsidR="0023417C">
        <w:rPr>
          <w:rFonts w:eastAsiaTheme="minorEastAsia"/>
          <w:lang w:eastAsia="zh-CN"/>
        </w:rPr>
        <w:t>.</w:t>
      </w:r>
      <w:r w:rsidRPr="00F500E3">
        <w:rPr>
          <w:rFonts w:eastAsiaTheme="minorEastAsia"/>
          <w:vertAlign w:val="superscript"/>
          <w:lang w:eastAsia="zh-CN"/>
        </w:rPr>
        <w:fldChar w:fldCharType="begin">
          <w:fldData xml:space="preserve">PEVuZE5vdGU+PENpdGU+PEF1dGhvcj5FaXJha3U8L0F1dGhvcj48WWVhcj4yMDExPC9ZZWFyPjxS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</w:fldData>
        </w:fldChar>
      </w:r>
      <w:r w:rsidRPr="00F500E3">
        <w:rPr>
          <w:rFonts w:eastAsiaTheme="minorEastAsia"/>
          <w:vertAlign w:val="superscript"/>
          <w:lang w:eastAsia="zh-CN"/>
        </w:rPr>
        <w:instrText xml:space="preserve"> ADDIN EN.CITE </w:instrText>
      </w:r>
      <w:r w:rsidRPr="00F500E3">
        <w:rPr>
          <w:rFonts w:eastAsiaTheme="minorEastAsia"/>
          <w:vertAlign w:val="superscript"/>
          <w:lang w:eastAsia="zh-CN"/>
        </w:rPr>
        <w:fldChar w:fldCharType="begin">
          <w:fldData xml:space="preserve">PEVuZE5vdGU+PENpdGU+PEF1dGhvcj5FaXJha3U8L0F1dGhvcj48WWVhcj4yMDExPC9ZZWFyPjxS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</w:fldData>
        </w:fldChar>
      </w:r>
      <w:r w:rsidRPr="00F500E3">
        <w:rPr>
          <w:rFonts w:eastAsiaTheme="minorEastAsia"/>
          <w:vertAlign w:val="superscript"/>
          <w:lang w:eastAsia="zh-CN"/>
        </w:rPr>
        <w:instrText xml:space="preserve"> ADDIN EN.CITE.DATA </w:instrText>
      </w:r>
      <w:r w:rsidRPr="00F500E3">
        <w:rPr>
          <w:rFonts w:eastAsiaTheme="minorEastAsia"/>
          <w:vertAlign w:val="superscript"/>
          <w:lang w:eastAsia="zh-CN"/>
        </w:rPr>
      </w:r>
      <w:r w:rsidRPr="00F500E3">
        <w:rPr>
          <w:rFonts w:eastAsiaTheme="minorEastAsia"/>
          <w:vertAlign w:val="superscript"/>
          <w:lang w:eastAsia="zh-CN"/>
        </w:rPr>
        <w:fldChar w:fldCharType="end"/>
      </w:r>
      <w:r w:rsidRPr="00F500E3">
        <w:rPr>
          <w:rFonts w:eastAsiaTheme="minorEastAsia"/>
          <w:vertAlign w:val="superscript"/>
          <w:lang w:eastAsia="zh-CN"/>
        </w:rPr>
      </w:r>
      <w:r w:rsidRPr="00F500E3">
        <w:rPr>
          <w:rFonts w:eastAsiaTheme="minorEastAsia"/>
          <w:vertAlign w:val="superscript"/>
          <w:lang w:eastAsia="zh-CN"/>
        </w:rPr>
        <w:fldChar w:fldCharType="separate"/>
      </w:r>
      <w:r w:rsidRPr="00F500E3">
        <w:rPr>
          <w:rFonts w:eastAsiaTheme="minorEastAsia"/>
          <w:vertAlign w:val="superscript"/>
          <w:lang w:eastAsia="zh-CN"/>
        </w:rPr>
        <w:t>7,24</w:t>
      </w:r>
      <w:r w:rsidRPr="00F500E3">
        <w:rPr>
          <w:rFonts w:eastAsiaTheme="minorEastAsia"/>
          <w:vertAlign w:val="superscript"/>
          <w:lang w:eastAsia="zh-CN"/>
        </w:rPr>
        <w:fldChar w:fldCharType="end"/>
      </w:r>
      <w:r w:rsidRPr="00BE0680">
        <w:rPr>
          <w:rFonts w:eastAsiaTheme="minorEastAsia"/>
          <w:lang w:eastAsia="zh-CN"/>
        </w:rPr>
        <w:t xml:space="preserve"> </w:t>
      </w:r>
      <w:r w:rsidRPr="00F500E3">
        <w:rPr>
          <w:rFonts w:eastAsiaTheme="minorEastAsia"/>
          <w:lang w:eastAsia="zh-CN"/>
        </w:rPr>
        <w:t xml:space="preserve">reported a </w:t>
      </w:r>
      <w:proofErr w:type="spellStart"/>
      <w:r w:rsidRPr="00F500E3">
        <w:rPr>
          <w:rFonts w:eastAsiaTheme="minorEastAsia"/>
          <w:lang w:eastAsia="zh-CN"/>
        </w:rPr>
        <w:t>SFEBq</w:t>
      </w:r>
      <w:proofErr w:type="spellEnd"/>
      <w:r w:rsidRPr="00F500E3">
        <w:rPr>
          <w:rFonts w:eastAsiaTheme="minorEastAsia"/>
          <w:lang w:eastAsia="zh-CN"/>
        </w:rPr>
        <w:t xml:space="preserve"> method (serum-free floating culture of embryoid-body-like aggregates with quick re-aggregation</w:t>
      </w:r>
      <w:r w:rsidRPr="00F500E3">
        <w:rPr>
          <w:rFonts w:eastAsiaTheme="minorEastAsia" w:hint="eastAsia"/>
          <w:lang w:eastAsia="zh-CN"/>
        </w:rPr>
        <w:t>)</w:t>
      </w:r>
      <w:r w:rsidRPr="00F500E3">
        <w:rPr>
          <w:rFonts w:eastAsiaTheme="minorEastAsia"/>
          <w:lang w:eastAsia="zh-CN"/>
        </w:rPr>
        <w:t xml:space="preserve"> to guide ESCs to differentiate into optic cups in suspension culture. Using the multi-steps 3D ap</w:t>
      </w:r>
      <w:r w:rsidRPr="00F500E3">
        <w:rPr>
          <w:rFonts w:eastAsiaTheme="minorEastAsia"/>
          <w:lang w:eastAsia="zh-CN"/>
        </w:rPr>
        <w:lastRenderedPageBreak/>
        <w:t>proaches</w:t>
      </w:r>
      <w:r w:rsidRPr="00F500E3">
        <w:rPr>
          <w:rFonts w:eastAsiaTheme="minorEastAsia"/>
          <w:vertAlign w:val="superscript"/>
          <w:lang w:eastAsia="zh-CN"/>
        </w:rPr>
        <w:fldChar w:fldCharType="begin">
          <w:fldData xml:space="preserve">PEVuZE5vdGU+PENpdGU+PEF1dGhvcj5aaG9uZzwvQXV0aG9yPjxZZWFyPjIwMTQ8L1llYXI+PFJl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</w:fldData>
        </w:fldChar>
      </w:r>
      <w:r w:rsidRPr="00F500E3">
        <w:rPr>
          <w:rFonts w:eastAsiaTheme="minorEastAsia"/>
          <w:vertAlign w:val="superscript"/>
          <w:lang w:eastAsia="zh-CN"/>
        </w:rPr>
        <w:instrText xml:space="preserve"> ADDIN EN.CITE </w:instrText>
      </w:r>
      <w:r w:rsidRPr="00F500E3">
        <w:rPr>
          <w:rFonts w:eastAsiaTheme="minorEastAsia"/>
          <w:vertAlign w:val="superscript"/>
          <w:lang w:eastAsia="zh-CN"/>
        </w:rPr>
        <w:fldChar w:fldCharType="begin">
          <w:fldData xml:space="preserve">PEVuZE5vdGU+PENpdGU+PEF1dGhvcj5aaG9uZzwvQXV0aG9yPjxZZWFyPjIwMTQ8L1llYXI+PFJl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</w:fldData>
        </w:fldChar>
      </w:r>
      <w:r w:rsidRPr="00F500E3">
        <w:rPr>
          <w:rFonts w:eastAsiaTheme="minorEastAsia"/>
          <w:vertAlign w:val="superscript"/>
          <w:lang w:eastAsia="zh-CN"/>
        </w:rPr>
        <w:instrText xml:space="preserve"> ADDIN EN.CITE.DATA </w:instrText>
      </w:r>
      <w:r w:rsidRPr="00F500E3">
        <w:rPr>
          <w:rFonts w:eastAsiaTheme="minorEastAsia"/>
          <w:vertAlign w:val="superscript"/>
          <w:lang w:eastAsia="zh-CN"/>
        </w:rPr>
      </w:r>
      <w:r w:rsidRPr="00F500E3">
        <w:rPr>
          <w:rFonts w:eastAsiaTheme="minorEastAsia"/>
          <w:vertAlign w:val="superscript"/>
          <w:lang w:eastAsia="zh-CN"/>
        </w:rPr>
        <w:fldChar w:fldCharType="end"/>
      </w:r>
      <w:r w:rsidRPr="00F500E3">
        <w:rPr>
          <w:rFonts w:eastAsiaTheme="minorEastAsia"/>
          <w:vertAlign w:val="superscript"/>
          <w:lang w:eastAsia="zh-CN"/>
        </w:rPr>
      </w:r>
      <w:r w:rsidRPr="00F500E3">
        <w:rPr>
          <w:rFonts w:eastAsiaTheme="minorEastAsia"/>
          <w:vertAlign w:val="superscript"/>
          <w:lang w:eastAsia="zh-CN"/>
        </w:rPr>
        <w:fldChar w:fldCharType="separate"/>
      </w:r>
      <w:r w:rsidRPr="00F500E3">
        <w:rPr>
          <w:rFonts w:eastAsiaTheme="minorEastAsia"/>
          <w:vertAlign w:val="superscript"/>
          <w:lang w:eastAsia="zh-CN"/>
        </w:rPr>
        <w:t>8,11,18,20,25</w:t>
      </w:r>
      <w:r w:rsidRPr="00F500E3">
        <w:rPr>
          <w:rFonts w:eastAsiaTheme="minorEastAsia"/>
          <w:vertAlign w:val="superscript"/>
          <w:lang w:eastAsia="zh-CN"/>
        </w:rPr>
        <w:fldChar w:fldCharType="end"/>
      </w:r>
      <w:r w:rsidRPr="00BE0680">
        <w:rPr>
          <w:rFonts w:eastAsiaTheme="minorEastAsia"/>
          <w:lang w:eastAsia="zh-CN"/>
        </w:rPr>
        <w:t xml:space="preserve"> </w:t>
      </w:r>
      <w:r w:rsidRPr="00F500E3">
        <w:rPr>
          <w:rFonts w:eastAsiaTheme="minorEastAsia"/>
          <w:lang w:eastAsia="zh-CN"/>
        </w:rPr>
        <w:t xml:space="preserve">including this protocol, </w:t>
      </w:r>
      <w:proofErr w:type="spellStart"/>
      <w:r w:rsidRPr="00F500E3">
        <w:rPr>
          <w:rFonts w:eastAsiaTheme="minorEastAsia"/>
          <w:lang w:eastAsia="zh-CN"/>
        </w:rPr>
        <w:t>hPSCs</w:t>
      </w:r>
      <w:proofErr w:type="spellEnd"/>
      <w:r w:rsidRPr="00F500E3">
        <w:rPr>
          <w:rFonts w:eastAsiaTheme="minorEastAsia"/>
          <w:lang w:eastAsia="zh-CN"/>
        </w:rPr>
        <w:t xml:space="preserve"> have been induced toward retinal fates and organoids under both adherent and suspension culture conditions.</w:t>
      </w:r>
    </w:p>
    <w:p w14:paraId="492AD848" w14:textId="77777777" w:rsidR="004E32AB" w:rsidRPr="00F500E3" w:rsidRDefault="004E32AB" w:rsidP="00F500E3">
      <w:pPr>
        <w:spacing w:after="0" w:line="240" w:lineRule="auto"/>
        <w:rPr>
          <w:rFonts w:eastAsiaTheme="minorEastAsia"/>
          <w:highlight w:val="yellow"/>
          <w:lang w:eastAsia="zh-CN"/>
        </w:rPr>
      </w:pPr>
    </w:p>
    <w:p w14:paraId="0BB80CF0" w14:textId="2B7228B2" w:rsidR="004E32AB" w:rsidRPr="00F500E3" w:rsidRDefault="00F500E3" w:rsidP="00F500E3">
      <w:pPr>
        <w:spacing w:after="0" w:line="240" w:lineRule="auto"/>
        <w:rPr>
          <w:rFonts w:eastAsiaTheme="minorEastAsia"/>
          <w:lang w:eastAsia="zh-CN"/>
        </w:rPr>
      </w:pPr>
      <w:r w:rsidRPr="00F500E3">
        <w:rPr>
          <w:rFonts w:eastAsiaTheme="minorEastAsia" w:hint="eastAsia"/>
          <w:lang w:eastAsia="zh-CN"/>
        </w:rPr>
        <w:t xml:space="preserve">To induce </w:t>
      </w:r>
      <w:proofErr w:type="spellStart"/>
      <w:r w:rsidRPr="00F500E3">
        <w:rPr>
          <w:rFonts w:eastAsiaTheme="minorEastAsia" w:hint="eastAsia"/>
          <w:lang w:eastAsia="zh-CN"/>
        </w:rPr>
        <w:t>hPSCs</w:t>
      </w:r>
      <w:proofErr w:type="spellEnd"/>
      <w:r w:rsidRPr="00F500E3">
        <w:rPr>
          <w:rFonts w:eastAsiaTheme="minorEastAsia" w:hint="eastAsia"/>
          <w:lang w:eastAsia="zh-CN"/>
        </w:rPr>
        <w:t xml:space="preserve"> to neural retina</w:t>
      </w:r>
      <w:r w:rsidRPr="00F500E3">
        <w:rPr>
          <w:rFonts w:eastAsiaTheme="minorEastAsia"/>
          <w:lang w:eastAsia="zh-CN"/>
        </w:rPr>
        <w:t>l</w:t>
      </w:r>
      <w:r w:rsidRPr="00F500E3">
        <w:rPr>
          <w:rFonts w:eastAsiaTheme="minorEastAsia" w:hint="eastAsia"/>
          <w:lang w:eastAsia="zh-CN"/>
        </w:rPr>
        <w:t xml:space="preserve"> fate, a</w:t>
      </w:r>
      <w:r w:rsidRPr="00F500E3">
        <w:rPr>
          <w:rFonts w:eastAsiaTheme="minorEastAsia"/>
          <w:lang w:eastAsia="zh-CN"/>
        </w:rPr>
        <w:t xml:space="preserve"> </w:t>
      </w:r>
      <w:hyperlink r:id="rId15" w:history="1"/>
      <w:hyperlink r:id="rId16" w:history="1">
        <w:r w:rsidRPr="00F500E3">
          <w:rPr>
            <w:rFonts w:eastAsiaTheme="minorEastAsia"/>
            <w:lang w:eastAsia="zh-CN"/>
          </w:rPr>
          <w:t>series</w:t>
        </w:r>
        <w:r w:rsidR="0023417C">
          <w:rPr>
            <w:rFonts w:eastAsiaTheme="minorEastAsia"/>
            <w:lang w:eastAsia="zh-CN"/>
          </w:rPr>
          <w:t xml:space="preserve"> </w:t>
        </w:r>
      </w:hyperlink>
      <w:hyperlink r:id="rId17" w:history="1"/>
      <w:hyperlink r:id="rId18" w:history="1">
        <w:r w:rsidRPr="00F500E3">
          <w:rPr>
            <w:rFonts w:eastAsiaTheme="minorEastAsia"/>
            <w:lang w:eastAsia="zh-CN"/>
          </w:rPr>
          <w:t>of</w:t>
        </w:r>
        <w:r w:rsidR="0023417C">
          <w:rPr>
            <w:rFonts w:eastAsiaTheme="minorEastAsia"/>
            <w:lang w:eastAsia="zh-CN"/>
          </w:rPr>
          <w:t xml:space="preserve"> </w:t>
        </w:r>
      </w:hyperlink>
      <w:r w:rsidRPr="00F500E3">
        <w:rPr>
          <w:rFonts w:eastAsiaTheme="minorEastAsia"/>
          <w:lang w:eastAsia="zh-CN"/>
        </w:rPr>
        <w:t>exogenous factors have been added to the media in</w:t>
      </w:r>
      <w:r w:rsidRPr="00F500E3">
        <w:rPr>
          <w:rFonts w:eastAsiaTheme="minorEastAsia" w:hint="eastAsia"/>
          <w:lang w:eastAsia="zh-CN"/>
        </w:rPr>
        <w:t xml:space="preserve"> many protocols.</w:t>
      </w:r>
      <w:r w:rsidRPr="00F500E3">
        <w:rPr>
          <w:rFonts w:eastAsiaTheme="minorEastAsia"/>
          <w:lang w:eastAsia="zh-CN"/>
        </w:rPr>
        <w:t xml:space="preserve"> For example, </w:t>
      </w:r>
      <w:proofErr w:type="spellStart"/>
      <w:r w:rsidRPr="0016092D">
        <w:rPr>
          <w:rFonts w:eastAsiaTheme="minorEastAsia"/>
          <w:lang w:eastAsia="zh-CN"/>
        </w:rPr>
        <w:t>Lamba</w:t>
      </w:r>
      <w:proofErr w:type="spellEnd"/>
      <w:r w:rsidR="0023417C" w:rsidRPr="0016092D">
        <w:rPr>
          <w:rFonts w:eastAsiaTheme="minorEastAsia"/>
          <w:lang w:eastAsia="zh-CN"/>
        </w:rPr>
        <w:t>,</w:t>
      </w:r>
      <w:r w:rsidR="00E66190">
        <w:rPr>
          <w:rFonts w:eastAsiaTheme="minorEastAsia"/>
          <w:lang w:eastAsia="zh-CN"/>
        </w:rPr>
        <w:t xml:space="preserve"> </w:t>
      </w:r>
      <w:r w:rsidRPr="0016092D">
        <w:rPr>
          <w:rFonts w:eastAsiaTheme="minorEastAsia"/>
          <w:lang w:eastAsia="zh-CN"/>
        </w:rPr>
        <w:t>et al</w:t>
      </w:r>
      <w:r w:rsidR="0023417C" w:rsidRPr="00EE5008">
        <w:rPr>
          <w:rFonts w:eastAsiaTheme="minorEastAsia"/>
          <w:lang w:eastAsia="zh-CN"/>
        </w:rPr>
        <w:t>.</w:t>
      </w:r>
      <w:r w:rsidR="005574A7" w:rsidRPr="003C149A">
        <w:rPr>
          <w:rFonts w:eastAsiaTheme="minorEastAsia"/>
          <w:lang w:eastAsia="zh-CN"/>
        </w:rPr>
        <w:fldChar w:fldCharType="begin"/>
      </w:r>
      <w:r w:rsidR="005574A7" w:rsidRPr="003C149A">
        <w:rPr>
          <w:rFonts w:eastAsiaTheme="minorEastAsia"/>
          <w:lang w:eastAsia="zh-CN"/>
        </w:rPr>
        <w:instrText xml:space="preserve"> ADDIN EN.CITE &lt;EndNote&gt;&lt;Cite&gt;&lt;Author&gt;Lamba&lt;/Author&gt;&lt;Year&gt;2006&lt;/Year&gt;&lt;RecNum&gt;46&lt;/RecNum&gt;&lt;DisplayText&gt;&lt;style face="superscript"&gt;26&lt;/style&gt;&lt;/DisplayText&gt;&lt;record&gt;&lt;rec-number&gt;46&lt;/rec-number&gt;&lt;foreign-keys&gt;&lt;key app="EN" db-id="ffvvvp026erdepevt56px099wve2a95dpaz5" timestamp="1614230979"&gt;46&lt;/key&gt;&lt;/foreign-keys&gt;&lt;ref-type name="Journal Article"&gt;17&lt;/ref-type&gt;&lt;contributors&gt;&lt;authors&gt;&lt;author&gt;Lamba, D. A.&lt;/author&gt;&lt;author&gt;Karl, M. O.&lt;/author&gt;&lt;author&gt;Ware, C. B.&lt;/author&gt;&lt;author&gt;Reh, T. A.&lt;/author&gt;&lt;/authors&gt;&lt;/contributors&gt;&lt;auth-address&gt;Department of Biological Structure and Comparative Medicine, University of Washington, Seattle, WA 98195, USA.&lt;/auth-address&gt;&lt;titles&gt;&lt;title&gt;Efficient generation of retinal progenitor cells from human embryonic stem cells&lt;/title&gt;&lt;secondary-title&gt;Proc Natl Acad Sci U S A&lt;/secondary-title&gt;&lt;/titles&gt;&lt;periodical&gt;&lt;full-title&gt;Proc Natl Acad Sci U S A&lt;/full-title&gt;&lt;/periodical&gt;&lt;pages&gt;12769-74&lt;/pages&gt;&lt;volume&gt;103&lt;/volume&gt;&lt;number&gt;34&lt;/number&gt;&lt;edition&gt;2006/08/16&lt;/edition&gt;&lt;keywords&gt;&lt;keyword&gt;Adaptor Proteins, Signal Transducing&lt;/keyword&gt;&lt;keyword&gt;Animals&lt;/keyword&gt;&lt;keyword&gt;Calcium/metabolism&lt;/keyword&gt;&lt;keyword&gt;Carrier Proteins/genetics/metabolism&lt;/keyword&gt;&lt;keyword&gt;*Cell Differentiation&lt;/keyword&gt;&lt;keyword&gt;Cell Lineage&lt;/keyword&gt;&lt;keyword&gt;Cells, Cultured&lt;/keyword&gt;&lt;keyword&gt;Coculture Techniques&lt;/keyword&gt;&lt;keyword&gt;Embryo, Mammalian/cytology&lt;/keyword&gt;&lt;keyword&gt;Glutamic Acid/pharmacology&lt;/keyword&gt;&lt;keyword&gt;Humans&lt;/keyword&gt;&lt;keyword&gt;Mice&lt;/keyword&gt;&lt;keyword&gt;N-Methylaspartate/pharmacology&lt;/keyword&gt;&lt;keyword&gt;Retina/*cytology/drug effects/metabolism&lt;/keyword&gt;&lt;keyword&gt;Stem Cells/*cytology&lt;/keyword&gt;&lt;/keywords&gt;&lt;dates&gt;&lt;year&gt;2006&lt;/year&gt;&lt;pub-dates&gt;&lt;date&gt;Aug 22&lt;/date&gt;&lt;/pub-dates&gt;&lt;/dates&gt;&lt;isbn&gt;0027-8424 (Print)&amp;#xD;0027-8424 (Linking)&lt;/isbn&gt;&lt;accession-num&gt;16908856&lt;/accession-num&gt;&lt;urls&gt;&lt;related-urls&gt;&lt;url&gt;https://www.ncbi.nlm.nih.gov/pubmed/16908856&lt;/url&gt;&lt;/related-urls&gt;&lt;/urls&gt;&lt;custom2&gt;PMC1568922&lt;/custom2&gt;&lt;electronic-resource-num&gt;10.1073/pnas.0601990103&lt;/electronic-resource-num&gt;&lt;/record&gt;&lt;/Cite&gt;&lt;/EndNote&gt;</w:instrText>
      </w:r>
      <w:r w:rsidR="005574A7" w:rsidRPr="003C149A">
        <w:rPr>
          <w:rFonts w:eastAsiaTheme="minorEastAsia"/>
          <w:lang w:eastAsia="zh-CN"/>
        </w:rPr>
        <w:fldChar w:fldCharType="separate"/>
      </w:r>
      <w:r w:rsidR="005574A7" w:rsidRPr="003C149A">
        <w:rPr>
          <w:rFonts w:eastAsiaTheme="minorEastAsia"/>
          <w:noProof/>
          <w:vertAlign w:val="superscript"/>
          <w:lang w:eastAsia="zh-CN"/>
        </w:rPr>
        <w:t>26</w:t>
      </w:r>
      <w:r w:rsidR="005574A7" w:rsidRPr="003C149A">
        <w:rPr>
          <w:rFonts w:eastAsiaTheme="minorEastAsia"/>
          <w:lang w:eastAsia="zh-CN"/>
        </w:rPr>
        <w:fldChar w:fldCharType="end"/>
      </w:r>
      <w:r w:rsidRPr="0016092D">
        <w:rPr>
          <w:rFonts w:eastAsiaTheme="minorEastAsia"/>
          <w:lang w:eastAsia="zh-CN"/>
        </w:rPr>
        <w:t xml:space="preserve"> add</w:t>
      </w:r>
      <w:r w:rsidRPr="00F500E3">
        <w:rPr>
          <w:rFonts w:eastAsiaTheme="minorEastAsia"/>
          <w:lang w:eastAsia="zh-CN"/>
        </w:rPr>
        <w:t xml:space="preserve">ed a combination of noggin (an inhibitor of the BMP pathway) and Dickkopf-1 (dkk1, an antagonist of the </w:t>
      </w:r>
      <w:proofErr w:type="spellStart"/>
      <w:r w:rsidRPr="00F500E3">
        <w:rPr>
          <w:rFonts w:eastAsiaTheme="minorEastAsia"/>
          <w:lang w:eastAsia="zh-CN"/>
        </w:rPr>
        <w:t>Wnt</w:t>
      </w:r>
      <w:proofErr w:type="spellEnd"/>
      <w:r w:rsidRPr="00F500E3">
        <w:rPr>
          <w:rFonts w:eastAsiaTheme="minorEastAsia"/>
          <w:lang w:eastAsia="zh-CN"/>
        </w:rPr>
        <w:t>/β-catenin signaling pathway) and insulin-like growth factor-1</w:t>
      </w:r>
      <w:r w:rsidRPr="00F500E3">
        <w:rPr>
          <w:rFonts w:eastAsiaTheme="minorEastAsia" w:hint="eastAsia"/>
          <w:lang w:eastAsia="zh-CN"/>
        </w:rPr>
        <w:t xml:space="preserve"> (</w:t>
      </w:r>
      <w:r w:rsidRPr="00F500E3">
        <w:rPr>
          <w:rFonts w:eastAsiaTheme="minorEastAsia"/>
          <w:lang w:eastAsia="zh-CN"/>
        </w:rPr>
        <w:t>IGF-1</w:t>
      </w:r>
      <w:r w:rsidRPr="00F500E3">
        <w:rPr>
          <w:rFonts w:eastAsiaTheme="minorEastAsia" w:hint="eastAsia"/>
          <w:lang w:eastAsia="zh-CN"/>
        </w:rPr>
        <w:t xml:space="preserve">) </w:t>
      </w:r>
      <w:r w:rsidRPr="00F500E3">
        <w:rPr>
          <w:rFonts w:eastAsiaTheme="minorEastAsia"/>
          <w:lang w:eastAsia="zh-CN"/>
        </w:rPr>
        <w:t xml:space="preserve">to direct ESCs to an anterior neural fate. </w:t>
      </w:r>
      <w:proofErr w:type="spellStart"/>
      <w:r w:rsidRPr="00F500E3">
        <w:rPr>
          <w:rFonts w:eastAsiaTheme="minorEastAsia"/>
          <w:lang w:eastAsia="zh-CN"/>
        </w:rPr>
        <w:t>Osakada</w:t>
      </w:r>
      <w:proofErr w:type="spellEnd"/>
      <w:r w:rsidR="0023417C">
        <w:rPr>
          <w:rFonts w:eastAsiaTheme="minorEastAsia"/>
          <w:lang w:eastAsia="zh-CN"/>
        </w:rPr>
        <w:t>,</w:t>
      </w:r>
      <w:r w:rsidRPr="00F500E3">
        <w:rPr>
          <w:rFonts w:eastAsiaTheme="minorEastAsia"/>
          <w:lang w:eastAsia="zh-CN"/>
        </w:rPr>
        <w:t xml:space="preserve"> et al</w:t>
      </w:r>
      <w:r w:rsidR="0023417C">
        <w:rPr>
          <w:rFonts w:eastAsiaTheme="minorEastAsia"/>
          <w:lang w:eastAsia="zh-CN"/>
        </w:rPr>
        <w:t>.</w:t>
      </w:r>
      <w:r w:rsidRPr="00F500E3">
        <w:rPr>
          <w:rFonts w:eastAsiaTheme="minorEastAsia"/>
          <w:vertAlign w:val="superscript"/>
          <w:lang w:eastAsia="zh-CN"/>
        </w:rPr>
        <w:fldChar w:fldCharType="begin"/>
      </w:r>
      <w:r w:rsidRPr="00F500E3">
        <w:rPr>
          <w:rFonts w:eastAsiaTheme="minorEastAsia"/>
          <w:vertAlign w:val="superscript"/>
          <w:lang w:eastAsia="zh-CN"/>
        </w:rPr>
        <w:instrText xml:space="preserve"> ADDIN EN.CITE &lt;EndNote&gt;&lt;Cite&gt;&lt;Author&gt;Osakada&lt;/Author&gt;&lt;Year&gt;2008&lt;/Year&gt;&lt;RecNum&gt;20&lt;/RecNum&gt;&lt;DisplayText&gt;&lt;style face="superscript"&gt;6&lt;/style&gt;&lt;/DisplayText&gt;&lt;record&gt;&lt;rec-number&gt;20&lt;/rec-number&gt;&lt;foreign-keys&gt;&lt;key app="EN" db-id="ffvvvp026erdepevt56px099wve2a95dpaz5" timestamp="1614217785"&gt;20&lt;/key&gt;&lt;key app="ENWeb" db-id=""&gt;0&lt;/key&gt;&lt;/foreign-keys&gt;&lt;ref-type name="Journal Article"&gt;17&lt;/ref-type&gt;&lt;contributors&gt;&lt;authors&gt;&lt;author&gt;Osakada, F.&lt;/author&gt;&lt;author&gt;Ikeda, H.&lt;/author&gt;&lt;author&gt;Mandai, M.&lt;/author&gt;&lt;author&gt;Wataya, T.&lt;/author&gt;&lt;author&gt;Watanabe, K.&lt;/author&gt;&lt;author&gt;Yoshimura, N.&lt;/author&gt;&lt;author&gt;Akaike, A.&lt;/author&gt;&lt;author&gt;Sasai, Y.&lt;/author&gt;&lt;author&gt;Takahashi, M.&lt;/author&gt;&lt;/authors&gt;&lt;/contributors&gt;&lt;auth-address&gt;Laboratory for Retinal Regeneration, Center for Developmental Biology, RIKEN, 2-2-3 Minatojima-minamimachi, Chuo-ku, Kobe, 650-0047, Japan.&lt;/auth-address&gt;&lt;titles&gt;&lt;title&gt;Toward the generation of rod and cone photoreceptors from mouse, monkey and human embryonic stem cells&lt;/title&gt;&lt;secondary-title&gt;Nat Biotechnol&lt;/secondary-title&gt;&lt;/titles&gt;&lt;periodical&gt;&lt;full-title&gt;Nat Biotechnol&lt;/full-title&gt;&lt;/periodical&gt;&lt;pages&gt;215-24&lt;/pages&gt;&lt;volume&gt;26&lt;/volume&gt;&lt;number&gt;2&lt;/number&gt;&lt;edition&gt;2008/02/05&lt;/edition&gt;&lt;keywords&gt;&lt;keyword&gt;Animals&lt;/keyword&gt;&lt;keyword&gt;Cells, Cultured&lt;/keyword&gt;&lt;keyword&gt;Embryonic Stem Cells/*cytology/*physiology&lt;/keyword&gt;&lt;keyword&gt;Haplorhini&lt;/keyword&gt;&lt;keyword&gt;Humans&lt;/keyword&gt;&lt;keyword&gt;Mice&lt;/keyword&gt;&lt;keyword&gt;Photoreceptor Cells/*cytology/*physiology&lt;/keyword&gt;&lt;keyword&gt;Retinal Diseases/*pathology/surgery&lt;/keyword&gt;&lt;keyword&gt;Species Specificity&lt;/keyword&gt;&lt;keyword&gt;Stem Cell Transplantation/*methods&lt;/keyword&gt;&lt;keyword&gt;Tissue Engineering/*methods&lt;/keyword&gt;&lt;/keywords&gt;&lt;dates&gt;&lt;year&gt;2008&lt;/year&gt;&lt;pub-dates&gt;&lt;date&gt;Feb&lt;/date&gt;&lt;/pub-dates&gt;&lt;/dates&gt;&lt;isbn&gt;1546-1696 (Electronic)&amp;#xD;1087-0156 (Linking)&lt;/isbn&gt;&lt;accession-num&gt;18246062&lt;/accession-num&gt;&lt;urls&gt;&lt;related-urls&gt;&lt;url&gt;https://www.ncbi.nlm.nih.gov/pubmed/18246062&lt;/url&gt;&lt;/related-urls&gt;&lt;/urls&gt;&lt;electronic-resource-num&gt;10.1038/nbt1384&lt;/electronic-resource-num&gt;&lt;/record&gt;&lt;/Cite&gt;&lt;/EndNote&gt;</w:instrText>
      </w:r>
      <w:r w:rsidRPr="00F500E3">
        <w:rPr>
          <w:rFonts w:eastAsiaTheme="minorEastAsia"/>
          <w:vertAlign w:val="superscript"/>
          <w:lang w:eastAsia="zh-CN"/>
        </w:rPr>
        <w:fldChar w:fldCharType="separate"/>
      </w:r>
      <w:r w:rsidRPr="00F500E3">
        <w:rPr>
          <w:rFonts w:eastAsiaTheme="minorEastAsia"/>
          <w:vertAlign w:val="superscript"/>
          <w:lang w:eastAsia="zh-CN"/>
        </w:rPr>
        <w:t>6</w:t>
      </w:r>
      <w:r w:rsidRPr="00F500E3">
        <w:rPr>
          <w:rFonts w:eastAsiaTheme="minorEastAsia"/>
          <w:vertAlign w:val="superscript"/>
          <w:lang w:eastAsia="zh-CN"/>
        </w:rPr>
        <w:fldChar w:fldCharType="end"/>
      </w:r>
      <w:r w:rsidRPr="00BE0680">
        <w:rPr>
          <w:rFonts w:eastAsiaTheme="minorEastAsia"/>
          <w:lang w:eastAsia="zh-CN"/>
        </w:rPr>
        <w:t xml:space="preserve"> </w:t>
      </w:r>
      <w:r w:rsidRPr="00F500E3">
        <w:rPr>
          <w:rFonts w:eastAsiaTheme="minorEastAsia"/>
          <w:lang w:eastAsia="zh-CN"/>
        </w:rPr>
        <w:t>added DAPT (a Notch signaling pathways inhibitor) and Left-Right Determination Factor A (a WNT signaling pathways inhibitor)</w:t>
      </w:r>
      <w:r w:rsidRPr="00F500E3">
        <w:rPr>
          <w:rFonts w:eastAsiaTheme="minorEastAsia" w:hint="eastAsia"/>
          <w:lang w:eastAsia="zh-CN"/>
        </w:rPr>
        <w:t xml:space="preserve"> to obtain rod and cone photoreceptor prec</w:t>
      </w:r>
      <w:r w:rsidRPr="00F500E3">
        <w:rPr>
          <w:rFonts w:eastAsiaTheme="minorEastAsia"/>
          <w:lang w:eastAsia="zh-CN"/>
        </w:rPr>
        <w:t xml:space="preserve">ursors. </w:t>
      </w:r>
      <w:proofErr w:type="spellStart"/>
      <w:r w:rsidRPr="00F500E3">
        <w:rPr>
          <w:rFonts w:eastAsiaTheme="minorEastAsia"/>
          <w:lang w:eastAsia="zh-CN"/>
        </w:rPr>
        <w:t>Kuwahara</w:t>
      </w:r>
      <w:proofErr w:type="spellEnd"/>
      <w:r w:rsidR="0023417C">
        <w:rPr>
          <w:rFonts w:eastAsiaTheme="minorEastAsia"/>
          <w:lang w:eastAsia="zh-CN"/>
        </w:rPr>
        <w:t>,</w:t>
      </w:r>
      <w:r w:rsidRPr="00F500E3">
        <w:rPr>
          <w:rFonts w:eastAsiaTheme="minorEastAsia"/>
          <w:lang w:eastAsia="zh-CN"/>
        </w:rPr>
        <w:t xml:space="preserve"> et al</w:t>
      </w:r>
      <w:r w:rsidR="0023417C">
        <w:rPr>
          <w:rFonts w:eastAsiaTheme="minorEastAsia"/>
          <w:lang w:eastAsia="zh-CN"/>
        </w:rPr>
        <w:t>.</w:t>
      </w:r>
      <w:r w:rsidR="0016092D">
        <w:rPr>
          <w:rFonts w:eastAsiaTheme="minorEastAsia"/>
          <w:lang w:eastAsia="zh-CN"/>
        </w:rPr>
        <w:fldChar w:fldCharType="begin">
          <w:fldData xml:space="preserve">PEVuZE5vdGU+PENpdGU+PEF1dGhvcj5LdXdhaGFyYTwvQXV0aG9yPjxZZWFyPjIwMTU8L1llYXI+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</w:fldData>
        </w:fldChar>
      </w:r>
      <w:r w:rsidR="00E66190">
        <w:rPr>
          <w:rFonts w:eastAsiaTheme="minorEastAsia"/>
          <w:lang w:eastAsia="zh-CN"/>
        </w:rPr>
        <w:instrText xml:space="preserve"> ADDIN EN.CITE </w:instrText>
      </w:r>
      <w:r w:rsidR="00E66190">
        <w:rPr>
          <w:rFonts w:eastAsiaTheme="minorEastAsia"/>
          <w:lang w:eastAsia="zh-CN"/>
        </w:rPr>
        <w:fldChar w:fldCharType="begin">
          <w:fldData xml:space="preserve">PEVuZE5vdGU+PENpdGU+PEF1dGhvcj5LdXdhaGFyYTwvQXV0aG9yPjxZZWFyPjIwMTU8L1llYXI+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</w:fldData>
        </w:fldChar>
      </w:r>
      <w:r w:rsidR="00E66190">
        <w:rPr>
          <w:rFonts w:eastAsiaTheme="minorEastAsia"/>
          <w:lang w:eastAsia="zh-CN"/>
        </w:rPr>
        <w:instrText xml:space="preserve"> ADDIN EN.CITE.DATA </w:instrText>
      </w:r>
      <w:r w:rsidR="00E66190">
        <w:rPr>
          <w:rFonts w:eastAsiaTheme="minorEastAsia"/>
          <w:lang w:eastAsia="zh-CN"/>
        </w:rPr>
      </w:r>
      <w:r w:rsidR="00E66190">
        <w:rPr>
          <w:rFonts w:eastAsiaTheme="minorEastAsia"/>
          <w:lang w:eastAsia="zh-CN"/>
        </w:rPr>
        <w:fldChar w:fldCharType="end"/>
      </w:r>
      <w:r w:rsidR="0016092D">
        <w:rPr>
          <w:rFonts w:eastAsiaTheme="minorEastAsia"/>
          <w:lang w:eastAsia="zh-CN"/>
        </w:rPr>
      </w:r>
      <w:r w:rsidR="0016092D">
        <w:rPr>
          <w:rFonts w:eastAsiaTheme="minorEastAsia"/>
          <w:lang w:eastAsia="zh-CN"/>
        </w:rPr>
        <w:fldChar w:fldCharType="separate"/>
      </w:r>
      <w:r w:rsidR="00E66190" w:rsidRPr="00E66190">
        <w:rPr>
          <w:rFonts w:eastAsiaTheme="minorEastAsia"/>
          <w:noProof/>
          <w:vertAlign w:val="superscript"/>
          <w:lang w:eastAsia="zh-CN"/>
        </w:rPr>
        <w:t>27</w:t>
      </w:r>
      <w:r w:rsidR="0016092D">
        <w:rPr>
          <w:rFonts w:eastAsiaTheme="minorEastAsia"/>
          <w:lang w:eastAsia="zh-CN"/>
        </w:rPr>
        <w:fldChar w:fldCharType="end"/>
      </w:r>
      <w:r w:rsidRPr="00BE0680">
        <w:rPr>
          <w:rFonts w:eastAsiaTheme="minorEastAsia"/>
          <w:lang w:eastAsia="zh-CN"/>
        </w:rPr>
        <w:t xml:space="preserve"> </w:t>
      </w:r>
      <w:r w:rsidRPr="00F500E3">
        <w:rPr>
          <w:rFonts w:eastAsiaTheme="minorEastAsia"/>
          <w:lang w:eastAsia="zh-CN"/>
        </w:rPr>
        <w:t xml:space="preserve">and </w:t>
      </w:r>
      <w:hyperlink r:id="rId19" w:history="1">
        <w:r w:rsidRPr="00CE7171">
          <w:t>Capowski</w:t>
        </w:r>
      </w:hyperlink>
      <w:r w:rsidR="0023417C" w:rsidRPr="00CE7171">
        <w:t xml:space="preserve">, </w:t>
      </w:r>
      <w:r w:rsidRPr="00CE7171">
        <w:t>et al</w:t>
      </w:r>
      <w:r w:rsidR="0023417C" w:rsidRPr="00CE7171">
        <w:t>.</w:t>
      </w:r>
      <w:r w:rsidRPr="00262894">
        <w:rPr>
          <w:vertAlign w:val="superscript"/>
        </w:rPr>
        <w:fldChar w:fldCharType="begin">
          <w:fldData xml:space="preserve">PEVuZE5vdGU+PENpdGU+PEF1dGhvcj5DYXBvd3NraTwvQXV0aG9yPjxZZWFyPjIwMTk8L1llYXI+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</w:fldData>
        </w:fldChar>
      </w:r>
      <w:r w:rsidR="00EE5008" w:rsidRPr="003C149A">
        <w:rPr>
          <w:vertAlign w:val="superscript"/>
        </w:rPr>
        <w:instrText xml:space="preserve"> ADDIN EN.CITE </w:instrText>
      </w:r>
      <w:r w:rsidR="00EE5008" w:rsidRPr="003C149A">
        <w:rPr>
          <w:vertAlign w:val="superscript"/>
        </w:rPr>
        <w:fldChar w:fldCharType="begin">
          <w:fldData xml:space="preserve">PEVuZE5vdGU+PENpdGU+PEF1dGhvcj5DYXBvd3NraTwvQXV0aG9yPjxZZWFyPjIwMTk8L1llYXI+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</w:fldData>
        </w:fldChar>
      </w:r>
      <w:r w:rsidR="00EE5008" w:rsidRPr="003C149A">
        <w:rPr>
          <w:vertAlign w:val="superscript"/>
        </w:rPr>
        <w:instrText xml:space="preserve"> ADDIN EN.CITE.DATA </w:instrText>
      </w:r>
      <w:r w:rsidR="00EE5008" w:rsidRPr="003C149A">
        <w:rPr>
          <w:vertAlign w:val="superscript"/>
        </w:rPr>
      </w:r>
      <w:r w:rsidR="00EE5008" w:rsidRPr="003C149A">
        <w:rPr>
          <w:vertAlign w:val="superscript"/>
        </w:rPr>
        <w:fldChar w:fldCharType="end"/>
      </w:r>
      <w:r w:rsidRPr="00262894">
        <w:rPr>
          <w:vertAlign w:val="superscript"/>
        </w:rPr>
      </w:r>
      <w:r w:rsidRPr="00262894">
        <w:rPr>
          <w:vertAlign w:val="superscript"/>
        </w:rPr>
        <w:fldChar w:fldCharType="separate"/>
      </w:r>
      <w:r w:rsidR="00EE5008" w:rsidRPr="003C149A">
        <w:rPr>
          <w:noProof/>
          <w:vertAlign w:val="superscript"/>
        </w:rPr>
        <w:t>3</w:t>
      </w:r>
      <w:r w:rsidRPr="00262894">
        <w:rPr>
          <w:vertAlign w:val="superscript"/>
        </w:rPr>
        <w:fldChar w:fldCharType="end"/>
      </w:r>
      <w:r w:rsidRPr="00BE0680">
        <w:rPr>
          <w:rFonts w:eastAsiaTheme="minorEastAsia"/>
          <w:lang w:eastAsia="zh-CN"/>
        </w:rPr>
        <w:t xml:space="preserve"> </w:t>
      </w:r>
      <w:r w:rsidRPr="00F500E3">
        <w:rPr>
          <w:rFonts w:eastAsiaTheme="minorEastAsia"/>
          <w:lang w:eastAsia="zh-CN"/>
        </w:rPr>
        <w:t xml:space="preserve">added BMP4 for brief, early exposure of </w:t>
      </w:r>
      <w:proofErr w:type="spellStart"/>
      <w:r w:rsidRPr="00F500E3">
        <w:rPr>
          <w:rFonts w:eastAsiaTheme="minorEastAsia"/>
          <w:lang w:eastAsia="zh-CN"/>
        </w:rPr>
        <w:t>hPSCs</w:t>
      </w:r>
      <w:proofErr w:type="spellEnd"/>
      <w:r w:rsidRPr="00F500E3">
        <w:rPr>
          <w:rFonts w:eastAsiaTheme="minorEastAsia"/>
          <w:lang w:eastAsia="zh-CN"/>
        </w:rPr>
        <w:t xml:space="preserve"> culture to improve OV production.</w:t>
      </w:r>
      <w:r w:rsidRPr="00F500E3">
        <w:rPr>
          <w:rFonts w:eastAsiaTheme="minorEastAsia" w:hint="eastAsia"/>
          <w:lang w:eastAsia="zh-CN"/>
        </w:rPr>
        <w:t xml:space="preserve"> By contrast, t</w:t>
      </w:r>
      <w:r w:rsidRPr="00F500E3">
        <w:rPr>
          <w:rFonts w:eastAsiaTheme="minorEastAsia"/>
          <w:lang w:eastAsia="zh-CN"/>
        </w:rPr>
        <w:t>his optimized retinal induction protocol is simple and low cost without requiring extrinsic signaling modulators except the basic supplement of N2 and B27.</w:t>
      </w:r>
    </w:p>
    <w:p w14:paraId="2ED5114E" w14:textId="24E5416E" w:rsidR="004E32AB" w:rsidRPr="00F500E3" w:rsidRDefault="004E32AB" w:rsidP="00F500E3">
      <w:pPr>
        <w:spacing w:after="0" w:line="240" w:lineRule="auto"/>
        <w:rPr>
          <w:rFonts w:eastAsiaTheme="minorEastAsia"/>
          <w:lang w:eastAsia="zh-CN"/>
        </w:rPr>
      </w:pPr>
    </w:p>
    <w:p w14:paraId="3F05A711" w14:textId="5D793B9C" w:rsidR="004E32AB" w:rsidRPr="00BE0680" w:rsidRDefault="00F500E3" w:rsidP="00F500E3">
      <w:pPr>
        <w:spacing w:after="0" w:line="240" w:lineRule="auto"/>
        <w:rPr>
          <w:rFonts w:eastAsiaTheme="minorEastAsia"/>
          <w:lang w:eastAsia="zh-CN"/>
        </w:rPr>
      </w:pPr>
      <w:r w:rsidRPr="00F500E3">
        <w:rPr>
          <w:rFonts w:eastAsiaTheme="minorEastAsia"/>
          <w:lang w:eastAsia="zh-CN"/>
        </w:rPr>
        <w:t>Retinoic acid (RA)</w:t>
      </w:r>
      <w:r w:rsidRPr="00F500E3">
        <w:rPr>
          <w:rFonts w:eastAsiaTheme="minorEastAsia" w:hint="eastAsia"/>
          <w:lang w:eastAsia="zh-CN"/>
        </w:rPr>
        <w:t xml:space="preserve"> </w:t>
      </w:r>
      <w:r w:rsidRPr="00F500E3">
        <w:rPr>
          <w:rFonts w:eastAsiaTheme="minorEastAsia"/>
          <w:lang w:eastAsia="zh-CN"/>
        </w:rPr>
        <w:t>plays an important role in retinal development and photoreceptor</w:t>
      </w:r>
      <w:r w:rsidRPr="00F500E3">
        <w:rPr>
          <w:rFonts w:eastAsiaTheme="minorEastAsia" w:hint="eastAsia"/>
          <w:lang w:eastAsia="zh-CN"/>
        </w:rPr>
        <w:t xml:space="preserve"> </w:t>
      </w:r>
      <w:r w:rsidRPr="00F500E3">
        <w:rPr>
          <w:rFonts w:eastAsiaTheme="minorEastAsia"/>
          <w:lang w:eastAsia="zh-CN"/>
        </w:rPr>
        <w:t>determination</w:t>
      </w:r>
      <w:r w:rsidRPr="00F500E3">
        <w:rPr>
          <w:rFonts w:eastAsiaTheme="minorEastAsia"/>
          <w:lang w:eastAsia="zh-CN"/>
        </w:rPr>
        <w:fldChar w:fldCharType="begin">
          <w:fldData xml:space="preserve">PEVuZE5vdGU+PENpdGU+PEF1dGhvcj5kYSBTaWx2YTwvQXV0aG9yPjxZZWFyPjIwMTc8L1llYXI+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=
</w:fldData>
        </w:fldChar>
      </w:r>
      <w:r w:rsidR="0016092D">
        <w:rPr>
          <w:rFonts w:eastAsiaTheme="minorEastAsia"/>
          <w:lang w:eastAsia="zh-CN"/>
        </w:rPr>
        <w:instrText xml:space="preserve"> ADDIN EN.CITE </w:instrText>
      </w:r>
      <w:r w:rsidR="0016092D">
        <w:rPr>
          <w:rFonts w:eastAsiaTheme="minorEastAsia"/>
          <w:lang w:eastAsia="zh-CN"/>
        </w:rPr>
        <w:fldChar w:fldCharType="begin">
          <w:fldData xml:space="preserve">PEVuZE5vdGU+PENpdGU+PEF1dGhvcj5kYSBTaWx2YTwvQXV0aG9yPjxZZWFyPjIwMTc8L1llYXI+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=
</w:fldData>
        </w:fldChar>
      </w:r>
      <w:r w:rsidR="0016092D">
        <w:rPr>
          <w:rFonts w:eastAsiaTheme="minorEastAsia"/>
          <w:lang w:eastAsia="zh-CN"/>
        </w:rPr>
        <w:instrText xml:space="preserve"> ADDIN EN.CITE.DATA </w:instrText>
      </w:r>
      <w:r w:rsidR="0016092D">
        <w:rPr>
          <w:rFonts w:eastAsiaTheme="minorEastAsia"/>
          <w:lang w:eastAsia="zh-CN"/>
        </w:rPr>
      </w:r>
      <w:r w:rsidR="0016092D">
        <w:rPr>
          <w:rFonts w:eastAsiaTheme="minorEastAsia"/>
          <w:lang w:eastAsia="zh-CN"/>
        </w:rPr>
        <w:fldChar w:fldCharType="end"/>
      </w:r>
      <w:r w:rsidRPr="00F500E3">
        <w:rPr>
          <w:rFonts w:eastAsiaTheme="minorEastAsia"/>
          <w:lang w:eastAsia="zh-CN"/>
        </w:rPr>
      </w:r>
      <w:r w:rsidRPr="00F500E3">
        <w:rPr>
          <w:rFonts w:eastAsiaTheme="minorEastAsia"/>
          <w:lang w:eastAsia="zh-CN"/>
        </w:rPr>
        <w:fldChar w:fldCharType="separate"/>
      </w:r>
      <w:r w:rsidR="0016092D" w:rsidRPr="0016092D">
        <w:rPr>
          <w:rFonts w:eastAsiaTheme="minorEastAsia"/>
          <w:noProof/>
          <w:vertAlign w:val="superscript"/>
          <w:lang w:eastAsia="zh-CN"/>
        </w:rPr>
        <w:t>28-30</w:t>
      </w:r>
      <w:r w:rsidRPr="00F500E3">
        <w:rPr>
          <w:rFonts w:eastAsiaTheme="minorEastAsia"/>
          <w:lang w:eastAsia="zh-CN"/>
        </w:rPr>
        <w:fldChar w:fldCharType="end"/>
      </w:r>
      <w:r w:rsidRPr="00F500E3">
        <w:rPr>
          <w:rFonts w:eastAsiaTheme="minorEastAsia" w:hint="eastAsia"/>
          <w:lang w:eastAsia="zh-CN"/>
        </w:rPr>
        <w:t xml:space="preserve">. </w:t>
      </w:r>
      <w:r w:rsidRPr="00F500E3">
        <w:rPr>
          <w:rFonts w:eastAsiaTheme="minorEastAsia"/>
          <w:lang w:eastAsia="zh-CN"/>
        </w:rPr>
        <w:t xml:space="preserve">Most of </w:t>
      </w:r>
      <w:r w:rsidR="00EF6313">
        <w:rPr>
          <w:rFonts w:eastAsiaTheme="minorEastAsia"/>
          <w:lang w:eastAsia="zh-CN"/>
        </w:rPr>
        <w:t xml:space="preserve">the </w:t>
      </w:r>
      <w:r w:rsidRPr="00F500E3">
        <w:rPr>
          <w:rFonts w:eastAsiaTheme="minorEastAsia"/>
          <w:lang w:eastAsia="zh-CN"/>
        </w:rPr>
        <w:t>protocols were developed with the supplement of RA (0.5</w:t>
      </w:r>
      <w:r w:rsidR="00B62661">
        <w:rPr>
          <w:rFonts w:eastAsiaTheme="minorEastAsia" w:hint="eastAsia"/>
          <w:lang w:eastAsia="zh-CN"/>
        </w:rPr>
        <w:t>-</w:t>
      </w:r>
      <w:r w:rsidRPr="00F500E3">
        <w:rPr>
          <w:rFonts w:eastAsiaTheme="minorEastAsia"/>
          <w:lang w:eastAsia="zh-CN"/>
        </w:rPr>
        <w:t xml:space="preserve">1 </w:t>
      </w:r>
      <w:proofErr w:type="spellStart"/>
      <w:r w:rsidRPr="00F500E3">
        <w:rPr>
          <w:rFonts w:eastAsiaTheme="minorEastAsia"/>
          <w:lang w:eastAsia="zh-CN"/>
        </w:rPr>
        <w:t>μM</w:t>
      </w:r>
      <w:proofErr w:type="spellEnd"/>
      <w:r w:rsidRPr="00F500E3">
        <w:rPr>
          <w:rFonts w:eastAsiaTheme="minorEastAsia"/>
          <w:lang w:eastAsia="zh-CN"/>
        </w:rPr>
        <w:t>) in certain periods. Our studies have demonstrated that two high concentration of RA or too long period of RA treatment result in rod-rich photoreceptors but inhibit cone differentiation</w:t>
      </w:r>
      <w:r w:rsidRPr="00F500E3">
        <w:rPr>
          <w:rFonts w:eastAsiaTheme="minorEastAsia"/>
          <w:vertAlign w:val="superscript"/>
          <w:lang w:eastAsia="zh-CN"/>
        </w:rPr>
        <w:fldChar w:fldCharType="begin">
          <w:fldData xml:space="preserve">PEVuZE5vdGU+PENpdGU+PEF1dGhvcj5aaG9uZzwvQXV0aG9yPjxZZWFyPjIwMTQ8L1llYXI+PFJl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</w:fldData>
        </w:fldChar>
      </w:r>
      <w:r w:rsidRPr="00F500E3">
        <w:rPr>
          <w:rFonts w:eastAsiaTheme="minorEastAsia"/>
          <w:vertAlign w:val="superscript"/>
          <w:lang w:eastAsia="zh-CN"/>
        </w:rPr>
        <w:instrText xml:space="preserve"> ADDIN EN.CITE </w:instrText>
      </w:r>
      <w:r w:rsidRPr="00F500E3">
        <w:rPr>
          <w:rFonts w:eastAsiaTheme="minorEastAsia"/>
          <w:vertAlign w:val="superscript"/>
          <w:lang w:eastAsia="zh-CN"/>
        </w:rPr>
        <w:fldChar w:fldCharType="begin">
          <w:fldData xml:space="preserve">PEVuZE5vdGU+PENpdGU+PEF1dGhvcj5aaG9uZzwvQXV0aG9yPjxZZWFyPjIwMTQ8L1llYXI+PFJl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</w:fldData>
        </w:fldChar>
      </w:r>
      <w:r w:rsidRPr="00F500E3">
        <w:rPr>
          <w:rFonts w:eastAsiaTheme="minorEastAsia"/>
          <w:vertAlign w:val="superscript"/>
          <w:lang w:eastAsia="zh-CN"/>
        </w:rPr>
        <w:instrText xml:space="preserve"> ADDIN EN.CITE.DATA </w:instrText>
      </w:r>
      <w:r w:rsidRPr="00F500E3">
        <w:rPr>
          <w:rFonts w:eastAsiaTheme="minorEastAsia"/>
          <w:vertAlign w:val="superscript"/>
          <w:lang w:eastAsia="zh-CN"/>
        </w:rPr>
      </w:r>
      <w:r w:rsidRPr="00F500E3">
        <w:rPr>
          <w:rFonts w:eastAsiaTheme="minorEastAsia"/>
          <w:vertAlign w:val="superscript"/>
          <w:lang w:eastAsia="zh-CN"/>
        </w:rPr>
        <w:fldChar w:fldCharType="end"/>
      </w:r>
      <w:r w:rsidRPr="00F500E3">
        <w:rPr>
          <w:rFonts w:eastAsiaTheme="minorEastAsia"/>
          <w:vertAlign w:val="superscript"/>
          <w:lang w:eastAsia="zh-CN"/>
        </w:rPr>
      </w:r>
      <w:r w:rsidRPr="00F500E3">
        <w:rPr>
          <w:rFonts w:eastAsiaTheme="minorEastAsia"/>
          <w:vertAlign w:val="superscript"/>
          <w:lang w:eastAsia="zh-CN"/>
        </w:rPr>
        <w:fldChar w:fldCharType="separate"/>
      </w:r>
      <w:r w:rsidRPr="00F500E3">
        <w:rPr>
          <w:rFonts w:eastAsiaTheme="minorEastAsia"/>
          <w:vertAlign w:val="superscript"/>
          <w:lang w:eastAsia="zh-CN"/>
        </w:rPr>
        <w:t>8,18</w:t>
      </w:r>
      <w:r w:rsidRPr="00F500E3">
        <w:rPr>
          <w:rFonts w:eastAsiaTheme="minorEastAsia"/>
          <w:vertAlign w:val="superscript"/>
          <w:lang w:eastAsia="zh-CN"/>
        </w:rPr>
        <w:fldChar w:fldCharType="end"/>
      </w:r>
      <w:r w:rsidRPr="00F500E3">
        <w:rPr>
          <w:rFonts w:eastAsiaTheme="minorEastAsia"/>
          <w:lang w:eastAsia="zh-CN"/>
        </w:rPr>
        <w:t>. However, in this optimized protocol, RA is not added to the culture media throughout the whole differentiation process</w:t>
      </w:r>
      <w:r w:rsidR="00EE5008">
        <w:rPr>
          <w:rFonts w:eastAsiaTheme="minorEastAsia"/>
          <w:lang w:eastAsia="zh-CN"/>
        </w:rPr>
        <w:fldChar w:fldCharType="begin"/>
      </w:r>
      <w:r w:rsidR="00EE5008">
        <w:rPr>
          <w:rFonts w:eastAsiaTheme="minorEastAsia"/>
          <w:lang w:eastAsia="zh-CN"/>
        </w:rPr>
        <w:instrText xml:space="preserve"> ADDIN EN.CITE &lt;EndNote&gt;&lt;Cite&gt;&lt;Author&gt;Li&lt;/Author&gt;&lt;Year&gt;2018&lt;/Year&gt;&lt;RecNum&gt;7&lt;/RecNum&gt;&lt;DisplayText&gt;&lt;style face="superscript"&gt;18&lt;/style&gt;&lt;/DisplayText&gt;&lt;record&gt;&lt;rec-number&gt;7&lt;/rec-number&gt;&lt;foreign-keys&gt;&lt;key app="EN" db-id="ffvvvp026erdepevt56px099wve2a95dpaz5" timestamp="1614214025"&gt;7&lt;/key&gt;&lt;key app="ENWeb" db-id=""&gt;0&lt;/key&gt;&lt;/foreign-keys&gt;&lt;ref-type name="Journal Article"&gt;17&lt;/ref-type&gt;&lt;contributors&gt;&lt;authors&gt;&lt;author&gt;Li, G.&lt;/author&gt;&lt;author&gt;Xie, B.&lt;/author&gt;&lt;author&gt;He, L.&lt;/author&gt;&lt;author&gt;Zhou, T.&lt;/author&gt;&lt;author&gt;Gao, G.&lt;/author&gt;&lt;author&gt;Liu, S.&lt;/author&gt;&lt;author&gt;Pan, G.&lt;/author&gt;&lt;author&gt;Ge, J.&lt;/author&gt;&lt;author&gt;Peng, F.&lt;/author&gt;&lt;author&gt;Zhong, X.&lt;/author&gt;&lt;/authors&gt;&lt;/contributors&gt;&lt;auth-address&gt;State Key Laboratory of Ophthalmology, Zhongshan Ophthalmic Center, Sun Yat-sen University, Guangzhou, China.&amp;#xD;South China Institute for Stem Cell Biology and Regenerative Medicine, Guangzhou Institutes of Biomedicine and Health, Chinese Academy of Sciences, Guangzhou, China.&amp;#xD;Department of Neurology, The Third Affiliated Hospital of Sun Yat-sen University, Guangzhou, China.&lt;/auth-address&gt;&lt;titles&gt;&lt;title&gt;Generation of Retinal Organoids with Mature Rods and Cones from Urine-Derived Human Induced Pluripotent Stem Cells&lt;/title&gt;&lt;secondary-title&gt;Stem Cells Int&lt;/secondary-title&gt;&lt;/titles&gt;&lt;periodical&gt;&lt;full-title&gt;Stem Cells Int&lt;/full-title&gt;&lt;/periodical&gt;&lt;pages&gt;4968658&lt;/pages&gt;&lt;volume&gt;2018&lt;/volume&gt;&lt;edition&gt;2018/07/17&lt;/edition&gt;&lt;dates&gt;&lt;year&gt;2018&lt;/year&gt;&lt;/dates&gt;&lt;isbn&gt;1687-966X (Print)&lt;/isbn&gt;&lt;accession-num&gt;30008752&lt;/accession-num&gt;&lt;urls&gt;&lt;related-urls&gt;&lt;url&gt;https://www.ncbi.nlm.nih.gov/pubmed/30008752&lt;/url&gt;&lt;/related-urls&gt;&lt;/urls&gt;&lt;custom2&gt;PMC6020468&lt;/custom2&gt;&lt;electronic-resource-num&gt;10.1155/2018/4968658&lt;/electronic-resource-num&gt;&lt;/record&gt;&lt;/Cite&gt;&lt;/EndNote&gt;</w:instrText>
      </w:r>
      <w:r w:rsidR="00EE5008">
        <w:rPr>
          <w:rFonts w:eastAsiaTheme="minorEastAsia"/>
          <w:lang w:eastAsia="zh-CN"/>
        </w:rPr>
        <w:fldChar w:fldCharType="separate"/>
      </w:r>
      <w:r w:rsidR="00EE5008" w:rsidRPr="00EE5008">
        <w:rPr>
          <w:rFonts w:eastAsiaTheme="minorEastAsia"/>
          <w:noProof/>
          <w:vertAlign w:val="superscript"/>
          <w:lang w:eastAsia="zh-CN"/>
        </w:rPr>
        <w:t>18</w:t>
      </w:r>
      <w:r w:rsidR="00EE5008">
        <w:rPr>
          <w:rFonts w:eastAsiaTheme="minorEastAsia"/>
          <w:lang w:eastAsia="zh-CN"/>
        </w:rPr>
        <w:fldChar w:fldCharType="end"/>
      </w:r>
      <w:r w:rsidR="00EE5008">
        <w:rPr>
          <w:rFonts w:eastAsiaTheme="minorEastAsia"/>
          <w:lang w:eastAsia="zh-CN"/>
        </w:rPr>
        <w:t>,</w:t>
      </w:r>
      <w:r w:rsidRPr="00F500E3">
        <w:rPr>
          <w:rFonts w:eastAsiaTheme="minorEastAsia"/>
          <w:lang w:eastAsia="zh-CN"/>
        </w:rPr>
        <w:t xml:space="preserve"> promoting the production of cone photoreceptors, which is responsible of human day-time vision and color vision and required for cell replacement of RD treatment. Although some stud</w:t>
      </w:r>
      <w:r w:rsidRPr="00F500E3">
        <w:rPr>
          <w:rFonts w:eastAsiaTheme="minorEastAsia" w:hint="eastAsia"/>
          <w:lang w:eastAsia="zh-CN"/>
        </w:rPr>
        <w:t>ies</w:t>
      </w:r>
      <w:r w:rsidRPr="00F500E3">
        <w:rPr>
          <w:rFonts w:eastAsiaTheme="minorEastAsia"/>
          <w:lang w:eastAsia="zh-CN"/>
        </w:rPr>
        <w:t xml:space="preserve"> </w:t>
      </w:r>
      <w:hyperlink r:id="rId20" w:history="1">
        <w:r w:rsidRPr="00F500E3">
          <w:rPr>
            <w:rFonts w:eastAsiaTheme="minorEastAsia"/>
            <w:lang w:eastAsia="zh-CN"/>
          </w:rPr>
          <w:t>reveal</w:t>
        </w:r>
      </w:hyperlink>
      <w:r w:rsidRPr="00F500E3">
        <w:rPr>
          <w:rFonts w:eastAsiaTheme="minorEastAsia"/>
          <w:lang w:eastAsia="zh-CN"/>
        </w:rPr>
        <w:t xml:space="preserve"> thyroid hormone signaling directs cone subtypes in mice and human retina</w:t>
      </w:r>
      <w:r w:rsidRPr="00F500E3">
        <w:rPr>
          <w:rFonts w:eastAsiaTheme="minorEastAsia"/>
          <w:vertAlign w:val="superscript"/>
          <w:lang w:eastAsia="zh-CN"/>
        </w:rPr>
        <w:fldChar w:fldCharType="begin">
          <w:fldData xml:space="preserve">PEVuZE5vdGU+PENpdGU+PEF1dGhvcj5FbGRyZWQ8L0F1dGhvcj48WWVhcj4yMDE4PC9ZZWFyPjxS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</w:fldData>
        </w:fldChar>
      </w:r>
      <w:r w:rsidR="0063602B">
        <w:rPr>
          <w:rFonts w:eastAsiaTheme="minorEastAsia"/>
          <w:vertAlign w:val="superscript"/>
          <w:lang w:eastAsia="zh-CN"/>
        </w:rPr>
        <w:instrText xml:space="preserve"> ADDIN EN.CITE </w:instrText>
      </w:r>
      <w:r w:rsidR="0063602B">
        <w:rPr>
          <w:rFonts w:eastAsiaTheme="minorEastAsia"/>
          <w:vertAlign w:val="superscript"/>
          <w:lang w:eastAsia="zh-CN"/>
        </w:rPr>
        <w:fldChar w:fldCharType="begin">
          <w:fldData xml:space="preserve">PEVuZE5vdGU+PENpdGU+PEF1dGhvcj5FbGRyZWQ8L0F1dGhvcj48WWVhcj4yMDE4PC9ZZWFyPjxS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</w:fldData>
        </w:fldChar>
      </w:r>
      <w:r w:rsidR="0063602B">
        <w:rPr>
          <w:rFonts w:eastAsiaTheme="minorEastAsia"/>
          <w:vertAlign w:val="superscript"/>
          <w:lang w:eastAsia="zh-CN"/>
        </w:rPr>
        <w:instrText xml:space="preserve"> ADDIN EN.CITE.DATA </w:instrText>
      </w:r>
      <w:r w:rsidR="0063602B">
        <w:rPr>
          <w:rFonts w:eastAsiaTheme="minorEastAsia"/>
          <w:vertAlign w:val="superscript"/>
          <w:lang w:eastAsia="zh-CN"/>
        </w:rPr>
      </w:r>
      <w:r w:rsidR="0063602B">
        <w:rPr>
          <w:rFonts w:eastAsiaTheme="minorEastAsia"/>
          <w:vertAlign w:val="superscript"/>
          <w:lang w:eastAsia="zh-CN"/>
        </w:rPr>
        <w:fldChar w:fldCharType="end"/>
      </w:r>
      <w:r w:rsidRPr="00F500E3">
        <w:rPr>
          <w:rFonts w:eastAsiaTheme="minorEastAsia"/>
          <w:vertAlign w:val="superscript"/>
          <w:lang w:eastAsia="zh-CN"/>
        </w:rPr>
      </w:r>
      <w:r w:rsidRPr="00F500E3">
        <w:rPr>
          <w:rFonts w:eastAsiaTheme="minorEastAsia"/>
          <w:vertAlign w:val="superscript"/>
          <w:lang w:eastAsia="zh-CN"/>
        </w:rPr>
        <w:fldChar w:fldCharType="separate"/>
      </w:r>
      <w:r w:rsidR="0063602B">
        <w:rPr>
          <w:rFonts w:eastAsiaTheme="minorEastAsia"/>
          <w:noProof/>
          <w:vertAlign w:val="superscript"/>
          <w:lang w:eastAsia="zh-CN"/>
        </w:rPr>
        <w:t>31</w:t>
      </w:r>
      <w:r w:rsidRPr="00F500E3">
        <w:rPr>
          <w:rFonts w:eastAsiaTheme="minorEastAsia"/>
          <w:vertAlign w:val="superscript"/>
          <w:lang w:eastAsia="zh-CN"/>
        </w:rPr>
        <w:fldChar w:fldCharType="end"/>
      </w:r>
      <w:r w:rsidRPr="003C149A">
        <w:rPr>
          <w:rFonts w:eastAsiaTheme="minorEastAsia"/>
          <w:vertAlign w:val="superscript"/>
          <w:lang w:eastAsia="zh-CN"/>
        </w:rPr>
        <w:t>,</w:t>
      </w:r>
      <w:r w:rsidR="00065205">
        <w:rPr>
          <w:rFonts w:eastAsiaTheme="minorEastAsia"/>
          <w:vertAlign w:val="superscript"/>
          <w:lang w:eastAsia="zh-CN"/>
        </w:rPr>
        <w:fldChar w:fldCharType="begin"/>
      </w:r>
      <w:r w:rsidR="00065205">
        <w:rPr>
          <w:rFonts w:eastAsiaTheme="minorEastAsia"/>
          <w:vertAlign w:val="superscript"/>
          <w:lang w:eastAsia="zh-CN"/>
        </w:rPr>
        <w:instrText xml:space="preserve"> ADDIN EN.CITE &lt;EndNote&gt;&lt;Cite&gt;&lt;Author&gt;Yang&lt;/Author&gt;&lt;Year&gt;2018&lt;/Year&gt;&lt;RecNum&gt;49&lt;/RecNum&gt;&lt;DisplayText&gt;&lt;style face="superscript"&gt;32&lt;/style&gt;&lt;/DisplayText&gt;&lt;record&gt;&lt;rec-number&gt;49&lt;/rec-number&gt;&lt;foreign-keys&gt;&lt;key app="EN" db-id="ffvvvp026erdepevt56px099wve2a95dpaz5" timestamp="1614912755"&gt;49&lt;/key&gt;&lt;/foreign-keys&gt;&lt;ref-type name="Journal Article"&gt;17&lt;/ref-type&gt;&lt;contributors&gt;&lt;authors&gt;&lt;author&gt;Yang, F.&lt;/author&gt;&lt;author&gt;Ma, H.&lt;/author&gt;&lt;author&gt;Ding, X. Q.&lt;/author&gt;&lt;/authors&gt;&lt;/contributors&gt;&lt;auth-address&gt;University of Oklahoma Health Sciences Center, Oklahoma City, OK, United States.&amp;#xD;University of Oklahoma Health Sciences Center, Oklahoma City, OK, United States. Electronic address: xi-qin-ding@ouhsc.edu.&lt;/auth-address&gt;&lt;titles&gt;&lt;title&gt;Thyroid Hormone Signaling in Retinal Development, Survival, and Disease&lt;/title&gt;&lt;secondary-title&gt;Vitam Horm&lt;/secondary-title&gt;&lt;/titles&gt;&lt;periodical&gt;&lt;full-title&gt;Vitam Horm&lt;/full-title&gt;&lt;/periodical&gt;&lt;pages&gt;333-349&lt;/pages&gt;&lt;volume&gt;106&lt;/volume&gt;&lt;edition&gt;2018/02/07&lt;/edition&gt;&lt;keywords&gt;&lt;keyword&gt;Animals&lt;/keyword&gt;&lt;keyword&gt;Gene Expression Regulation&lt;/keyword&gt;&lt;keyword&gt;Humans&lt;/keyword&gt;&lt;keyword&gt;Retina/*growth &amp;amp; development/*physiology&lt;/keyword&gt;&lt;keyword&gt;Retinal Diseases/*metabolism&lt;/keyword&gt;&lt;keyword&gt;Thyroid Hormones/*metabolism&lt;/keyword&gt;&lt;keyword&gt;*Cone&lt;/keyword&gt;&lt;keyword&gt;*Opsin&lt;/keyword&gt;&lt;keyword&gt;*Photoreceptor&lt;/keyword&gt;&lt;keyword&gt;*Retina&lt;/keyword&gt;&lt;keyword&gt;*Retinal degeneration&lt;/keyword&gt;&lt;keyword&gt;*Retinal development&lt;/keyword&gt;&lt;keyword&gt;*Rod&lt;/keyword&gt;&lt;keyword&gt;*Thyroid hormone&lt;/keyword&gt;&lt;keyword&gt;*Thyroid hormone receptor&lt;/keyword&gt;&lt;/keywords&gt;&lt;dates&gt;&lt;year&gt;2018&lt;/year&gt;&lt;/dates&gt;&lt;isbn&gt;0083-6729 (Print)&amp;#xD;0083-6729 (Linking)&lt;/isbn&gt;&lt;accession-num&gt;29407441&lt;/accession-num&gt;&lt;urls&gt;&lt;related-urls&gt;&lt;url&gt;https://www.ncbi.nlm.nih.gov/pubmed/29407441&lt;/url&gt;&lt;/related-urls&gt;&lt;/urls&gt;&lt;electronic-resource-num&gt;10.1016/bs.vh.2017.05.001&lt;/electronic-resource-num&gt;&lt;/record&gt;&lt;/Cite&gt;&lt;/EndNote&gt;</w:instrText>
      </w:r>
      <w:r w:rsidR="00065205">
        <w:rPr>
          <w:rFonts w:eastAsiaTheme="minorEastAsia"/>
          <w:vertAlign w:val="superscript"/>
          <w:lang w:eastAsia="zh-CN"/>
        </w:rPr>
        <w:fldChar w:fldCharType="separate"/>
      </w:r>
      <w:r w:rsidR="00065205">
        <w:rPr>
          <w:rFonts w:eastAsiaTheme="minorEastAsia"/>
          <w:noProof/>
          <w:vertAlign w:val="superscript"/>
          <w:lang w:eastAsia="zh-CN"/>
        </w:rPr>
        <w:t>32</w:t>
      </w:r>
      <w:r w:rsidR="00065205">
        <w:rPr>
          <w:rFonts w:eastAsiaTheme="minorEastAsia"/>
          <w:vertAlign w:val="superscript"/>
          <w:lang w:eastAsia="zh-CN"/>
        </w:rPr>
        <w:fldChar w:fldCharType="end"/>
      </w:r>
      <w:r w:rsidR="00065205">
        <w:rPr>
          <w:rFonts w:eastAsiaTheme="minorEastAsia"/>
          <w:lang w:eastAsia="zh-CN"/>
        </w:rPr>
        <w:t xml:space="preserve">, </w:t>
      </w:r>
      <w:r w:rsidRPr="00F500E3">
        <w:rPr>
          <w:rFonts w:eastAsiaTheme="minorEastAsia"/>
          <w:lang w:eastAsia="zh-CN"/>
        </w:rPr>
        <w:t>the regulator</w:t>
      </w:r>
      <w:r w:rsidRPr="00F500E3">
        <w:rPr>
          <w:rFonts w:eastAsiaTheme="minorEastAsia" w:hint="eastAsia"/>
          <w:lang w:eastAsia="zh-CN"/>
        </w:rPr>
        <w:t xml:space="preserve"> </w:t>
      </w:r>
      <w:r w:rsidRPr="00F500E3">
        <w:rPr>
          <w:rFonts w:eastAsiaTheme="minorEastAsia"/>
          <w:lang w:eastAsia="zh-CN"/>
        </w:rPr>
        <w:t>for cone commitment is still unclear</w:t>
      </w:r>
      <w:r w:rsidRPr="00F500E3">
        <w:rPr>
          <w:rFonts w:eastAsiaTheme="minorEastAsia"/>
          <w:vertAlign w:val="superscript"/>
          <w:lang w:eastAsia="zh-CN"/>
        </w:rPr>
        <w:fldChar w:fldCharType="begin"/>
      </w:r>
      <w:r w:rsidR="00065205">
        <w:rPr>
          <w:rFonts w:eastAsiaTheme="minorEastAsia"/>
          <w:vertAlign w:val="superscript"/>
          <w:lang w:eastAsia="zh-CN"/>
        </w:rPr>
        <w:instrText xml:space="preserve"> ADDIN EN.CITE &lt;EndNote&gt;&lt;Cite&gt;&lt;Author&gt;Brzezinski&lt;/Author&gt;&lt;Year&gt;2015&lt;/Year&gt;&lt;RecNum&gt;11&lt;/RecNum&gt;&lt;DisplayText&gt;&lt;style face="superscript"&gt;33&lt;/style&gt;&lt;/DisplayText&gt;&lt;record&gt;&lt;rec-number&gt;11&lt;/rec-number&gt;&lt;foreign-keys&gt;&lt;key app="EN" db-id="ffvvvp026erdepevt56px099wve2a95dpaz5" timestamp="1614216719"&gt;11&lt;/key&gt;&lt;key app="ENWeb" db-id=""&gt;0&lt;/key&gt;&lt;/foreign-keys&gt;&lt;ref-type name="Journal Article"&gt;17&lt;/ref-type&gt;&lt;contributors&gt;&lt;authors&gt;&lt;author&gt;Brzezinski, J. A.&lt;/author&gt;&lt;author&gt;Reh, T. A.&lt;/author&gt;&lt;/authors&gt;&lt;/contributors&gt;&lt;auth-address&gt;Department of Ophthalmology, University of Colorado Denver, Aurora, CO 80045, USA.&amp;#xD;Department of Biological Structure, University of Washington, Seattle, WA 98195, USA tomreh@uw.edu.&lt;/auth-address&gt;&lt;titles&gt;&lt;title&gt;Photoreceptor cell fate specification in vertebrates&lt;/title&gt;&lt;secondary-title&gt;Development&lt;/secondary-title&gt;&lt;/titles&gt;&lt;periodical&gt;&lt;full-title&gt;Development&lt;/full-title&gt;&lt;/periodical&gt;&lt;pages&gt;3263-73&lt;/pages&gt;&lt;volume&gt;142&lt;/volume&gt;&lt;number&gt;19&lt;/number&gt;&lt;edition&gt;2015/10/08&lt;/edition&gt;&lt;keywords&gt;&lt;keyword&gt;Animals&lt;/keyword&gt;&lt;keyword&gt;Cell Differentiation/*physiology&lt;/keyword&gt;&lt;keyword&gt;Cell Lineage/*physiology&lt;/keyword&gt;&lt;keyword&gt;Gene Regulatory Networks/*physiology&lt;/keyword&gt;&lt;keyword&gt;Humans&lt;/keyword&gt;&lt;keyword&gt;Neural Stem Cells/*physiology&lt;/keyword&gt;&lt;keyword&gt;Photoreceptor Cells, Vertebrate/*cytology&lt;/keyword&gt;&lt;keyword&gt;Signal Transduction/*physiology&lt;/keyword&gt;&lt;keyword&gt;Vertebrates/*embryology&lt;/keyword&gt;&lt;keyword&gt;Cell fate specification&lt;/keyword&gt;&lt;keyword&gt;Competence&lt;/keyword&gt;&lt;keyword&gt;Fate potential&lt;/keyword&gt;&lt;keyword&gt;Multipotent&lt;/keyword&gt;&lt;keyword&gt;Photoreceptor&lt;/keyword&gt;&lt;keyword&gt;Retina&lt;/keyword&gt;&lt;/keywords&gt;&lt;dates&gt;&lt;year&gt;2015&lt;/year&gt;&lt;pub-dates&gt;&lt;date&gt;Oct 1&lt;/date&gt;&lt;/pub-dates&gt;&lt;/dates&gt;&lt;isbn&gt;1477-9129 (Electronic)&amp;#xD;0950-1991 (Linking)&lt;/isbn&gt;&lt;accession-num&gt;26443631&lt;/accession-num&gt;&lt;urls&gt;&lt;related-urls&gt;&lt;url&gt;https://www.ncbi.nlm.nih.gov/pubmed/26443631&lt;/url&gt;&lt;/related-urls&gt;&lt;/urls&gt;&lt;custom2&gt;PMC4631758&lt;/custom2&gt;&lt;electronic-resource-num&gt;10.1242/dev.127043&lt;/electronic-resource-num&gt;&lt;/record&gt;&lt;/Cite&gt;&lt;/EndNote&gt;</w:instrText>
      </w:r>
      <w:r w:rsidRPr="00F500E3">
        <w:rPr>
          <w:rFonts w:eastAsiaTheme="minorEastAsia"/>
          <w:vertAlign w:val="superscript"/>
          <w:lang w:eastAsia="zh-CN"/>
        </w:rPr>
        <w:fldChar w:fldCharType="separate"/>
      </w:r>
      <w:r w:rsidR="00065205">
        <w:rPr>
          <w:rFonts w:eastAsiaTheme="minorEastAsia"/>
          <w:noProof/>
          <w:vertAlign w:val="superscript"/>
          <w:lang w:eastAsia="zh-CN"/>
        </w:rPr>
        <w:t>33</w:t>
      </w:r>
      <w:r w:rsidRPr="00F500E3">
        <w:rPr>
          <w:rFonts w:eastAsiaTheme="minorEastAsia"/>
          <w:vertAlign w:val="superscript"/>
          <w:lang w:eastAsia="zh-CN"/>
        </w:rPr>
        <w:fldChar w:fldCharType="end"/>
      </w:r>
      <w:r w:rsidRPr="00F500E3">
        <w:rPr>
          <w:rFonts w:eastAsiaTheme="minorEastAsia" w:hint="eastAsia"/>
          <w:lang w:eastAsia="zh-CN"/>
        </w:rPr>
        <w:t>.</w:t>
      </w:r>
      <w:r w:rsidRPr="00F500E3">
        <w:rPr>
          <w:rFonts w:eastAsiaTheme="minorEastAsia"/>
          <w:lang w:eastAsia="zh-CN"/>
        </w:rPr>
        <w:t xml:space="preserve"> In Kim</w:t>
      </w:r>
      <w:r w:rsidR="0023417C">
        <w:rPr>
          <w:rFonts w:eastAsiaTheme="minorEastAsia"/>
          <w:lang w:eastAsia="zh-CN"/>
        </w:rPr>
        <w:t>,</w:t>
      </w:r>
      <w:r w:rsidRPr="00F500E3">
        <w:rPr>
          <w:rFonts w:eastAsiaTheme="minorEastAsia"/>
          <w:lang w:eastAsia="zh-CN"/>
        </w:rPr>
        <w:t xml:space="preserve"> et al</w:t>
      </w:r>
      <w:r w:rsidR="0023417C">
        <w:rPr>
          <w:rFonts w:eastAsiaTheme="minorEastAsia"/>
          <w:lang w:eastAsia="zh-CN"/>
        </w:rPr>
        <w:t>.</w:t>
      </w:r>
      <w:r w:rsidRPr="00F500E3">
        <w:rPr>
          <w:rFonts w:eastAsiaTheme="minorEastAsia"/>
          <w:vertAlign w:val="superscript"/>
          <w:lang w:eastAsia="zh-CN"/>
        </w:rPr>
        <w:fldChar w:fldCharType="begin">
          <w:fldData xml:space="preserve">PEVuZE5vdGU+PENpdGU+PEF1dGhvcj5LaW08L0F1dGhvcj48WWVhcj4yMDE5PC9ZZWFyPjxSZWNO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</w:fldData>
        </w:fldChar>
      </w:r>
      <w:r w:rsidR="00065205">
        <w:rPr>
          <w:rFonts w:eastAsiaTheme="minorEastAsia"/>
          <w:vertAlign w:val="superscript"/>
          <w:lang w:eastAsia="zh-CN"/>
        </w:rPr>
        <w:instrText xml:space="preserve"> ADDIN EN.CITE </w:instrText>
      </w:r>
      <w:r w:rsidR="00065205">
        <w:rPr>
          <w:rFonts w:eastAsiaTheme="minorEastAsia"/>
          <w:vertAlign w:val="superscript"/>
          <w:lang w:eastAsia="zh-CN"/>
        </w:rPr>
        <w:fldChar w:fldCharType="begin">
          <w:fldData xml:space="preserve">PEVuZE5vdGU+PENpdGU+PEF1dGhvcj5LaW08L0F1dGhvcj48WWVhcj4yMDE5PC9ZZWFyPjxSZWNO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</w:fldData>
        </w:fldChar>
      </w:r>
      <w:r w:rsidR="00065205">
        <w:rPr>
          <w:rFonts w:eastAsiaTheme="minorEastAsia"/>
          <w:vertAlign w:val="superscript"/>
          <w:lang w:eastAsia="zh-CN"/>
        </w:rPr>
        <w:instrText xml:space="preserve"> ADDIN EN.CITE.DATA </w:instrText>
      </w:r>
      <w:r w:rsidR="00065205">
        <w:rPr>
          <w:rFonts w:eastAsiaTheme="minorEastAsia"/>
          <w:vertAlign w:val="superscript"/>
          <w:lang w:eastAsia="zh-CN"/>
        </w:rPr>
      </w:r>
      <w:r w:rsidR="00065205">
        <w:rPr>
          <w:rFonts w:eastAsiaTheme="minorEastAsia"/>
          <w:vertAlign w:val="superscript"/>
          <w:lang w:eastAsia="zh-CN"/>
        </w:rPr>
        <w:fldChar w:fldCharType="end"/>
      </w:r>
      <w:r w:rsidRPr="00F500E3">
        <w:rPr>
          <w:rFonts w:eastAsiaTheme="minorEastAsia"/>
          <w:vertAlign w:val="superscript"/>
          <w:lang w:eastAsia="zh-CN"/>
        </w:rPr>
      </w:r>
      <w:r w:rsidRPr="00F500E3">
        <w:rPr>
          <w:rFonts w:eastAsiaTheme="minorEastAsia"/>
          <w:vertAlign w:val="superscript"/>
          <w:lang w:eastAsia="zh-CN"/>
        </w:rPr>
        <w:fldChar w:fldCharType="separate"/>
      </w:r>
      <w:r w:rsidR="00065205">
        <w:rPr>
          <w:rFonts w:eastAsiaTheme="minorEastAsia"/>
          <w:noProof/>
          <w:vertAlign w:val="superscript"/>
          <w:lang w:eastAsia="zh-CN"/>
        </w:rPr>
        <w:t>34</w:t>
      </w:r>
      <w:r w:rsidRPr="00F500E3">
        <w:rPr>
          <w:rFonts w:eastAsiaTheme="minorEastAsia"/>
          <w:vertAlign w:val="superscript"/>
          <w:lang w:eastAsia="zh-CN"/>
        </w:rPr>
        <w:fldChar w:fldCharType="end"/>
      </w:r>
      <w:r w:rsidRPr="00BE0680">
        <w:rPr>
          <w:rFonts w:eastAsiaTheme="minorEastAsia"/>
          <w:lang w:eastAsia="zh-CN"/>
        </w:rPr>
        <w:t xml:space="preserve"> </w:t>
      </w:r>
      <w:r w:rsidRPr="00F500E3">
        <w:rPr>
          <w:rFonts w:eastAsiaTheme="minorEastAsia"/>
          <w:lang w:eastAsia="zh-CN"/>
        </w:rPr>
        <w:t>and Lowe</w:t>
      </w:r>
      <w:r w:rsidR="0023417C">
        <w:rPr>
          <w:rFonts w:eastAsiaTheme="minorEastAsia"/>
          <w:lang w:eastAsia="zh-CN"/>
        </w:rPr>
        <w:t>,</w:t>
      </w:r>
      <w:r w:rsidRPr="00F500E3">
        <w:rPr>
          <w:rFonts w:eastAsiaTheme="minorEastAsia"/>
          <w:lang w:eastAsia="zh-CN"/>
        </w:rPr>
        <w:t xml:space="preserve"> A</w:t>
      </w:r>
      <w:r w:rsidR="0023417C">
        <w:rPr>
          <w:rFonts w:eastAsiaTheme="minorEastAsia"/>
          <w:lang w:eastAsia="zh-CN"/>
        </w:rPr>
        <w:t>.,</w:t>
      </w:r>
      <w:r w:rsidRPr="00F500E3">
        <w:rPr>
          <w:rFonts w:eastAsiaTheme="minorEastAsia"/>
          <w:lang w:eastAsia="zh-CN"/>
        </w:rPr>
        <w:t xml:space="preserve"> et al</w:t>
      </w:r>
      <w:r w:rsidR="0023417C" w:rsidRPr="00BE0680">
        <w:rPr>
          <w:rFonts w:eastAsiaTheme="minorEastAsia"/>
          <w:lang w:eastAsia="zh-CN"/>
        </w:rPr>
        <w:t>.</w:t>
      </w:r>
      <w:r w:rsidRPr="00F500E3">
        <w:rPr>
          <w:rFonts w:eastAsiaTheme="minorEastAsia"/>
          <w:vertAlign w:val="superscript"/>
          <w:lang w:eastAsia="zh-CN"/>
        </w:rPr>
        <w:fldChar w:fldCharType="begin">
          <w:fldData xml:space="preserve">PEVuZE5vdGU+PENpdGU+PEF1dGhvcj5Mb3dlPC9BdXRob3I+PFllYXI+MjAxNjwvWWVhcj48UmVj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</w:fldData>
        </w:fldChar>
      </w:r>
      <w:r w:rsidR="00065205">
        <w:rPr>
          <w:rFonts w:eastAsiaTheme="minorEastAsia"/>
          <w:vertAlign w:val="superscript"/>
          <w:lang w:eastAsia="zh-CN"/>
        </w:rPr>
        <w:instrText xml:space="preserve"> ADDIN EN.CITE </w:instrText>
      </w:r>
      <w:r w:rsidR="00065205">
        <w:rPr>
          <w:rFonts w:eastAsiaTheme="minorEastAsia"/>
          <w:vertAlign w:val="superscript"/>
          <w:lang w:eastAsia="zh-CN"/>
        </w:rPr>
        <w:fldChar w:fldCharType="begin">
          <w:fldData xml:space="preserve">PEVuZE5vdGU+PENpdGU+PEF1dGhvcj5Mb3dlPC9BdXRob3I+PFllYXI+MjAxNjwvWWVhcj48UmVj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</w:fldData>
        </w:fldChar>
      </w:r>
      <w:r w:rsidR="00065205">
        <w:rPr>
          <w:rFonts w:eastAsiaTheme="minorEastAsia"/>
          <w:vertAlign w:val="superscript"/>
          <w:lang w:eastAsia="zh-CN"/>
        </w:rPr>
        <w:instrText xml:space="preserve"> ADDIN EN.CITE.DATA </w:instrText>
      </w:r>
      <w:r w:rsidR="00065205">
        <w:rPr>
          <w:rFonts w:eastAsiaTheme="minorEastAsia"/>
          <w:vertAlign w:val="superscript"/>
          <w:lang w:eastAsia="zh-CN"/>
        </w:rPr>
      </w:r>
      <w:r w:rsidR="00065205">
        <w:rPr>
          <w:rFonts w:eastAsiaTheme="minorEastAsia"/>
          <w:vertAlign w:val="superscript"/>
          <w:lang w:eastAsia="zh-CN"/>
        </w:rPr>
        <w:fldChar w:fldCharType="end"/>
      </w:r>
      <w:r w:rsidRPr="00F500E3">
        <w:rPr>
          <w:rFonts w:eastAsiaTheme="minorEastAsia"/>
          <w:vertAlign w:val="superscript"/>
          <w:lang w:eastAsia="zh-CN"/>
        </w:rPr>
      </w:r>
      <w:r w:rsidRPr="00F500E3">
        <w:rPr>
          <w:rFonts w:eastAsiaTheme="minorEastAsia"/>
          <w:vertAlign w:val="superscript"/>
          <w:lang w:eastAsia="zh-CN"/>
        </w:rPr>
        <w:fldChar w:fldCharType="separate"/>
      </w:r>
      <w:r w:rsidR="00065205">
        <w:rPr>
          <w:rFonts w:eastAsiaTheme="minorEastAsia"/>
          <w:noProof/>
          <w:vertAlign w:val="superscript"/>
          <w:lang w:eastAsia="zh-CN"/>
        </w:rPr>
        <w:t>35</w:t>
      </w:r>
      <w:r w:rsidRPr="00F500E3">
        <w:rPr>
          <w:rFonts w:eastAsiaTheme="minorEastAsia"/>
          <w:vertAlign w:val="superscript"/>
          <w:lang w:eastAsia="zh-CN"/>
        </w:rPr>
        <w:fldChar w:fldCharType="end"/>
      </w:r>
      <w:r w:rsidRPr="00F500E3">
        <w:rPr>
          <w:rFonts w:eastAsiaTheme="minorEastAsia"/>
          <w:lang w:eastAsia="zh-CN"/>
        </w:rPr>
        <w:t xml:space="preserve">, the long-term culture also without any exogenous retinoic acid generated cone-rich retinal organoids, which is </w:t>
      </w:r>
      <w:hyperlink r:id="rId21" w:history="1">
        <w:r w:rsidRPr="00F500E3">
          <w:rPr>
            <w:rFonts w:eastAsiaTheme="minorEastAsia"/>
            <w:lang w:eastAsia="zh-CN"/>
          </w:rPr>
          <w:t>consistent</w:t>
        </w:r>
      </w:hyperlink>
      <w:r w:rsidRPr="00F500E3">
        <w:rPr>
          <w:rFonts w:eastAsiaTheme="minorEastAsia"/>
          <w:lang w:eastAsia="zh-CN"/>
        </w:rPr>
        <w:t xml:space="preserve"> with this optimized protocol</w:t>
      </w:r>
      <w:r w:rsidRPr="00F500E3">
        <w:t>.</w:t>
      </w:r>
    </w:p>
    <w:p w14:paraId="56E706D3" w14:textId="77777777" w:rsidR="004E32AB" w:rsidRPr="00F500E3" w:rsidRDefault="004E32AB" w:rsidP="00F500E3">
      <w:pPr>
        <w:spacing w:after="0" w:line="240" w:lineRule="auto"/>
        <w:rPr>
          <w:rFonts w:eastAsiaTheme="minorEastAsia"/>
          <w:lang w:eastAsia="zh-CN"/>
        </w:rPr>
      </w:pPr>
    </w:p>
    <w:p w14:paraId="77FDA9B6" w14:textId="1B138834" w:rsidR="004E32AB" w:rsidRPr="00F500E3" w:rsidRDefault="00F500E3" w:rsidP="00F500E3">
      <w:pPr>
        <w:spacing w:after="0" w:line="240" w:lineRule="auto"/>
        <w:rPr>
          <w:rFonts w:eastAsiaTheme="minorEastAsia"/>
          <w:lang w:eastAsia="zh-CN"/>
        </w:rPr>
      </w:pPr>
      <w:r w:rsidRPr="00F500E3">
        <w:rPr>
          <w:rFonts w:eastAsiaTheme="minorEastAsia"/>
          <w:lang w:eastAsia="zh-CN"/>
        </w:rPr>
        <w:t>The key point of this protocol to grasp is to make high quality of EBs and to seed EBs appropriately. Cells grow fast during early EBs suspension culture. Medium should be changed every day and be enough to provide abundant nutrition. The size of EBs, approximate 200 um in diameter, is appropriate for the retinal differentiation. The planting density of EBs at 2</w:t>
      </w:r>
      <w:r w:rsidR="00EF6313">
        <w:rPr>
          <w:rFonts w:eastAsiaTheme="minorEastAsia"/>
          <w:lang w:eastAsia="zh-CN"/>
        </w:rPr>
        <w:t>–</w:t>
      </w:r>
      <w:r w:rsidRPr="00F500E3">
        <w:rPr>
          <w:rFonts w:eastAsiaTheme="minorEastAsia"/>
          <w:lang w:eastAsia="zh-CN"/>
        </w:rPr>
        <w:t>3 EBs per cm</w:t>
      </w:r>
      <w:r w:rsidRPr="00BE0680">
        <w:rPr>
          <w:rFonts w:eastAsiaTheme="minorEastAsia"/>
          <w:vertAlign w:val="superscript"/>
          <w:lang w:eastAsia="zh-CN"/>
        </w:rPr>
        <w:t>2</w:t>
      </w:r>
      <w:r w:rsidRPr="00F500E3">
        <w:rPr>
          <w:rFonts w:eastAsiaTheme="minorEastAsia"/>
          <w:lang w:eastAsia="zh-CN"/>
        </w:rPr>
        <w:t xml:space="preserve"> is suitable for most of </w:t>
      </w:r>
      <w:proofErr w:type="spellStart"/>
      <w:r w:rsidRPr="00F500E3">
        <w:rPr>
          <w:rFonts w:eastAsiaTheme="minorEastAsia"/>
          <w:lang w:eastAsia="zh-CN"/>
        </w:rPr>
        <w:t>hPSC</w:t>
      </w:r>
      <w:proofErr w:type="spellEnd"/>
      <w:r w:rsidRPr="00F500E3">
        <w:rPr>
          <w:rFonts w:eastAsiaTheme="minorEastAsia"/>
          <w:lang w:eastAsia="zh-CN"/>
        </w:rPr>
        <w:t xml:space="preserve"> lines. The most advantage of this optimized protocol is the quantification of EB size and plating density to </w:t>
      </w:r>
      <w:hyperlink r:id="rId22" w:history="1">
        <w:r w:rsidRPr="00F500E3">
          <w:rPr>
            <w:rFonts w:eastAsiaTheme="minorEastAsia"/>
            <w:lang w:eastAsia="zh-CN"/>
          </w:rPr>
          <w:t>significantly</w:t>
        </w:r>
        <w:r w:rsidR="00EF6313">
          <w:rPr>
            <w:rFonts w:eastAsiaTheme="minorEastAsia"/>
            <w:lang w:eastAsia="zh-CN"/>
          </w:rPr>
          <w:t xml:space="preserve"> </w:t>
        </w:r>
      </w:hyperlink>
      <w:hyperlink r:id="rId23" w:history="1">
        <w:r w:rsidRPr="00F500E3">
          <w:rPr>
            <w:rFonts w:eastAsiaTheme="minorEastAsia"/>
            <w:lang w:eastAsia="zh-CN"/>
          </w:rPr>
          <w:t>enhance the efficiency and repeatability of retinal induction.</w:t>
        </w:r>
        <w:r w:rsidR="00EF6313">
          <w:rPr>
            <w:rFonts w:eastAsiaTheme="minorEastAsia"/>
            <w:lang w:eastAsia="zh-CN"/>
          </w:rPr>
          <w:t xml:space="preserve"> </w:t>
        </w:r>
        <w:r w:rsidRPr="00F500E3">
          <w:rPr>
            <w:rFonts w:eastAsiaTheme="minorEastAsia"/>
            <w:lang w:eastAsia="zh-CN"/>
          </w:rPr>
          <w:t xml:space="preserve">We </w:t>
        </w:r>
        <w:r w:rsidR="00EF6313">
          <w:rPr>
            <w:rFonts w:eastAsiaTheme="minorEastAsia"/>
            <w:lang w:eastAsia="zh-CN"/>
          </w:rPr>
          <w:t>h</w:t>
        </w:r>
        <w:r w:rsidRPr="00F500E3">
          <w:rPr>
            <w:rFonts w:eastAsiaTheme="minorEastAsia"/>
            <w:lang w:eastAsia="zh-CN"/>
          </w:rPr>
          <w:t>ave clearly described all the steps in detail, which</w:t>
        </w:r>
      </w:hyperlink>
      <w:r w:rsidRPr="00F500E3">
        <w:rPr>
          <w:rFonts w:eastAsiaTheme="minorEastAsia"/>
          <w:lang w:eastAsia="zh-CN"/>
        </w:rPr>
        <w:t xml:space="preserve"> largely helps the inexperienced researchers to learn and repeat the retinal induction.</w:t>
      </w:r>
    </w:p>
    <w:p w14:paraId="59649BE2" w14:textId="77777777" w:rsidR="004E32AB" w:rsidRPr="00F500E3" w:rsidRDefault="004E32AB" w:rsidP="00F500E3">
      <w:pPr>
        <w:spacing w:after="0" w:line="240" w:lineRule="auto"/>
        <w:rPr>
          <w:rFonts w:eastAsiaTheme="minorEastAsia"/>
          <w:lang w:eastAsia="zh-CN"/>
        </w:rPr>
      </w:pPr>
    </w:p>
    <w:p w14:paraId="03BD152E" w14:textId="742BD97F" w:rsidR="004E32AB" w:rsidRPr="00F500E3" w:rsidRDefault="00F500E3" w:rsidP="00F500E3">
      <w:pPr>
        <w:spacing w:after="0" w:line="240" w:lineRule="auto"/>
        <w:rPr>
          <w:rFonts w:eastAsiaTheme="minorEastAsia"/>
          <w:lang w:eastAsia="zh-CN"/>
        </w:rPr>
      </w:pPr>
      <w:r w:rsidRPr="00F500E3">
        <w:rPr>
          <w:rFonts w:eastAsiaTheme="minorEastAsia"/>
          <w:lang w:eastAsia="zh-CN"/>
        </w:rPr>
        <w:t>In addition, retinal induction efficiency largely depends on the quality and differentiation potency of the hPSCs</w:t>
      </w:r>
      <w:r w:rsidRPr="00F500E3">
        <w:rPr>
          <w:rFonts w:eastAsiaTheme="minorEastAsia"/>
          <w:vertAlign w:val="superscript"/>
          <w:lang w:eastAsia="zh-CN"/>
        </w:rPr>
        <w:fldChar w:fldCharType="begin">
          <w:fldData xml:space="preserve">PEVuZE5vdGU+PENpdGU+PEF1dGhvcj5DYXJjYW1vLU9yaXZlPC9BdXRob3I+PFllYXI+MjAxNzwv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</w:fldData>
        </w:fldChar>
      </w:r>
      <w:r w:rsidR="00065205">
        <w:rPr>
          <w:rFonts w:eastAsiaTheme="minorEastAsia"/>
          <w:vertAlign w:val="superscript"/>
          <w:lang w:eastAsia="zh-CN"/>
        </w:rPr>
        <w:instrText xml:space="preserve"> ADDIN EN.CITE </w:instrText>
      </w:r>
      <w:r w:rsidR="00065205">
        <w:rPr>
          <w:rFonts w:eastAsiaTheme="minorEastAsia"/>
          <w:vertAlign w:val="superscript"/>
          <w:lang w:eastAsia="zh-CN"/>
        </w:rPr>
        <w:fldChar w:fldCharType="begin">
          <w:fldData xml:space="preserve">PEVuZE5vdGU+PENpdGU+PEF1dGhvcj5DYXJjYW1vLU9yaXZlPC9BdXRob3I+PFllYXI+MjAxNzwv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</w:fldData>
        </w:fldChar>
      </w:r>
      <w:r w:rsidR="00065205">
        <w:rPr>
          <w:rFonts w:eastAsiaTheme="minorEastAsia"/>
          <w:vertAlign w:val="superscript"/>
          <w:lang w:eastAsia="zh-CN"/>
        </w:rPr>
        <w:instrText xml:space="preserve"> ADDIN EN.CITE.DATA </w:instrText>
      </w:r>
      <w:r w:rsidR="00065205">
        <w:rPr>
          <w:rFonts w:eastAsiaTheme="minorEastAsia"/>
          <w:vertAlign w:val="superscript"/>
          <w:lang w:eastAsia="zh-CN"/>
        </w:rPr>
      </w:r>
      <w:r w:rsidR="00065205">
        <w:rPr>
          <w:rFonts w:eastAsiaTheme="minorEastAsia"/>
          <w:vertAlign w:val="superscript"/>
          <w:lang w:eastAsia="zh-CN"/>
        </w:rPr>
        <w:fldChar w:fldCharType="end"/>
      </w:r>
      <w:r w:rsidRPr="00F500E3">
        <w:rPr>
          <w:rFonts w:eastAsiaTheme="minorEastAsia"/>
          <w:vertAlign w:val="superscript"/>
          <w:lang w:eastAsia="zh-CN"/>
        </w:rPr>
      </w:r>
      <w:r w:rsidRPr="00F500E3">
        <w:rPr>
          <w:rFonts w:eastAsiaTheme="minorEastAsia"/>
          <w:vertAlign w:val="superscript"/>
          <w:lang w:eastAsia="zh-CN"/>
        </w:rPr>
        <w:fldChar w:fldCharType="separate"/>
      </w:r>
      <w:r w:rsidR="00065205">
        <w:rPr>
          <w:rFonts w:eastAsiaTheme="minorEastAsia"/>
          <w:noProof/>
          <w:vertAlign w:val="superscript"/>
          <w:lang w:eastAsia="zh-CN"/>
        </w:rPr>
        <w:t>36,37</w:t>
      </w:r>
      <w:r w:rsidRPr="00F500E3">
        <w:rPr>
          <w:rFonts w:eastAsiaTheme="minorEastAsia"/>
          <w:vertAlign w:val="superscript"/>
          <w:lang w:eastAsia="zh-CN"/>
        </w:rPr>
        <w:fldChar w:fldCharType="end"/>
      </w:r>
      <w:r w:rsidRPr="00F500E3">
        <w:rPr>
          <w:rFonts w:eastAsiaTheme="minorEastAsia"/>
          <w:lang w:eastAsia="zh-CN"/>
        </w:rPr>
        <w:t xml:space="preserve">. Different </w:t>
      </w:r>
      <w:proofErr w:type="spellStart"/>
      <w:r w:rsidRPr="00F500E3">
        <w:rPr>
          <w:rFonts w:eastAsiaTheme="minorEastAsia"/>
          <w:lang w:eastAsia="zh-CN"/>
        </w:rPr>
        <w:t>hPSCs</w:t>
      </w:r>
      <w:proofErr w:type="spellEnd"/>
      <w:r w:rsidRPr="00F500E3">
        <w:rPr>
          <w:rFonts w:eastAsiaTheme="minorEastAsia"/>
          <w:lang w:eastAsia="zh-CN"/>
        </w:rPr>
        <w:t xml:space="preserve"> have different efficiencies. Some </w:t>
      </w:r>
      <w:proofErr w:type="spellStart"/>
      <w:r w:rsidRPr="00F500E3">
        <w:rPr>
          <w:rFonts w:eastAsiaTheme="minorEastAsia"/>
          <w:lang w:eastAsia="zh-CN"/>
        </w:rPr>
        <w:t>hPSC</w:t>
      </w:r>
      <w:proofErr w:type="spellEnd"/>
      <w:r w:rsidRPr="00F500E3">
        <w:rPr>
          <w:rFonts w:eastAsiaTheme="minorEastAsia"/>
          <w:lang w:eastAsia="zh-CN"/>
        </w:rPr>
        <w:t xml:space="preserve"> lines indeed are under poor efficiency</w:t>
      </w:r>
      <w:r w:rsidR="00A70101">
        <w:rPr>
          <w:rFonts w:eastAsiaTheme="minorEastAsia"/>
          <w:lang w:eastAsia="zh-CN"/>
        </w:rPr>
        <w:t>,</w:t>
      </w:r>
      <w:r w:rsidRPr="00F500E3">
        <w:rPr>
          <w:rFonts w:eastAsiaTheme="minorEastAsia"/>
          <w:lang w:eastAsia="zh-CN"/>
        </w:rPr>
        <w:t xml:space="preserve"> </w:t>
      </w:r>
      <w:r w:rsidR="00A70101">
        <w:rPr>
          <w:rFonts w:eastAsiaTheme="minorEastAsia"/>
          <w:lang w:eastAsia="zh-CN"/>
        </w:rPr>
        <w:t>w</w:t>
      </w:r>
      <w:r w:rsidRPr="00F500E3">
        <w:rPr>
          <w:rFonts w:eastAsiaTheme="minorEastAsia"/>
          <w:lang w:eastAsia="zh-CN"/>
        </w:rPr>
        <w:t xml:space="preserve">hich might be due to the </w:t>
      </w:r>
      <w:r w:rsidR="00970767">
        <w:rPr>
          <w:rFonts w:eastAsiaTheme="minorEastAsia"/>
          <w:lang w:eastAsia="zh-CN"/>
        </w:rPr>
        <w:t>reprogramming</w:t>
      </w:r>
      <w:r w:rsidRPr="00F500E3">
        <w:rPr>
          <w:rFonts w:eastAsiaTheme="minorEastAsia"/>
          <w:lang w:eastAsia="zh-CN"/>
        </w:rPr>
        <w:t xml:space="preserve"> methods, somatic cells</w:t>
      </w:r>
      <w:r w:rsidR="00A70101">
        <w:rPr>
          <w:rFonts w:eastAsiaTheme="minorEastAsia"/>
          <w:lang w:eastAsia="zh-CN"/>
        </w:rPr>
        <w:t>,</w:t>
      </w:r>
      <w:r w:rsidRPr="00F500E3">
        <w:rPr>
          <w:rFonts w:eastAsiaTheme="minorEastAsia"/>
          <w:lang w:eastAsia="zh-CN"/>
        </w:rPr>
        <w:t xml:space="preserve"> and so on. </w:t>
      </w:r>
      <w:r w:rsidRPr="00F500E3">
        <w:rPr>
          <w:rFonts w:eastAsiaTheme="minorEastAsia" w:hint="eastAsia"/>
          <w:lang w:eastAsia="zh-CN"/>
        </w:rPr>
        <w:t>This</w:t>
      </w:r>
      <w:r w:rsidRPr="00F500E3">
        <w:rPr>
          <w:rFonts w:eastAsiaTheme="minorEastAsia"/>
          <w:lang w:eastAsia="zh-CN"/>
        </w:rPr>
        <w:t xml:space="preserve"> protocol has been confirmed suitable for various </w:t>
      </w:r>
      <w:proofErr w:type="spellStart"/>
      <w:r w:rsidRPr="00F500E3">
        <w:rPr>
          <w:rFonts w:eastAsiaTheme="minorEastAsia"/>
          <w:lang w:eastAsia="zh-CN"/>
        </w:rPr>
        <w:t>hPSCs</w:t>
      </w:r>
      <w:proofErr w:type="spellEnd"/>
      <w:r w:rsidRPr="00F500E3">
        <w:rPr>
          <w:rFonts w:eastAsiaTheme="minorEastAsia"/>
          <w:lang w:eastAsia="zh-CN"/>
        </w:rPr>
        <w:t xml:space="preserve"> to obtain 3D retinal organoids and </w:t>
      </w:r>
      <w:r w:rsidR="00A70101">
        <w:rPr>
          <w:rFonts w:eastAsiaTheme="minorEastAsia"/>
          <w:lang w:eastAsia="zh-CN"/>
        </w:rPr>
        <w:t xml:space="preserve">the </w:t>
      </w:r>
      <w:r w:rsidRPr="00F500E3">
        <w:rPr>
          <w:rFonts w:eastAsiaTheme="minorEastAsia"/>
          <w:lang w:eastAsia="zh-CN"/>
        </w:rPr>
        <w:t xml:space="preserve">RPE, including various </w:t>
      </w:r>
      <w:proofErr w:type="spellStart"/>
      <w:r w:rsidRPr="00F500E3">
        <w:rPr>
          <w:rFonts w:eastAsiaTheme="minorEastAsia"/>
          <w:lang w:eastAsia="zh-CN"/>
        </w:rPr>
        <w:t>hESCs</w:t>
      </w:r>
      <w:proofErr w:type="spellEnd"/>
      <w:r w:rsidRPr="00F500E3">
        <w:rPr>
          <w:rFonts w:eastAsiaTheme="minorEastAsia"/>
          <w:lang w:eastAsia="zh-CN"/>
        </w:rPr>
        <w:t xml:space="preserve"> and </w:t>
      </w:r>
      <w:proofErr w:type="spellStart"/>
      <w:r w:rsidRPr="00F500E3">
        <w:rPr>
          <w:rFonts w:eastAsiaTheme="minorEastAsia"/>
          <w:lang w:eastAsia="zh-CN"/>
        </w:rPr>
        <w:t>hiPSCs</w:t>
      </w:r>
      <w:proofErr w:type="spellEnd"/>
      <w:r w:rsidRPr="00F500E3">
        <w:rPr>
          <w:rFonts w:eastAsiaTheme="minorEastAsia"/>
          <w:lang w:eastAsia="zh-CN"/>
        </w:rPr>
        <w:t xml:space="preserve"> reprogrammed from fibroblasts, blood</w:t>
      </w:r>
      <w:r w:rsidR="00A70101">
        <w:rPr>
          <w:rFonts w:eastAsiaTheme="minorEastAsia"/>
          <w:lang w:eastAsia="zh-CN"/>
        </w:rPr>
        <w:t>,</w:t>
      </w:r>
      <w:r w:rsidRPr="00F500E3">
        <w:rPr>
          <w:rFonts w:eastAsiaTheme="minorEastAsia"/>
          <w:lang w:eastAsia="zh-CN"/>
        </w:rPr>
        <w:t xml:space="preserve"> and urine cells</w:t>
      </w:r>
      <w:r w:rsidRPr="00F500E3">
        <w:rPr>
          <w:rFonts w:eastAsiaTheme="minorEastAsia"/>
          <w:vertAlign w:val="superscript"/>
          <w:lang w:eastAsia="zh-CN"/>
        </w:rPr>
        <w:fldChar w:fldCharType="begin">
          <w:fldData xml:space="preserve">PEVuZE5vdGU+PENpdGU+PEF1dGhvcj5MaTwvQXV0aG9yPjxZZWFyPjIwMTg8L1llYXI+PFJlY051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</w:fldData>
        </w:fldChar>
      </w:r>
      <w:r w:rsidRPr="00F500E3">
        <w:rPr>
          <w:rFonts w:eastAsiaTheme="minorEastAsia"/>
          <w:vertAlign w:val="superscript"/>
          <w:lang w:eastAsia="zh-CN"/>
        </w:rPr>
        <w:instrText xml:space="preserve"> ADDIN EN.CITE </w:instrText>
      </w:r>
      <w:r w:rsidRPr="00F500E3">
        <w:rPr>
          <w:rFonts w:eastAsiaTheme="minorEastAsia"/>
          <w:vertAlign w:val="superscript"/>
          <w:lang w:eastAsia="zh-CN"/>
        </w:rPr>
        <w:fldChar w:fldCharType="begin">
          <w:fldData xml:space="preserve">PEVuZE5vdGU+PENpdGU+PEF1dGhvcj5MaTwvQXV0aG9yPjxZZWFyPjIwMTg8L1llYXI+PFJlY051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</w:fldData>
        </w:fldChar>
      </w:r>
      <w:r w:rsidRPr="00F500E3">
        <w:rPr>
          <w:rFonts w:eastAsiaTheme="minorEastAsia"/>
          <w:vertAlign w:val="superscript"/>
          <w:lang w:eastAsia="zh-CN"/>
        </w:rPr>
        <w:instrText xml:space="preserve"> ADDIN EN.CITE.DATA </w:instrText>
      </w:r>
      <w:r w:rsidRPr="00F500E3">
        <w:rPr>
          <w:rFonts w:eastAsiaTheme="minorEastAsia"/>
          <w:vertAlign w:val="superscript"/>
          <w:lang w:eastAsia="zh-CN"/>
        </w:rPr>
      </w:r>
      <w:r w:rsidRPr="00F500E3">
        <w:rPr>
          <w:rFonts w:eastAsiaTheme="minorEastAsia"/>
          <w:vertAlign w:val="superscript"/>
          <w:lang w:eastAsia="zh-CN"/>
        </w:rPr>
        <w:fldChar w:fldCharType="end"/>
      </w:r>
      <w:r w:rsidRPr="00F500E3">
        <w:rPr>
          <w:rFonts w:eastAsiaTheme="minorEastAsia"/>
          <w:vertAlign w:val="superscript"/>
          <w:lang w:eastAsia="zh-CN"/>
        </w:rPr>
      </w:r>
      <w:r w:rsidRPr="00F500E3">
        <w:rPr>
          <w:rFonts w:eastAsiaTheme="minorEastAsia"/>
          <w:vertAlign w:val="superscript"/>
          <w:lang w:eastAsia="zh-CN"/>
        </w:rPr>
        <w:fldChar w:fldCharType="separate"/>
      </w:r>
      <w:r w:rsidRPr="00F500E3">
        <w:rPr>
          <w:rFonts w:eastAsiaTheme="minorEastAsia"/>
          <w:vertAlign w:val="superscript"/>
          <w:lang w:eastAsia="zh-CN"/>
        </w:rPr>
        <w:t>18,20,21</w:t>
      </w:r>
      <w:r w:rsidRPr="00F500E3">
        <w:rPr>
          <w:rFonts w:eastAsiaTheme="minorEastAsia"/>
          <w:vertAlign w:val="superscript"/>
          <w:lang w:eastAsia="zh-CN"/>
        </w:rPr>
        <w:fldChar w:fldCharType="end"/>
      </w:r>
      <w:r w:rsidRPr="00F500E3">
        <w:rPr>
          <w:rFonts w:eastAsiaTheme="minorEastAsia"/>
          <w:lang w:eastAsia="zh-CN"/>
        </w:rPr>
        <w:t xml:space="preserve">. In general, with this protocol described above, one well of </w:t>
      </w:r>
      <w:proofErr w:type="spellStart"/>
      <w:r w:rsidRPr="00F500E3">
        <w:rPr>
          <w:rFonts w:eastAsiaTheme="minorEastAsia"/>
          <w:lang w:eastAsia="zh-CN"/>
        </w:rPr>
        <w:t>hPSCs</w:t>
      </w:r>
      <w:proofErr w:type="spellEnd"/>
      <w:r w:rsidRPr="00F500E3">
        <w:rPr>
          <w:rFonts w:eastAsiaTheme="minorEastAsia"/>
          <w:lang w:eastAsia="zh-CN"/>
        </w:rPr>
        <w:t xml:space="preserve"> (about 80% confluence) in a </w:t>
      </w:r>
      <w:r w:rsidR="00A70101">
        <w:rPr>
          <w:rFonts w:eastAsiaTheme="minorEastAsia"/>
          <w:lang w:eastAsia="zh-CN"/>
        </w:rPr>
        <w:t>6</w:t>
      </w:r>
      <w:r w:rsidRPr="00F500E3">
        <w:rPr>
          <w:rFonts w:eastAsiaTheme="minorEastAsia"/>
          <w:lang w:eastAsia="zh-CN"/>
        </w:rPr>
        <w:t xml:space="preserve">-well plate can generate about </w:t>
      </w:r>
      <w:r w:rsidRPr="00F500E3">
        <w:rPr>
          <w:rFonts w:eastAsiaTheme="minorEastAsia" w:hint="eastAsia"/>
          <w:lang w:eastAsia="zh-CN"/>
        </w:rPr>
        <w:t>1</w:t>
      </w:r>
      <w:r w:rsidR="00A70101">
        <w:rPr>
          <w:rFonts w:eastAsiaTheme="minorEastAsia"/>
          <w:lang w:eastAsia="zh-CN"/>
        </w:rPr>
        <w:t>,</w:t>
      </w:r>
      <w:r w:rsidRPr="00F500E3">
        <w:rPr>
          <w:rFonts w:eastAsiaTheme="minorEastAsia" w:hint="eastAsia"/>
          <w:lang w:eastAsia="zh-CN"/>
        </w:rPr>
        <w:t>0</w:t>
      </w:r>
      <w:r w:rsidRPr="00F500E3">
        <w:rPr>
          <w:rFonts w:eastAsiaTheme="minorEastAsia"/>
          <w:lang w:eastAsia="zh-CN"/>
        </w:rPr>
        <w:t>00 EBs, yielding roughly 200 ROs. Therefore, this protocol with high efficiency is suitable for large-scale production of retinal organoids and benefits the downstream applications including basic and translation study.</w:t>
      </w:r>
    </w:p>
    <w:p w14:paraId="0E708453" w14:textId="77777777" w:rsidR="004E32AB" w:rsidRPr="00F500E3" w:rsidRDefault="004E32AB" w:rsidP="00F500E3">
      <w:pPr>
        <w:spacing w:after="0" w:line="240" w:lineRule="auto"/>
        <w:rPr>
          <w:rFonts w:eastAsiaTheme="minorEastAsia"/>
          <w:lang w:eastAsia="zh-CN"/>
        </w:rPr>
      </w:pPr>
    </w:p>
    <w:p w14:paraId="0D912CD6" w14:textId="6D87C9B3" w:rsidR="004E32AB" w:rsidRPr="00F500E3" w:rsidRDefault="00F500E3" w:rsidP="00F500E3">
      <w:pPr>
        <w:spacing w:after="0" w:line="240" w:lineRule="auto"/>
        <w:rPr>
          <w:rFonts w:eastAsiaTheme="minorEastAsia"/>
          <w:lang w:eastAsia="zh-CN"/>
        </w:rPr>
      </w:pPr>
      <w:r w:rsidRPr="00F500E3">
        <w:rPr>
          <w:rFonts w:eastAsiaTheme="minorEastAsia"/>
          <w:lang w:eastAsia="zh-CN"/>
        </w:rPr>
        <w:lastRenderedPageBreak/>
        <w:t xml:space="preserve">In summary, the optimized retinal induction protocol is simple and low cost with high repeatability and efficiency, offers promising personalized models of retinal diseases and provides </w:t>
      </w:r>
      <w:hyperlink r:id="rId24" w:history="1">
        <w:r w:rsidRPr="00F500E3">
          <w:rPr>
            <w:rFonts w:eastAsiaTheme="minorEastAsia"/>
            <w:lang w:eastAsia="zh-CN"/>
          </w:rPr>
          <w:t>abundant</w:t>
        </w:r>
        <w:r w:rsidR="00A70101">
          <w:rPr>
            <w:rFonts w:eastAsiaTheme="minorEastAsia"/>
            <w:lang w:eastAsia="zh-CN"/>
          </w:rPr>
          <w:t xml:space="preserve"> </w:t>
        </w:r>
      </w:hyperlink>
      <w:r w:rsidRPr="00F500E3">
        <w:rPr>
          <w:rFonts w:eastAsiaTheme="minorEastAsia"/>
          <w:lang w:eastAsia="zh-CN"/>
        </w:rPr>
        <w:t>cell source for cell therapy, drug screening</w:t>
      </w:r>
      <w:r w:rsidR="00A70101">
        <w:rPr>
          <w:rFonts w:eastAsiaTheme="minorEastAsia"/>
          <w:lang w:eastAsia="zh-CN"/>
        </w:rPr>
        <w:t>,</w:t>
      </w:r>
      <w:r w:rsidRPr="00F500E3">
        <w:rPr>
          <w:rFonts w:eastAsiaTheme="minorEastAsia"/>
          <w:lang w:eastAsia="zh-CN"/>
        </w:rPr>
        <w:t xml:space="preserve"> and gene therapy test.</w:t>
      </w:r>
    </w:p>
    <w:p w14:paraId="1571C890" w14:textId="77777777" w:rsidR="004E32AB" w:rsidRPr="00F500E3" w:rsidRDefault="004E32AB" w:rsidP="00F500E3">
      <w:pPr>
        <w:spacing w:after="0" w:line="240" w:lineRule="auto"/>
        <w:rPr>
          <w:rFonts w:eastAsiaTheme="minorEastAsia"/>
          <w:lang w:eastAsia="zh-CN"/>
        </w:rPr>
      </w:pPr>
    </w:p>
    <w:p w14:paraId="1F882321" w14:textId="65E054EC" w:rsidR="004E32AB" w:rsidRPr="00F500E3" w:rsidRDefault="00F500E3" w:rsidP="00F500E3">
      <w:pPr>
        <w:spacing w:after="0" w:line="240" w:lineRule="auto"/>
        <w:rPr>
          <w:b/>
        </w:rPr>
      </w:pPr>
      <w:r w:rsidRPr="00F500E3">
        <w:rPr>
          <w:b/>
        </w:rPr>
        <w:t>ACKNOWLEDGMENTS:</w:t>
      </w:r>
    </w:p>
    <w:p w14:paraId="44B87591" w14:textId="304D6EFE" w:rsidR="004E32AB" w:rsidRPr="00F500E3" w:rsidRDefault="00F500E3" w:rsidP="00F500E3">
      <w:pPr>
        <w:spacing w:after="0" w:line="240" w:lineRule="auto"/>
        <w:jc w:val="left"/>
        <w:rPr>
          <w:rFonts w:eastAsiaTheme="minorEastAsia"/>
          <w:lang w:eastAsia="zh-CN"/>
        </w:rPr>
      </w:pPr>
      <w:r w:rsidRPr="00F500E3">
        <w:rPr>
          <w:rFonts w:eastAsiaTheme="minorEastAsia"/>
          <w:lang w:eastAsia="zh-CN"/>
        </w:rPr>
        <w:t>This</w:t>
      </w:r>
      <w:r w:rsidR="00210B58">
        <w:rPr>
          <w:rFonts w:eastAsiaTheme="minorEastAsia"/>
          <w:lang w:eastAsia="zh-CN"/>
        </w:rPr>
        <w:t xml:space="preserve"> </w:t>
      </w:r>
      <w:r w:rsidRPr="00F500E3">
        <w:rPr>
          <w:rFonts w:eastAsiaTheme="minorEastAsia"/>
          <w:lang w:eastAsia="zh-CN"/>
        </w:rPr>
        <w:t>study</w:t>
      </w:r>
      <w:r w:rsidR="00210B58">
        <w:rPr>
          <w:rFonts w:eastAsiaTheme="minorEastAsia"/>
          <w:lang w:eastAsia="zh-CN"/>
        </w:rPr>
        <w:t xml:space="preserve"> </w:t>
      </w:r>
      <w:r w:rsidRPr="00F500E3">
        <w:rPr>
          <w:rFonts w:eastAsiaTheme="minorEastAsia"/>
          <w:lang w:eastAsia="zh-CN"/>
        </w:rPr>
        <w:t>was</w:t>
      </w:r>
      <w:r w:rsidR="00210B58">
        <w:rPr>
          <w:rFonts w:eastAsiaTheme="minorEastAsia"/>
          <w:lang w:eastAsia="zh-CN"/>
        </w:rPr>
        <w:t xml:space="preserve"> </w:t>
      </w:r>
      <w:r w:rsidRPr="00F500E3">
        <w:rPr>
          <w:rFonts w:eastAsiaTheme="minorEastAsia"/>
          <w:lang w:eastAsia="zh-CN"/>
        </w:rPr>
        <w:t>supported</w:t>
      </w:r>
      <w:r w:rsidR="00210B58">
        <w:rPr>
          <w:rFonts w:eastAsiaTheme="minorEastAsia"/>
          <w:lang w:eastAsia="zh-CN"/>
        </w:rPr>
        <w:t xml:space="preserve"> </w:t>
      </w:r>
      <w:r w:rsidRPr="00F500E3">
        <w:rPr>
          <w:rFonts w:eastAsiaTheme="minorEastAsia"/>
          <w:lang w:eastAsia="zh-CN"/>
        </w:rPr>
        <w:t>by</w:t>
      </w:r>
      <w:r w:rsidR="00210B58">
        <w:rPr>
          <w:rFonts w:eastAsiaTheme="minorEastAsia"/>
          <w:lang w:eastAsia="zh-CN"/>
        </w:rPr>
        <w:t xml:space="preserve"> </w:t>
      </w:r>
      <w:r w:rsidRPr="00F500E3">
        <w:rPr>
          <w:rFonts w:eastAsiaTheme="minorEastAsia"/>
          <w:lang w:eastAsia="zh-CN"/>
        </w:rPr>
        <w:t>the</w:t>
      </w:r>
      <w:r w:rsidR="00210B58">
        <w:rPr>
          <w:rFonts w:eastAsiaTheme="minorEastAsia"/>
          <w:lang w:eastAsia="zh-CN"/>
        </w:rPr>
        <w:t xml:space="preserve"> </w:t>
      </w:r>
      <w:r w:rsidRPr="00F500E3">
        <w:rPr>
          <w:rFonts w:eastAsiaTheme="minorEastAsia"/>
          <w:lang w:eastAsia="zh-CN"/>
        </w:rPr>
        <w:t>National Key</w:t>
      </w:r>
      <w:r w:rsidR="00210B58">
        <w:rPr>
          <w:rFonts w:eastAsiaTheme="minorEastAsia"/>
          <w:lang w:eastAsia="zh-CN"/>
        </w:rPr>
        <w:t xml:space="preserve"> </w:t>
      </w:r>
      <w:r w:rsidRPr="00F500E3">
        <w:rPr>
          <w:rFonts w:eastAsiaTheme="minorEastAsia"/>
          <w:lang w:eastAsia="zh-CN"/>
        </w:rPr>
        <w:t>R&amp;D</w:t>
      </w:r>
      <w:r w:rsidR="00210B58">
        <w:rPr>
          <w:rFonts w:eastAsiaTheme="minorEastAsia"/>
          <w:lang w:eastAsia="zh-CN"/>
        </w:rPr>
        <w:t xml:space="preserve"> </w:t>
      </w:r>
      <w:r w:rsidRPr="00F500E3">
        <w:rPr>
          <w:rFonts w:eastAsiaTheme="minorEastAsia"/>
          <w:lang w:eastAsia="zh-CN"/>
        </w:rPr>
        <w:t>Program</w:t>
      </w:r>
      <w:r w:rsidR="00210B58">
        <w:rPr>
          <w:rFonts w:eastAsiaTheme="minorEastAsia"/>
          <w:lang w:eastAsia="zh-CN"/>
        </w:rPr>
        <w:t xml:space="preserve"> </w:t>
      </w:r>
      <w:r w:rsidRPr="00F500E3">
        <w:rPr>
          <w:rFonts w:eastAsiaTheme="minorEastAsia"/>
          <w:lang w:eastAsia="zh-CN"/>
        </w:rPr>
        <w:t>of</w:t>
      </w:r>
      <w:r w:rsidR="00210B58">
        <w:rPr>
          <w:rFonts w:eastAsiaTheme="minorEastAsia"/>
          <w:lang w:eastAsia="zh-CN"/>
        </w:rPr>
        <w:t xml:space="preserve"> </w:t>
      </w:r>
      <w:r w:rsidRPr="00F500E3">
        <w:rPr>
          <w:rFonts w:eastAsiaTheme="minorEastAsia"/>
          <w:lang w:eastAsia="zh-CN"/>
        </w:rPr>
        <w:t>China</w:t>
      </w:r>
      <w:r w:rsidR="00210B58">
        <w:rPr>
          <w:rFonts w:eastAsiaTheme="minorEastAsia"/>
          <w:lang w:eastAsia="zh-CN"/>
        </w:rPr>
        <w:t xml:space="preserve"> </w:t>
      </w:r>
      <w:r w:rsidRPr="00F500E3">
        <w:rPr>
          <w:rFonts w:eastAsiaTheme="minorEastAsia"/>
          <w:lang w:eastAsia="zh-CN"/>
        </w:rPr>
        <w:t>(2016YFC1101103, 2017YFA0104101),</w:t>
      </w:r>
      <w:r w:rsidR="00210B58">
        <w:rPr>
          <w:rFonts w:eastAsiaTheme="minorEastAsia"/>
          <w:lang w:eastAsia="zh-CN"/>
        </w:rPr>
        <w:t xml:space="preserve"> </w:t>
      </w:r>
      <w:r w:rsidRPr="00F500E3">
        <w:rPr>
          <w:rFonts w:eastAsiaTheme="minorEastAsia"/>
          <w:lang w:eastAsia="zh-CN"/>
        </w:rPr>
        <w:t>the</w:t>
      </w:r>
      <w:r w:rsidR="00210B58">
        <w:rPr>
          <w:rFonts w:eastAsiaTheme="minorEastAsia"/>
          <w:lang w:eastAsia="zh-CN"/>
        </w:rPr>
        <w:t xml:space="preserve"> </w:t>
      </w:r>
      <w:r w:rsidRPr="00F500E3">
        <w:rPr>
          <w:rFonts w:eastAsiaTheme="minorEastAsia"/>
          <w:lang w:eastAsia="zh-CN"/>
        </w:rPr>
        <w:t>Guangzhou</w:t>
      </w:r>
      <w:r w:rsidR="00210B58">
        <w:rPr>
          <w:rFonts w:eastAsiaTheme="minorEastAsia"/>
          <w:lang w:eastAsia="zh-CN"/>
        </w:rPr>
        <w:t xml:space="preserve"> </w:t>
      </w:r>
      <w:r w:rsidRPr="00F500E3">
        <w:rPr>
          <w:rFonts w:eastAsiaTheme="minorEastAsia"/>
          <w:lang w:eastAsia="zh-CN"/>
        </w:rPr>
        <w:t>Science</w:t>
      </w:r>
      <w:r w:rsidR="00210B58">
        <w:rPr>
          <w:rFonts w:eastAsiaTheme="minorEastAsia"/>
          <w:lang w:eastAsia="zh-CN"/>
        </w:rPr>
        <w:t xml:space="preserve"> </w:t>
      </w:r>
      <w:r w:rsidRPr="00F500E3">
        <w:rPr>
          <w:rFonts w:eastAsiaTheme="minorEastAsia"/>
          <w:lang w:eastAsia="zh-CN"/>
        </w:rPr>
        <w:t>and</w:t>
      </w:r>
      <w:r w:rsidR="00210B58">
        <w:rPr>
          <w:rFonts w:eastAsiaTheme="minorEastAsia"/>
          <w:lang w:eastAsia="zh-CN"/>
        </w:rPr>
        <w:t xml:space="preserve"> </w:t>
      </w:r>
      <w:r w:rsidRPr="00F500E3">
        <w:rPr>
          <w:rFonts w:eastAsiaTheme="minorEastAsia"/>
          <w:lang w:eastAsia="zh-CN"/>
        </w:rPr>
        <w:t>Technology</w:t>
      </w:r>
      <w:r w:rsidR="00210B58">
        <w:rPr>
          <w:rFonts w:eastAsiaTheme="minorEastAsia"/>
          <w:lang w:eastAsia="zh-CN"/>
        </w:rPr>
        <w:t xml:space="preserve"> </w:t>
      </w:r>
      <w:r w:rsidRPr="00F500E3">
        <w:rPr>
          <w:rFonts w:eastAsiaTheme="minorEastAsia"/>
          <w:lang w:eastAsia="zh-CN"/>
        </w:rPr>
        <w:t>Pr</w:t>
      </w:r>
      <w:r>
        <w:rPr>
          <w:rFonts w:eastAsiaTheme="minorEastAsia"/>
          <w:lang w:eastAsia="zh-CN"/>
        </w:rPr>
        <w:t>o</w:t>
      </w:r>
      <w:r w:rsidRPr="00F500E3">
        <w:rPr>
          <w:rFonts w:eastAsiaTheme="minorEastAsia"/>
          <w:lang w:eastAsia="zh-CN"/>
        </w:rPr>
        <w:t>ject</w:t>
      </w:r>
      <w:r w:rsidR="00210B58">
        <w:rPr>
          <w:rFonts w:eastAsiaTheme="minorEastAsia"/>
          <w:lang w:eastAsia="zh-CN"/>
        </w:rPr>
        <w:t xml:space="preserve"> </w:t>
      </w:r>
      <w:r w:rsidRPr="00F500E3">
        <w:rPr>
          <w:rFonts w:eastAsiaTheme="minorEastAsia"/>
          <w:lang w:eastAsia="zh-CN"/>
        </w:rPr>
        <w:t>Fund</w:t>
      </w:r>
      <w:r w:rsidR="00210B58">
        <w:rPr>
          <w:rFonts w:eastAsiaTheme="minorEastAsia"/>
          <w:lang w:eastAsia="zh-CN"/>
        </w:rPr>
        <w:t xml:space="preserve"> </w:t>
      </w:r>
      <w:r w:rsidRPr="00F500E3">
        <w:rPr>
          <w:rFonts w:eastAsiaTheme="minorEastAsia"/>
          <w:lang w:eastAsia="zh-CN"/>
        </w:rPr>
        <w:t>(201803010078),</w:t>
      </w:r>
      <w:r w:rsidR="00210B58">
        <w:rPr>
          <w:rFonts w:eastAsiaTheme="minorEastAsia"/>
          <w:lang w:eastAsia="zh-CN"/>
        </w:rPr>
        <w:t xml:space="preserve"> </w:t>
      </w:r>
      <w:r w:rsidRPr="00F500E3">
        <w:rPr>
          <w:rFonts w:eastAsiaTheme="minorEastAsia"/>
          <w:lang w:eastAsia="zh-CN"/>
        </w:rPr>
        <w:t>the</w:t>
      </w:r>
      <w:r w:rsidR="00210B58">
        <w:rPr>
          <w:rFonts w:eastAsiaTheme="minorEastAsia"/>
          <w:lang w:eastAsia="zh-CN"/>
        </w:rPr>
        <w:t xml:space="preserve"> </w:t>
      </w:r>
      <w:r w:rsidRPr="00F500E3">
        <w:rPr>
          <w:rFonts w:eastAsiaTheme="minorEastAsia"/>
          <w:lang w:eastAsia="zh-CN"/>
        </w:rPr>
        <w:t>Science</w:t>
      </w:r>
      <w:r w:rsidR="00210B58">
        <w:rPr>
          <w:rFonts w:eastAsiaTheme="minorEastAsia"/>
          <w:lang w:eastAsia="zh-CN"/>
        </w:rPr>
        <w:t xml:space="preserve"> </w:t>
      </w:r>
      <w:r w:rsidRPr="00F500E3">
        <w:rPr>
          <w:rFonts w:eastAsiaTheme="minorEastAsia"/>
          <w:lang w:eastAsia="zh-CN"/>
        </w:rPr>
        <w:t>&amp;</w:t>
      </w:r>
      <w:r w:rsidR="00210B58">
        <w:rPr>
          <w:rFonts w:eastAsiaTheme="minorEastAsia"/>
          <w:lang w:eastAsia="zh-CN"/>
        </w:rPr>
        <w:t xml:space="preserve"> </w:t>
      </w:r>
      <w:r w:rsidRPr="00F500E3">
        <w:rPr>
          <w:rFonts w:eastAsiaTheme="minorEastAsia"/>
          <w:lang w:eastAsia="zh-CN"/>
        </w:rPr>
        <w:t>Technology</w:t>
      </w:r>
      <w:r w:rsidR="00210B58">
        <w:rPr>
          <w:rFonts w:eastAsiaTheme="minorEastAsia"/>
          <w:lang w:eastAsia="zh-CN"/>
        </w:rPr>
        <w:t xml:space="preserve"> </w:t>
      </w:r>
      <w:r w:rsidRPr="00F500E3">
        <w:rPr>
          <w:rFonts w:eastAsiaTheme="minorEastAsia"/>
          <w:lang w:eastAsia="zh-CN"/>
        </w:rPr>
        <w:t>Project</w:t>
      </w:r>
      <w:r w:rsidR="00210B58">
        <w:rPr>
          <w:rFonts w:eastAsiaTheme="minorEastAsia"/>
          <w:lang w:eastAsia="zh-CN"/>
        </w:rPr>
        <w:t xml:space="preserve"> </w:t>
      </w:r>
      <w:r w:rsidRPr="00F500E3">
        <w:rPr>
          <w:rFonts w:eastAsiaTheme="minorEastAsia"/>
          <w:lang w:eastAsia="zh-CN"/>
        </w:rPr>
        <w:t>of</w:t>
      </w:r>
      <w:r w:rsidR="00210B58">
        <w:rPr>
          <w:rFonts w:eastAsiaTheme="minorEastAsia"/>
          <w:lang w:eastAsia="zh-CN"/>
        </w:rPr>
        <w:t xml:space="preserve"> </w:t>
      </w:r>
      <w:r w:rsidRPr="00F500E3">
        <w:rPr>
          <w:rFonts w:eastAsiaTheme="minorEastAsia"/>
          <w:lang w:eastAsia="zh-CN"/>
        </w:rPr>
        <w:t>Guangdong</w:t>
      </w:r>
      <w:r w:rsidR="00210B58">
        <w:rPr>
          <w:rFonts w:eastAsiaTheme="minorEastAsia"/>
          <w:lang w:eastAsia="zh-CN"/>
        </w:rPr>
        <w:t xml:space="preserve"> </w:t>
      </w:r>
      <w:r w:rsidRPr="00F500E3">
        <w:rPr>
          <w:rFonts w:eastAsiaTheme="minorEastAsia"/>
          <w:lang w:eastAsia="zh-CN"/>
        </w:rPr>
        <w:t>Province</w:t>
      </w:r>
      <w:r w:rsidR="00210B58">
        <w:rPr>
          <w:rFonts w:eastAsiaTheme="minorEastAsia"/>
          <w:lang w:eastAsia="zh-CN"/>
        </w:rPr>
        <w:t xml:space="preserve"> </w:t>
      </w:r>
      <w:r w:rsidRPr="00F500E3">
        <w:rPr>
          <w:rFonts w:eastAsiaTheme="minorEastAsia"/>
          <w:lang w:eastAsia="zh-CN"/>
        </w:rPr>
        <w:t>(2017B020230003),</w:t>
      </w:r>
      <w:r w:rsidR="00210B58">
        <w:rPr>
          <w:rFonts w:eastAsiaTheme="minorEastAsia"/>
          <w:lang w:eastAsia="zh-CN"/>
        </w:rPr>
        <w:t xml:space="preserve"> </w:t>
      </w:r>
      <w:r w:rsidRPr="00F500E3">
        <w:rPr>
          <w:rFonts w:eastAsiaTheme="minorEastAsia"/>
          <w:lang w:eastAsia="zh-CN"/>
        </w:rPr>
        <w:t>the</w:t>
      </w:r>
      <w:r w:rsidR="00210B58">
        <w:rPr>
          <w:rFonts w:eastAsiaTheme="minorEastAsia"/>
          <w:lang w:eastAsia="zh-CN"/>
        </w:rPr>
        <w:t xml:space="preserve"> </w:t>
      </w:r>
      <w:r w:rsidRPr="00F500E3">
        <w:rPr>
          <w:rFonts w:eastAsiaTheme="minorEastAsia"/>
          <w:lang w:eastAsia="zh-CN"/>
        </w:rPr>
        <w:t>Natural</w:t>
      </w:r>
      <w:r w:rsidR="00210B58">
        <w:rPr>
          <w:rFonts w:eastAsiaTheme="minorEastAsia"/>
          <w:lang w:eastAsia="zh-CN"/>
        </w:rPr>
        <w:t xml:space="preserve"> </w:t>
      </w:r>
      <w:r w:rsidRPr="00F500E3">
        <w:rPr>
          <w:rFonts w:eastAsiaTheme="minorEastAsia"/>
          <w:lang w:eastAsia="zh-CN"/>
        </w:rPr>
        <w:t>Science</w:t>
      </w:r>
      <w:r w:rsidR="00210B58">
        <w:rPr>
          <w:rFonts w:eastAsiaTheme="minorEastAsia"/>
          <w:lang w:eastAsia="zh-CN"/>
        </w:rPr>
        <w:t xml:space="preserve"> </w:t>
      </w:r>
      <w:r w:rsidRPr="00F500E3">
        <w:rPr>
          <w:rFonts w:eastAsiaTheme="minorEastAsia"/>
          <w:lang w:eastAsia="zh-CN"/>
        </w:rPr>
        <w:t>Foundation</w:t>
      </w:r>
      <w:r w:rsidR="00210B58">
        <w:rPr>
          <w:rFonts w:eastAsiaTheme="minorEastAsia"/>
          <w:lang w:eastAsia="zh-CN"/>
        </w:rPr>
        <w:t xml:space="preserve"> </w:t>
      </w:r>
      <w:r w:rsidRPr="00F500E3">
        <w:rPr>
          <w:rFonts w:eastAsiaTheme="minorEastAsia"/>
          <w:lang w:eastAsia="zh-CN"/>
        </w:rPr>
        <w:t>(NSF)</w:t>
      </w:r>
      <w:r w:rsidR="00210B58">
        <w:rPr>
          <w:rFonts w:eastAsiaTheme="minorEastAsia"/>
          <w:lang w:eastAsia="zh-CN"/>
        </w:rPr>
        <w:t xml:space="preserve"> </w:t>
      </w:r>
      <w:r w:rsidRPr="00F500E3">
        <w:rPr>
          <w:rFonts w:eastAsiaTheme="minorEastAsia"/>
          <w:lang w:eastAsia="zh-CN"/>
        </w:rPr>
        <w:t>of</w:t>
      </w:r>
      <w:r w:rsidR="00210B58">
        <w:rPr>
          <w:rFonts w:eastAsiaTheme="minorEastAsia"/>
          <w:lang w:eastAsia="zh-CN"/>
        </w:rPr>
        <w:t xml:space="preserve"> </w:t>
      </w:r>
      <w:r w:rsidRPr="00F500E3">
        <w:rPr>
          <w:rFonts w:eastAsiaTheme="minorEastAsia"/>
          <w:lang w:eastAsia="zh-CN"/>
        </w:rPr>
        <w:t>China</w:t>
      </w:r>
      <w:r w:rsidR="00210B58">
        <w:rPr>
          <w:rFonts w:eastAsiaTheme="minorEastAsia"/>
          <w:lang w:eastAsia="zh-CN"/>
        </w:rPr>
        <w:t xml:space="preserve"> </w:t>
      </w:r>
      <w:r w:rsidRPr="00F500E3">
        <w:rPr>
          <w:rFonts w:eastAsiaTheme="minorEastAsia"/>
          <w:lang w:eastAsia="zh-CN"/>
        </w:rPr>
        <w:t>(81570874,</w:t>
      </w:r>
      <w:r w:rsidR="00210B58">
        <w:rPr>
          <w:rFonts w:eastAsiaTheme="minorEastAsia"/>
          <w:lang w:eastAsia="zh-CN"/>
        </w:rPr>
        <w:t xml:space="preserve"> </w:t>
      </w:r>
      <w:r w:rsidRPr="00F500E3">
        <w:rPr>
          <w:rFonts w:eastAsiaTheme="minorEastAsia"/>
          <w:lang w:eastAsia="zh-CN"/>
        </w:rPr>
        <w:t>81970842),</w:t>
      </w:r>
      <w:r w:rsidR="00210B58">
        <w:rPr>
          <w:rFonts w:eastAsiaTheme="minorEastAsia"/>
          <w:lang w:eastAsia="zh-CN"/>
        </w:rPr>
        <w:t xml:space="preserve"> </w:t>
      </w:r>
      <w:r w:rsidRPr="00F500E3">
        <w:rPr>
          <w:rFonts w:eastAsiaTheme="minorEastAsia"/>
          <w:lang w:eastAsia="zh-CN"/>
        </w:rPr>
        <w:t>Hundred</w:t>
      </w:r>
      <w:r w:rsidR="00210B58">
        <w:rPr>
          <w:rFonts w:eastAsiaTheme="minorEastAsia"/>
          <w:lang w:eastAsia="zh-CN"/>
        </w:rPr>
        <w:t xml:space="preserve"> </w:t>
      </w:r>
      <w:r w:rsidRPr="00F500E3">
        <w:rPr>
          <w:rFonts w:eastAsiaTheme="minorEastAsia"/>
          <w:lang w:eastAsia="zh-CN"/>
        </w:rPr>
        <w:t>talent</w:t>
      </w:r>
      <w:r w:rsidR="00210B58">
        <w:rPr>
          <w:rFonts w:eastAsiaTheme="minorEastAsia"/>
          <w:lang w:eastAsia="zh-CN"/>
        </w:rPr>
        <w:t xml:space="preserve"> </w:t>
      </w:r>
      <w:r w:rsidRPr="00F500E3">
        <w:rPr>
          <w:rFonts w:eastAsiaTheme="minorEastAsia"/>
          <w:lang w:eastAsia="zh-CN"/>
        </w:rPr>
        <w:t>program</w:t>
      </w:r>
      <w:r w:rsidR="00210B58">
        <w:rPr>
          <w:rFonts w:eastAsiaTheme="minorEastAsia"/>
          <w:lang w:eastAsia="zh-CN"/>
        </w:rPr>
        <w:t xml:space="preserve"> </w:t>
      </w:r>
      <w:r w:rsidRPr="00F500E3">
        <w:rPr>
          <w:rFonts w:eastAsiaTheme="minorEastAsia"/>
          <w:lang w:eastAsia="zh-CN"/>
        </w:rPr>
        <w:t>of</w:t>
      </w:r>
      <w:r w:rsidR="00210B58">
        <w:rPr>
          <w:rFonts w:eastAsiaTheme="minorEastAsia"/>
          <w:lang w:eastAsia="zh-CN"/>
        </w:rPr>
        <w:t xml:space="preserve"> </w:t>
      </w:r>
      <w:r w:rsidRPr="00F500E3">
        <w:rPr>
          <w:rFonts w:eastAsiaTheme="minorEastAsia"/>
          <w:lang w:eastAsia="zh-CN"/>
        </w:rPr>
        <w:t>Sun</w:t>
      </w:r>
      <w:r w:rsidR="00210B58">
        <w:rPr>
          <w:rFonts w:eastAsiaTheme="minorEastAsia"/>
          <w:lang w:eastAsia="zh-CN"/>
        </w:rPr>
        <w:t xml:space="preserve"> </w:t>
      </w:r>
      <w:proofErr w:type="spellStart"/>
      <w:r w:rsidRPr="00F500E3">
        <w:rPr>
          <w:rFonts w:eastAsiaTheme="minorEastAsia"/>
          <w:lang w:eastAsia="zh-CN"/>
        </w:rPr>
        <w:t>Yat-sen</w:t>
      </w:r>
      <w:proofErr w:type="spellEnd"/>
      <w:r w:rsidR="00210B58">
        <w:rPr>
          <w:rFonts w:eastAsiaTheme="minorEastAsia"/>
          <w:lang w:eastAsia="zh-CN"/>
        </w:rPr>
        <w:t xml:space="preserve"> </w:t>
      </w:r>
      <w:r w:rsidRPr="00F500E3">
        <w:rPr>
          <w:rFonts w:eastAsiaTheme="minorEastAsia"/>
          <w:lang w:eastAsia="zh-CN"/>
        </w:rPr>
        <w:t>University (P</w:t>
      </w:r>
      <w:r w:rsidR="00793351">
        <w:rPr>
          <w:rFonts w:eastAsiaTheme="minorEastAsia"/>
          <w:lang w:eastAsia="zh-CN"/>
        </w:rPr>
        <w:t>T</w:t>
      </w:r>
      <w:r w:rsidRPr="00F500E3">
        <w:rPr>
          <w:rFonts w:eastAsiaTheme="minorEastAsia"/>
          <w:lang w:eastAsia="zh-CN"/>
        </w:rPr>
        <w:t>1001010),</w:t>
      </w:r>
      <w:r w:rsidR="00210B58">
        <w:rPr>
          <w:rFonts w:eastAsiaTheme="minorEastAsia"/>
          <w:lang w:eastAsia="zh-CN"/>
        </w:rPr>
        <w:t xml:space="preserve"> </w:t>
      </w:r>
      <w:r w:rsidR="0023417C">
        <w:rPr>
          <w:rFonts w:eastAsiaTheme="minorEastAsia"/>
          <w:lang w:eastAsia="zh-CN"/>
        </w:rPr>
        <w:t xml:space="preserve">and </w:t>
      </w:r>
      <w:r w:rsidRPr="00F500E3">
        <w:rPr>
          <w:rFonts w:eastAsiaTheme="minorEastAsia"/>
          <w:lang w:eastAsia="zh-CN"/>
        </w:rPr>
        <w:t>the</w:t>
      </w:r>
      <w:r w:rsidR="00210B58">
        <w:rPr>
          <w:rFonts w:eastAsiaTheme="minorEastAsia"/>
          <w:lang w:eastAsia="zh-CN"/>
        </w:rPr>
        <w:t xml:space="preserve"> </w:t>
      </w:r>
      <w:r w:rsidRPr="00F500E3">
        <w:rPr>
          <w:rFonts w:eastAsiaTheme="minorEastAsia"/>
          <w:lang w:eastAsia="zh-CN"/>
        </w:rPr>
        <w:t>Fundamental</w:t>
      </w:r>
      <w:r w:rsidR="00210B58">
        <w:rPr>
          <w:rFonts w:eastAsiaTheme="minorEastAsia"/>
          <w:lang w:eastAsia="zh-CN"/>
        </w:rPr>
        <w:t xml:space="preserve"> </w:t>
      </w:r>
      <w:r w:rsidRPr="00F500E3">
        <w:rPr>
          <w:rFonts w:eastAsiaTheme="minorEastAsia"/>
          <w:lang w:eastAsia="zh-CN"/>
        </w:rPr>
        <w:t>Research</w:t>
      </w:r>
      <w:r w:rsidR="00210B58">
        <w:rPr>
          <w:rFonts w:eastAsiaTheme="minorEastAsia"/>
          <w:lang w:eastAsia="zh-CN"/>
        </w:rPr>
        <w:t xml:space="preserve"> </w:t>
      </w:r>
      <w:r w:rsidRPr="00F500E3">
        <w:rPr>
          <w:rFonts w:eastAsiaTheme="minorEastAsia"/>
          <w:lang w:eastAsia="zh-CN"/>
        </w:rPr>
        <w:t>Funds</w:t>
      </w:r>
      <w:r w:rsidR="00210B58">
        <w:rPr>
          <w:rFonts w:eastAsiaTheme="minorEastAsia"/>
          <w:lang w:eastAsia="zh-CN"/>
        </w:rPr>
        <w:t xml:space="preserve"> </w:t>
      </w:r>
      <w:r w:rsidRPr="00F500E3">
        <w:rPr>
          <w:rFonts w:eastAsiaTheme="minorEastAsia"/>
          <w:lang w:eastAsia="zh-CN"/>
        </w:rPr>
        <w:t>of</w:t>
      </w:r>
      <w:r w:rsidR="00210B58">
        <w:rPr>
          <w:rFonts w:eastAsiaTheme="minorEastAsia"/>
          <w:lang w:eastAsia="zh-CN"/>
        </w:rPr>
        <w:t xml:space="preserve"> </w:t>
      </w:r>
      <w:r w:rsidRPr="00F500E3">
        <w:rPr>
          <w:rFonts w:eastAsiaTheme="minorEastAsia"/>
          <w:lang w:eastAsia="zh-CN"/>
        </w:rPr>
        <w:t>the</w:t>
      </w:r>
      <w:r w:rsidR="00210B58">
        <w:rPr>
          <w:rFonts w:eastAsiaTheme="minorEastAsia"/>
          <w:lang w:eastAsia="zh-CN"/>
        </w:rPr>
        <w:t xml:space="preserve"> </w:t>
      </w:r>
      <w:r w:rsidRPr="00F500E3">
        <w:rPr>
          <w:rFonts w:eastAsiaTheme="minorEastAsia"/>
          <w:lang w:eastAsia="zh-CN"/>
        </w:rPr>
        <w:t>State</w:t>
      </w:r>
      <w:r w:rsidR="00210B58">
        <w:rPr>
          <w:rFonts w:eastAsiaTheme="minorEastAsia"/>
          <w:lang w:eastAsia="zh-CN"/>
        </w:rPr>
        <w:t xml:space="preserve"> </w:t>
      </w:r>
      <w:r w:rsidRPr="00F500E3">
        <w:rPr>
          <w:rFonts w:eastAsiaTheme="minorEastAsia"/>
          <w:lang w:eastAsia="zh-CN"/>
        </w:rPr>
        <w:t>Key</w:t>
      </w:r>
      <w:r w:rsidR="00210B58">
        <w:rPr>
          <w:rFonts w:eastAsiaTheme="minorEastAsia"/>
          <w:lang w:eastAsia="zh-CN"/>
        </w:rPr>
        <w:t xml:space="preserve"> </w:t>
      </w:r>
      <w:r w:rsidRPr="00F500E3">
        <w:rPr>
          <w:rFonts w:eastAsiaTheme="minorEastAsia"/>
          <w:lang w:eastAsia="zh-CN"/>
        </w:rPr>
        <w:t>Laboratory</w:t>
      </w:r>
      <w:r w:rsidR="00210B58">
        <w:rPr>
          <w:rFonts w:eastAsiaTheme="minorEastAsia"/>
          <w:lang w:eastAsia="zh-CN"/>
        </w:rPr>
        <w:t xml:space="preserve"> </w:t>
      </w:r>
      <w:r w:rsidRPr="00F500E3">
        <w:rPr>
          <w:rFonts w:eastAsiaTheme="minorEastAsia"/>
          <w:lang w:eastAsia="zh-CN"/>
        </w:rPr>
        <w:t>of</w:t>
      </w:r>
      <w:r w:rsidR="00210B58">
        <w:rPr>
          <w:rFonts w:eastAsiaTheme="minorEastAsia"/>
          <w:lang w:eastAsia="zh-CN"/>
        </w:rPr>
        <w:t xml:space="preserve"> </w:t>
      </w:r>
      <w:r w:rsidRPr="00F500E3">
        <w:rPr>
          <w:rFonts w:eastAsiaTheme="minorEastAsia"/>
          <w:lang w:eastAsia="zh-CN"/>
        </w:rPr>
        <w:t>Ophthalmology.</w:t>
      </w:r>
    </w:p>
    <w:p w14:paraId="73830793" w14:textId="77777777" w:rsidR="004E32AB" w:rsidRPr="00F500E3" w:rsidRDefault="004E32AB" w:rsidP="00F500E3">
      <w:pPr>
        <w:spacing w:after="0" w:line="240" w:lineRule="auto"/>
      </w:pPr>
    </w:p>
    <w:p w14:paraId="04C692AF" w14:textId="5FCC82E3" w:rsidR="00F500E3" w:rsidRPr="00F500E3" w:rsidRDefault="00F500E3" w:rsidP="00F500E3">
      <w:pPr>
        <w:spacing w:after="0" w:line="240" w:lineRule="auto"/>
        <w:rPr>
          <w:lang w:eastAsia="zh-CN"/>
        </w:rPr>
      </w:pPr>
      <w:r w:rsidRPr="00F500E3">
        <w:rPr>
          <w:b/>
        </w:rPr>
        <w:t>DISCLOSURES:</w:t>
      </w:r>
    </w:p>
    <w:p w14:paraId="06E58178" w14:textId="43C6323B" w:rsidR="004E32AB" w:rsidRPr="00F500E3" w:rsidRDefault="00F500E3" w:rsidP="00F500E3">
      <w:pPr>
        <w:spacing w:after="0" w:line="240" w:lineRule="auto"/>
      </w:pPr>
      <w:proofErr w:type="spellStart"/>
      <w:r w:rsidRPr="00F500E3">
        <w:rPr>
          <w:rFonts w:hint="eastAsia"/>
          <w:lang w:eastAsia="zh-CN"/>
        </w:rPr>
        <w:t>Xiufeng</w:t>
      </w:r>
      <w:proofErr w:type="spellEnd"/>
      <w:r w:rsidRPr="00F500E3">
        <w:rPr>
          <w:rFonts w:hint="eastAsia"/>
          <w:lang w:eastAsia="zh-CN"/>
        </w:rPr>
        <w:t xml:space="preserve"> Zhong is the</w:t>
      </w:r>
      <w:r w:rsidR="00210B58">
        <w:rPr>
          <w:lang w:eastAsia="zh-CN"/>
        </w:rPr>
        <w:t xml:space="preserve"> </w:t>
      </w:r>
      <w:r w:rsidRPr="00F500E3">
        <w:rPr>
          <w:rFonts w:hint="eastAsia"/>
        </w:rPr>
        <w:t>paten</w:t>
      </w:r>
      <w:r w:rsidRPr="00F500E3">
        <w:rPr>
          <w:rFonts w:hint="eastAsia"/>
          <w:lang w:eastAsia="zh-CN"/>
        </w:rPr>
        <w:t>t</w:t>
      </w:r>
      <w:r w:rsidRPr="00F500E3">
        <w:rPr>
          <w:rFonts w:hint="eastAsia"/>
        </w:rPr>
        <w:t xml:space="preserve"> </w:t>
      </w:r>
      <w:r w:rsidRPr="00F500E3">
        <w:t xml:space="preserve">inventor </w:t>
      </w:r>
      <w:r w:rsidRPr="00F500E3">
        <w:rPr>
          <w:rFonts w:hint="eastAsia"/>
        </w:rPr>
        <w:t>related to the generation of retinal cells from human</w:t>
      </w:r>
      <w:r w:rsidRPr="00F500E3">
        <w:rPr>
          <w:rFonts w:hint="eastAsia"/>
          <w:lang w:eastAsia="zh-CN"/>
        </w:rPr>
        <w:t xml:space="preserve"> </w:t>
      </w:r>
      <w:r w:rsidRPr="00F500E3">
        <w:rPr>
          <w:rFonts w:hint="eastAsia"/>
        </w:rPr>
        <w:t>pluripotent stem cells.</w:t>
      </w:r>
    </w:p>
    <w:p w14:paraId="2DA480D5" w14:textId="77777777" w:rsidR="004E32AB" w:rsidRPr="00F500E3" w:rsidRDefault="004E32AB" w:rsidP="00F500E3">
      <w:pPr>
        <w:spacing w:after="0" w:line="240" w:lineRule="auto"/>
      </w:pPr>
    </w:p>
    <w:p w14:paraId="659BC568" w14:textId="11770B49" w:rsidR="004E32AB" w:rsidRPr="00F500E3" w:rsidRDefault="00F500E3" w:rsidP="00F500E3">
      <w:pPr>
        <w:spacing w:after="0" w:line="240" w:lineRule="auto"/>
      </w:pPr>
      <w:r w:rsidRPr="00F500E3">
        <w:rPr>
          <w:b/>
        </w:rPr>
        <w:t>REFERENCES:</w:t>
      </w:r>
    </w:p>
    <w:p w14:paraId="23F1098A" w14:textId="77777777" w:rsidR="004E32AB" w:rsidRPr="00F500E3" w:rsidRDefault="004E32AB" w:rsidP="00F500E3">
      <w:pPr>
        <w:spacing w:after="0" w:line="240" w:lineRule="auto"/>
      </w:pPr>
    </w:p>
    <w:p w14:paraId="19F9ED4F" w14:textId="31001612" w:rsidR="003C149A" w:rsidRPr="003C149A" w:rsidRDefault="00F500E3" w:rsidP="003C149A">
      <w:pPr>
        <w:pStyle w:val="EndNoteBibliography"/>
        <w:spacing w:after="0"/>
        <w:ind w:left="720" w:hanging="720"/>
        <w:rPr>
          <w:noProof/>
        </w:rPr>
      </w:pPr>
      <w:r w:rsidRPr="00F500E3">
        <w:fldChar w:fldCharType="begin"/>
      </w:r>
      <w:r w:rsidRPr="00F500E3">
        <w:instrText xml:space="preserve"> ADDIN EN.REFLIST </w:instrText>
      </w:r>
      <w:r w:rsidRPr="00F500E3">
        <w:fldChar w:fldCharType="separate"/>
      </w:r>
      <w:r w:rsidR="003C149A" w:rsidRPr="003C149A">
        <w:rPr>
          <w:noProof/>
        </w:rPr>
        <w:t>1</w:t>
      </w:r>
      <w:r w:rsidR="003C149A" w:rsidRPr="003C149A">
        <w:rPr>
          <w:noProof/>
        </w:rPr>
        <w:tab/>
        <w:t>Flaxman, S. R.</w:t>
      </w:r>
      <w:r w:rsidR="003C149A" w:rsidRPr="003C149A">
        <w:rPr>
          <w:i/>
          <w:noProof/>
        </w:rPr>
        <w:t xml:space="preserve"> </w:t>
      </w:r>
      <w:r w:rsidR="003C149A" w:rsidRPr="005018FA">
        <w:rPr>
          <w:iCs/>
          <w:noProof/>
        </w:rPr>
        <w:t>et al.</w:t>
      </w:r>
      <w:r w:rsidR="003C149A" w:rsidRPr="003C149A">
        <w:rPr>
          <w:noProof/>
        </w:rPr>
        <w:t xml:space="preserve"> Global causes of blindness and distance vision impairment 1990–2020: a systematic review and meta-analysis. </w:t>
      </w:r>
      <w:r w:rsidR="003C149A" w:rsidRPr="003C149A">
        <w:rPr>
          <w:i/>
          <w:noProof/>
        </w:rPr>
        <w:t>The Lancet Global Health.</w:t>
      </w:r>
      <w:r w:rsidR="003C149A" w:rsidRPr="003C149A">
        <w:rPr>
          <w:noProof/>
        </w:rPr>
        <w:t xml:space="preserve"> </w:t>
      </w:r>
      <w:r w:rsidR="003C149A" w:rsidRPr="003C149A">
        <w:rPr>
          <w:b/>
          <w:noProof/>
        </w:rPr>
        <w:t>5</w:t>
      </w:r>
      <w:r w:rsidR="003C149A" w:rsidRPr="003C149A">
        <w:rPr>
          <w:noProof/>
        </w:rPr>
        <w:t xml:space="preserve"> (12), e1221-e1234 (2017).</w:t>
      </w:r>
    </w:p>
    <w:p w14:paraId="625F5F8C" w14:textId="070E30D2" w:rsidR="003C149A" w:rsidRPr="003C149A" w:rsidRDefault="003C149A" w:rsidP="003C149A">
      <w:pPr>
        <w:pStyle w:val="EndNoteBibliography"/>
        <w:spacing w:after="0"/>
        <w:ind w:left="720" w:hanging="720"/>
        <w:rPr>
          <w:noProof/>
        </w:rPr>
      </w:pPr>
      <w:r w:rsidRPr="003C149A">
        <w:rPr>
          <w:noProof/>
        </w:rPr>
        <w:t>2</w:t>
      </w:r>
      <w:r w:rsidRPr="003C149A">
        <w:rPr>
          <w:noProof/>
        </w:rPr>
        <w:tab/>
        <w:t>Sayed, N., Liu, C</w:t>
      </w:r>
      <w:r w:rsidR="005018FA">
        <w:rPr>
          <w:noProof/>
        </w:rPr>
        <w:t>,</w:t>
      </w:r>
      <w:r w:rsidRPr="003C149A">
        <w:rPr>
          <w:noProof/>
        </w:rPr>
        <w:t xml:space="preserve"> Wu, J. C. Tran</w:t>
      </w:r>
      <w:r w:rsidR="005018FA" w:rsidRPr="003C149A">
        <w:rPr>
          <w:noProof/>
        </w:rPr>
        <w:t xml:space="preserve">slation of human-induced pluripotent stem cells: </w:t>
      </w:r>
      <w:r w:rsidR="005018FA">
        <w:rPr>
          <w:noProof/>
        </w:rPr>
        <w:t>F</w:t>
      </w:r>
      <w:r w:rsidR="005018FA" w:rsidRPr="003C149A">
        <w:rPr>
          <w:noProof/>
        </w:rPr>
        <w:t>rom clinical trial in a dish to precision medic</w:t>
      </w:r>
      <w:r w:rsidRPr="003C149A">
        <w:rPr>
          <w:noProof/>
        </w:rPr>
        <w:t xml:space="preserve">ine. </w:t>
      </w:r>
      <w:r w:rsidRPr="003C149A">
        <w:rPr>
          <w:i/>
          <w:noProof/>
        </w:rPr>
        <w:t>J</w:t>
      </w:r>
      <w:r w:rsidR="005018FA">
        <w:rPr>
          <w:i/>
          <w:noProof/>
        </w:rPr>
        <w:t>ournal of</w:t>
      </w:r>
      <w:r w:rsidRPr="003C149A">
        <w:rPr>
          <w:i/>
          <w:noProof/>
        </w:rPr>
        <w:t xml:space="preserve"> Am</w:t>
      </w:r>
      <w:r w:rsidR="005018FA">
        <w:rPr>
          <w:i/>
          <w:noProof/>
        </w:rPr>
        <w:t>erican</w:t>
      </w:r>
      <w:r w:rsidRPr="003C149A">
        <w:rPr>
          <w:i/>
          <w:noProof/>
        </w:rPr>
        <w:t xml:space="preserve"> Coll</w:t>
      </w:r>
      <w:r w:rsidR="005018FA">
        <w:rPr>
          <w:i/>
          <w:noProof/>
        </w:rPr>
        <w:t xml:space="preserve">ege of </w:t>
      </w:r>
      <w:r w:rsidRPr="003C149A">
        <w:rPr>
          <w:i/>
          <w:noProof/>
        </w:rPr>
        <w:t>Cardiol</w:t>
      </w:r>
      <w:r w:rsidR="005018FA">
        <w:rPr>
          <w:i/>
          <w:noProof/>
        </w:rPr>
        <w:t>ogy</w:t>
      </w:r>
      <w:r w:rsidRPr="003C149A">
        <w:rPr>
          <w:i/>
          <w:noProof/>
        </w:rPr>
        <w:t>.</w:t>
      </w:r>
      <w:r w:rsidRPr="003C149A">
        <w:rPr>
          <w:noProof/>
        </w:rPr>
        <w:t xml:space="preserve"> </w:t>
      </w:r>
      <w:r w:rsidRPr="003C149A">
        <w:rPr>
          <w:b/>
          <w:noProof/>
        </w:rPr>
        <w:t>67</w:t>
      </w:r>
      <w:r w:rsidRPr="003C149A">
        <w:rPr>
          <w:noProof/>
        </w:rPr>
        <w:t xml:space="preserve"> (18), 2161-2176 (2016).</w:t>
      </w:r>
    </w:p>
    <w:p w14:paraId="3D80A32E" w14:textId="34FF3C6C" w:rsidR="003C149A" w:rsidRPr="003C149A" w:rsidRDefault="003C149A" w:rsidP="003C149A">
      <w:pPr>
        <w:pStyle w:val="EndNoteBibliography"/>
        <w:spacing w:after="0"/>
        <w:ind w:left="720" w:hanging="720"/>
        <w:rPr>
          <w:noProof/>
        </w:rPr>
      </w:pPr>
      <w:r w:rsidRPr="003C149A">
        <w:rPr>
          <w:noProof/>
        </w:rPr>
        <w:t>3</w:t>
      </w:r>
      <w:r w:rsidRPr="003C149A">
        <w:rPr>
          <w:noProof/>
        </w:rPr>
        <w:tab/>
        <w:t>Capowski, E. E.</w:t>
      </w:r>
      <w:r w:rsidRPr="003C149A">
        <w:rPr>
          <w:i/>
          <w:noProof/>
        </w:rPr>
        <w:t xml:space="preserve"> </w:t>
      </w:r>
      <w:r w:rsidRPr="005018FA">
        <w:rPr>
          <w:iCs/>
          <w:noProof/>
        </w:rPr>
        <w:t xml:space="preserve">et al. </w:t>
      </w:r>
      <w:r w:rsidRPr="003C149A">
        <w:rPr>
          <w:noProof/>
        </w:rPr>
        <w:t xml:space="preserve">Reproducibility and staging of 3D human retinal organoids across multiple pluripotent stem cell lines. </w:t>
      </w:r>
      <w:r w:rsidRPr="003C149A">
        <w:rPr>
          <w:i/>
          <w:noProof/>
        </w:rPr>
        <w:t>Development.</w:t>
      </w:r>
      <w:r w:rsidRPr="003C149A">
        <w:rPr>
          <w:noProof/>
        </w:rPr>
        <w:t xml:space="preserve"> </w:t>
      </w:r>
      <w:r w:rsidRPr="003C149A">
        <w:rPr>
          <w:b/>
          <w:noProof/>
        </w:rPr>
        <w:t>146</w:t>
      </w:r>
      <w:r w:rsidRPr="003C149A">
        <w:rPr>
          <w:noProof/>
        </w:rPr>
        <w:t xml:space="preserve"> (1) (2019).</w:t>
      </w:r>
    </w:p>
    <w:p w14:paraId="3CE1EA87" w14:textId="135FF31D" w:rsidR="003C149A" w:rsidRPr="003C149A" w:rsidRDefault="003C149A" w:rsidP="003C149A">
      <w:pPr>
        <w:pStyle w:val="EndNoteBibliography"/>
        <w:spacing w:after="0"/>
        <w:ind w:left="720" w:hanging="720"/>
        <w:rPr>
          <w:noProof/>
        </w:rPr>
      </w:pPr>
      <w:r w:rsidRPr="003C149A">
        <w:rPr>
          <w:noProof/>
        </w:rPr>
        <w:t>4</w:t>
      </w:r>
      <w:r w:rsidRPr="003C149A">
        <w:rPr>
          <w:noProof/>
        </w:rPr>
        <w:tab/>
        <w:t>Brooks, M. J.</w:t>
      </w:r>
      <w:r w:rsidRPr="005018FA">
        <w:rPr>
          <w:iCs/>
          <w:noProof/>
        </w:rPr>
        <w:t xml:space="preserve"> et al.</w:t>
      </w:r>
      <w:r w:rsidRPr="003C149A">
        <w:rPr>
          <w:noProof/>
        </w:rPr>
        <w:t xml:space="preserve"> Improve</w:t>
      </w:r>
      <w:r w:rsidR="005018FA" w:rsidRPr="003C149A">
        <w:rPr>
          <w:noProof/>
        </w:rPr>
        <w:t>d retinal organoid differentiation by modulating signaling pathways revealed by comparative transcriptome analyses with development in vivo.</w:t>
      </w:r>
      <w:r w:rsidRPr="003C149A">
        <w:rPr>
          <w:noProof/>
        </w:rPr>
        <w:t xml:space="preserve"> </w:t>
      </w:r>
      <w:r w:rsidRPr="003C149A">
        <w:rPr>
          <w:i/>
          <w:noProof/>
        </w:rPr>
        <w:t>Stem Cell Reports.</w:t>
      </w:r>
      <w:r w:rsidRPr="003C149A">
        <w:rPr>
          <w:noProof/>
        </w:rPr>
        <w:t xml:space="preserve"> </w:t>
      </w:r>
      <w:r w:rsidRPr="003C149A">
        <w:rPr>
          <w:b/>
          <w:noProof/>
        </w:rPr>
        <w:t>13</w:t>
      </w:r>
      <w:r w:rsidRPr="003C149A">
        <w:rPr>
          <w:noProof/>
        </w:rPr>
        <w:t xml:space="preserve"> (5), 891-905 (2019).</w:t>
      </w:r>
    </w:p>
    <w:p w14:paraId="2715483D" w14:textId="19DA4270" w:rsidR="003C149A" w:rsidRPr="003C149A" w:rsidRDefault="003C149A" w:rsidP="003C149A">
      <w:pPr>
        <w:pStyle w:val="EndNoteBibliography"/>
        <w:spacing w:after="0"/>
        <w:ind w:left="720" w:hanging="720"/>
        <w:rPr>
          <w:noProof/>
        </w:rPr>
      </w:pPr>
      <w:r w:rsidRPr="003C149A">
        <w:rPr>
          <w:noProof/>
        </w:rPr>
        <w:t>5</w:t>
      </w:r>
      <w:r w:rsidRPr="003C149A">
        <w:rPr>
          <w:noProof/>
        </w:rPr>
        <w:tab/>
        <w:t>Zerti, D.</w:t>
      </w:r>
      <w:r w:rsidRPr="003C149A">
        <w:rPr>
          <w:i/>
          <w:noProof/>
        </w:rPr>
        <w:t xml:space="preserve"> </w:t>
      </w:r>
      <w:r w:rsidRPr="005018FA">
        <w:rPr>
          <w:iCs/>
          <w:noProof/>
        </w:rPr>
        <w:t xml:space="preserve">et al. </w:t>
      </w:r>
      <w:r w:rsidRPr="003C149A">
        <w:rPr>
          <w:noProof/>
        </w:rPr>
        <w:t xml:space="preserve">Developing a simple method to enhance the generation of cone and rod photoreceptors in pluripotent stem cell-derived retinal organoids. </w:t>
      </w:r>
      <w:r w:rsidRPr="003C149A">
        <w:rPr>
          <w:i/>
          <w:noProof/>
        </w:rPr>
        <w:t>Stem Cells.</w:t>
      </w:r>
      <w:r w:rsidRPr="003C149A">
        <w:rPr>
          <w:noProof/>
        </w:rPr>
        <w:t xml:space="preserve"> </w:t>
      </w:r>
      <w:r w:rsidRPr="003C149A">
        <w:rPr>
          <w:b/>
          <w:noProof/>
        </w:rPr>
        <w:t>38</w:t>
      </w:r>
      <w:r w:rsidRPr="003C149A">
        <w:rPr>
          <w:noProof/>
        </w:rPr>
        <w:t xml:space="preserve"> (1), 45-51 (2020).</w:t>
      </w:r>
    </w:p>
    <w:p w14:paraId="18939F95" w14:textId="6765C464" w:rsidR="003C149A" w:rsidRPr="003C149A" w:rsidRDefault="003C149A" w:rsidP="003C149A">
      <w:pPr>
        <w:pStyle w:val="EndNoteBibliography"/>
        <w:spacing w:after="0"/>
        <w:ind w:left="720" w:hanging="720"/>
        <w:rPr>
          <w:noProof/>
        </w:rPr>
      </w:pPr>
      <w:r w:rsidRPr="003C149A">
        <w:rPr>
          <w:noProof/>
        </w:rPr>
        <w:t>6</w:t>
      </w:r>
      <w:r w:rsidRPr="003C149A">
        <w:rPr>
          <w:noProof/>
        </w:rPr>
        <w:tab/>
        <w:t>Osakada, F</w:t>
      </w:r>
      <w:r w:rsidRPr="005018FA">
        <w:rPr>
          <w:noProof/>
        </w:rPr>
        <w:t xml:space="preserve">. et al. </w:t>
      </w:r>
      <w:r w:rsidRPr="003C149A">
        <w:rPr>
          <w:noProof/>
        </w:rPr>
        <w:t xml:space="preserve">Toward the generation of rod and cone photoreceptors from mouse, monkey and human embryonic stem cells. </w:t>
      </w:r>
      <w:r w:rsidRPr="003C149A">
        <w:rPr>
          <w:i/>
          <w:noProof/>
        </w:rPr>
        <w:t>Nat</w:t>
      </w:r>
      <w:r w:rsidR="005018FA">
        <w:rPr>
          <w:i/>
          <w:noProof/>
        </w:rPr>
        <w:t>ure</w:t>
      </w:r>
      <w:r w:rsidRPr="003C149A">
        <w:rPr>
          <w:i/>
          <w:noProof/>
        </w:rPr>
        <w:t xml:space="preserve"> Biotechnol</w:t>
      </w:r>
      <w:r w:rsidR="005018FA">
        <w:rPr>
          <w:i/>
          <w:noProof/>
        </w:rPr>
        <w:t>ogy</w:t>
      </w:r>
      <w:r w:rsidRPr="003C149A">
        <w:rPr>
          <w:i/>
          <w:noProof/>
        </w:rPr>
        <w:t>.</w:t>
      </w:r>
      <w:r w:rsidRPr="003C149A">
        <w:rPr>
          <w:noProof/>
        </w:rPr>
        <w:t xml:space="preserve"> </w:t>
      </w:r>
      <w:r w:rsidRPr="003C149A">
        <w:rPr>
          <w:b/>
          <w:noProof/>
        </w:rPr>
        <w:t>26</w:t>
      </w:r>
      <w:r w:rsidRPr="003C149A">
        <w:rPr>
          <w:noProof/>
        </w:rPr>
        <w:t xml:space="preserve"> (2), 215-224 (2008).</w:t>
      </w:r>
    </w:p>
    <w:p w14:paraId="147CFF1C" w14:textId="07620175" w:rsidR="003C149A" w:rsidRPr="003C149A" w:rsidRDefault="003C149A" w:rsidP="003C149A">
      <w:pPr>
        <w:pStyle w:val="EndNoteBibliography"/>
        <w:spacing w:after="0"/>
        <w:ind w:left="720" w:hanging="720"/>
        <w:rPr>
          <w:noProof/>
        </w:rPr>
      </w:pPr>
      <w:r w:rsidRPr="003C149A">
        <w:rPr>
          <w:noProof/>
        </w:rPr>
        <w:t>7</w:t>
      </w:r>
      <w:r w:rsidRPr="003C149A">
        <w:rPr>
          <w:noProof/>
        </w:rPr>
        <w:tab/>
        <w:t>Nakano, T.</w:t>
      </w:r>
      <w:r w:rsidRPr="003C149A">
        <w:rPr>
          <w:i/>
          <w:noProof/>
        </w:rPr>
        <w:t xml:space="preserve"> </w:t>
      </w:r>
      <w:r w:rsidRPr="005018FA">
        <w:rPr>
          <w:iCs/>
          <w:noProof/>
        </w:rPr>
        <w:t xml:space="preserve">et al. </w:t>
      </w:r>
      <w:r w:rsidRPr="003C149A">
        <w:rPr>
          <w:noProof/>
        </w:rPr>
        <w:t xml:space="preserve">Self-formation of optic cups and storable stratified neural retina from human ESCs. </w:t>
      </w:r>
      <w:r w:rsidRPr="003C149A">
        <w:rPr>
          <w:i/>
          <w:noProof/>
        </w:rPr>
        <w:t>Cell Stem Cell.</w:t>
      </w:r>
      <w:r w:rsidRPr="003C149A">
        <w:rPr>
          <w:noProof/>
        </w:rPr>
        <w:t xml:space="preserve"> </w:t>
      </w:r>
      <w:r w:rsidRPr="003C149A">
        <w:rPr>
          <w:b/>
          <w:noProof/>
        </w:rPr>
        <w:t>10</w:t>
      </w:r>
      <w:r w:rsidRPr="003C149A">
        <w:rPr>
          <w:noProof/>
        </w:rPr>
        <w:t xml:space="preserve"> (6), 771-785 (2012).</w:t>
      </w:r>
    </w:p>
    <w:p w14:paraId="4CD23D91" w14:textId="4CA01D8E" w:rsidR="003C149A" w:rsidRPr="003C149A" w:rsidRDefault="003C149A" w:rsidP="003C149A">
      <w:pPr>
        <w:pStyle w:val="EndNoteBibliography"/>
        <w:spacing w:after="0"/>
        <w:ind w:left="720" w:hanging="720"/>
        <w:rPr>
          <w:noProof/>
        </w:rPr>
      </w:pPr>
      <w:r w:rsidRPr="003C149A">
        <w:rPr>
          <w:noProof/>
        </w:rPr>
        <w:t>8</w:t>
      </w:r>
      <w:r w:rsidRPr="003C149A">
        <w:rPr>
          <w:noProof/>
        </w:rPr>
        <w:tab/>
        <w:t>Zhong, X.</w:t>
      </w:r>
      <w:r w:rsidRPr="003C149A">
        <w:rPr>
          <w:i/>
          <w:noProof/>
        </w:rPr>
        <w:t xml:space="preserve"> </w:t>
      </w:r>
      <w:r w:rsidRPr="005018FA">
        <w:rPr>
          <w:iCs/>
          <w:noProof/>
        </w:rPr>
        <w:t>et al.</w:t>
      </w:r>
      <w:r w:rsidRPr="003C149A">
        <w:rPr>
          <w:noProof/>
        </w:rPr>
        <w:t xml:space="preserve"> Generation of three-dimensional retinal tissue with functional photoreceptors from human iPSCs. </w:t>
      </w:r>
      <w:r w:rsidRPr="003C149A">
        <w:rPr>
          <w:i/>
          <w:noProof/>
        </w:rPr>
        <w:t>Nat</w:t>
      </w:r>
      <w:r w:rsidR="005018FA">
        <w:rPr>
          <w:i/>
          <w:noProof/>
        </w:rPr>
        <w:t>ure</w:t>
      </w:r>
      <w:r w:rsidRPr="003C149A">
        <w:rPr>
          <w:i/>
          <w:noProof/>
        </w:rPr>
        <w:t xml:space="preserve"> Commun</w:t>
      </w:r>
      <w:r w:rsidR="005018FA">
        <w:rPr>
          <w:i/>
          <w:noProof/>
        </w:rPr>
        <w:t>ication</w:t>
      </w:r>
      <w:r w:rsidRPr="003C149A">
        <w:rPr>
          <w:i/>
          <w:noProof/>
        </w:rPr>
        <w:t>.</w:t>
      </w:r>
      <w:r w:rsidRPr="003C149A">
        <w:rPr>
          <w:noProof/>
        </w:rPr>
        <w:t xml:space="preserve"> </w:t>
      </w:r>
      <w:r w:rsidRPr="003C149A">
        <w:rPr>
          <w:b/>
          <w:noProof/>
        </w:rPr>
        <w:t>5</w:t>
      </w:r>
      <w:r w:rsidR="005018FA">
        <w:rPr>
          <w:noProof/>
        </w:rPr>
        <w:t xml:space="preserve">, </w:t>
      </w:r>
      <w:r w:rsidRPr="003C149A">
        <w:rPr>
          <w:noProof/>
        </w:rPr>
        <w:t>4047 (2014).</w:t>
      </w:r>
    </w:p>
    <w:p w14:paraId="4E18922F" w14:textId="564B897F" w:rsidR="003C149A" w:rsidRPr="003C149A" w:rsidRDefault="003C149A" w:rsidP="003C149A">
      <w:pPr>
        <w:pStyle w:val="EndNoteBibliography"/>
        <w:spacing w:after="0"/>
        <w:ind w:left="720" w:hanging="720"/>
        <w:rPr>
          <w:noProof/>
        </w:rPr>
      </w:pPr>
      <w:r w:rsidRPr="003C149A">
        <w:rPr>
          <w:noProof/>
        </w:rPr>
        <w:t>9</w:t>
      </w:r>
      <w:r w:rsidRPr="003C149A">
        <w:rPr>
          <w:noProof/>
        </w:rPr>
        <w:tab/>
        <w:t>Liu, C., Oikonomopoulos, A., Sayed, N.</w:t>
      </w:r>
      <w:r w:rsidR="005018FA">
        <w:rPr>
          <w:noProof/>
        </w:rPr>
        <w:t>,</w:t>
      </w:r>
      <w:r w:rsidRPr="003C149A">
        <w:rPr>
          <w:noProof/>
        </w:rPr>
        <w:t xml:space="preserve"> Wu, J. C. Modeling human diseases with induced pluripotent stem cells: from 2D to 3D and beyond. </w:t>
      </w:r>
      <w:r w:rsidRPr="003C149A">
        <w:rPr>
          <w:i/>
          <w:noProof/>
        </w:rPr>
        <w:t>Development.</w:t>
      </w:r>
      <w:r w:rsidRPr="003C149A">
        <w:rPr>
          <w:noProof/>
        </w:rPr>
        <w:t xml:space="preserve"> </w:t>
      </w:r>
      <w:r w:rsidRPr="003C149A">
        <w:rPr>
          <w:b/>
          <w:noProof/>
        </w:rPr>
        <w:t>145</w:t>
      </w:r>
      <w:r w:rsidRPr="003C149A">
        <w:rPr>
          <w:noProof/>
        </w:rPr>
        <w:t xml:space="preserve"> (5) (2018).</w:t>
      </w:r>
    </w:p>
    <w:p w14:paraId="48EBD1F4" w14:textId="60B63B6D" w:rsidR="003C149A" w:rsidRPr="003C149A" w:rsidRDefault="003C149A" w:rsidP="003C149A">
      <w:pPr>
        <w:pStyle w:val="EndNoteBibliography"/>
        <w:spacing w:after="0"/>
        <w:ind w:left="720" w:hanging="720"/>
        <w:rPr>
          <w:noProof/>
        </w:rPr>
      </w:pPr>
      <w:r w:rsidRPr="003C149A">
        <w:rPr>
          <w:noProof/>
        </w:rPr>
        <w:t>10</w:t>
      </w:r>
      <w:r w:rsidRPr="003C149A">
        <w:rPr>
          <w:noProof/>
        </w:rPr>
        <w:tab/>
        <w:t>Lamba, D. A., Gust, J.</w:t>
      </w:r>
      <w:r w:rsidR="005018FA">
        <w:rPr>
          <w:noProof/>
        </w:rPr>
        <w:t>,</w:t>
      </w:r>
      <w:r w:rsidRPr="003C149A">
        <w:rPr>
          <w:noProof/>
        </w:rPr>
        <w:t xml:space="preserve"> Reh, T. A. Transpla</w:t>
      </w:r>
      <w:r w:rsidR="00744955" w:rsidRPr="003C149A">
        <w:rPr>
          <w:noProof/>
        </w:rPr>
        <w:t xml:space="preserve">ntation of human embryonic stem cell-derived photoreceptors restores some visual function in </w:t>
      </w:r>
      <w:r w:rsidR="00744955">
        <w:rPr>
          <w:noProof/>
        </w:rPr>
        <w:t>C</w:t>
      </w:r>
      <w:r w:rsidR="00744955" w:rsidRPr="003C149A">
        <w:rPr>
          <w:noProof/>
        </w:rPr>
        <w:t>rx-deficient mi</w:t>
      </w:r>
      <w:r w:rsidRPr="003C149A">
        <w:rPr>
          <w:noProof/>
        </w:rPr>
        <w:t xml:space="preserve">ce. </w:t>
      </w:r>
      <w:r w:rsidRPr="003C149A">
        <w:rPr>
          <w:i/>
          <w:noProof/>
        </w:rPr>
        <w:t>Cell Stem Cell.</w:t>
      </w:r>
      <w:r w:rsidRPr="003C149A">
        <w:rPr>
          <w:noProof/>
        </w:rPr>
        <w:t xml:space="preserve"> </w:t>
      </w:r>
      <w:r w:rsidRPr="003C149A">
        <w:rPr>
          <w:b/>
          <w:noProof/>
        </w:rPr>
        <w:t>4</w:t>
      </w:r>
      <w:r w:rsidRPr="003C149A">
        <w:rPr>
          <w:noProof/>
        </w:rPr>
        <w:t xml:space="preserve"> (1), 73-79 (2009).</w:t>
      </w:r>
    </w:p>
    <w:p w14:paraId="2B8F40ED" w14:textId="4C8AA424" w:rsidR="003C149A" w:rsidRPr="003C149A" w:rsidRDefault="003C149A" w:rsidP="003C149A">
      <w:pPr>
        <w:pStyle w:val="EndNoteBibliography"/>
        <w:spacing w:after="0"/>
        <w:ind w:left="720" w:hanging="720"/>
        <w:rPr>
          <w:noProof/>
        </w:rPr>
      </w:pPr>
      <w:r w:rsidRPr="003C149A">
        <w:rPr>
          <w:noProof/>
        </w:rPr>
        <w:t>11</w:t>
      </w:r>
      <w:r w:rsidRPr="003C149A">
        <w:rPr>
          <w:noProof/>
        </w:rPr>
        <w:tab/>
        <w:t>Reichman, S.</w:t>
      </w:r>
      <w:r w:rsidRPr="00744955">
        <w:rPr>
          <w:iCs/>
          <w:noProof/>
        </w:rPr>
        <w:t xml:space="preserve"> et al. </w:t>
      </w:r>
      <w:r w:rsidRPr="003C149A">
        <w:rPr>
          <w:noProof/>
        </w:rPr>
        <w:t xml:space="preserve">From confluent human iPS cells to self-forming neural retina and </w:t>
      </w:r>
      <w:r w:rsidRPr="003C149A">
        <w:rPr>
          <w:noProof/>
        </w:rPr>
        <w:lastRenderedPageBreak/>
        <w:t xml:space="preserve">retinal pigmented epithelium. </w:t>
      </w:r>
      <w:r w:rsidRPr="003C149A">
        <w:rPr>
          <w:i/>
          <w:noProof/>
        </w:rPr>
        <w:t>Proceedings of the National Academy of Sciences.</w:t>
      </w:r>
      <w:r w:rsidRPr="003C149A">
        <w:rPr>
          <w:noProof/>
        </w:rPr>
        <w:t xml:space="preserve"> </w:t>
      </w:r>
      <w:r w:rsidRPr="003C149A">
        <w:rPr>
          <w:b/>
          <w:noProof/>
        </w:rPr>
        <w:t>111</w:t>
      </w:r>
      <w:r w:rsidRPr="003C149A">
        <w:rPr>
          <w:noProof/>
        </w:rPr>
        <w:t xml:space="preserve"> (23), 8518-8523 (2014).</w:t>
      </w:r>
    </w:p>
    <w:p w14:paraId="7F091C99" w14:textId="494C033E" w:rsidR="003C149A" w:rsidRPr="003C149A" w:rsidRDefault="003C149A" w:rsidP="003C149A">
      <w:pPr>
        <w:pStyle w:val="EndNoteBibliography"/>
        <w:spacing w:after="0"/>
        <w:ind w:left="720" w:hanging="720"/>
        <w:rPr>
          <w:noProof/>
        </w:rPr>
      </w:pPr>
      <w:r w:rsidRPr="003C149A">
        <w:rPr>
          <w:noProof/>
        </w:rPr>
        <w:t>12</w:t>
      </w:r>
      <w:r w:rsidRPr="003C149A">
        <w:rPr>
          <w:noProof/>
        </w:rPr>
        <w:tab/>
        <w:t>Maeda, A., Mandai, M.</w:t>
      </w:r>
      <w:r w:rsidR="00744955">
        <w:rPr>
          <w:noProof/>
        </w:rPr>
        <w:t>,</w:t>
      </w:r>
      <w:r w:rsidRPr="003C149A">
        <w:rPr>
          <w:noProof/>
        </w:rPr>
        <w:t xml:space="preserve"> Takahashi, M. Gene and Induced Pluripotent Stem Cell Therapy for Retinal Diseases. </w:t>
      </w:r>
      <w:r w:rsidRPr="003C149A">
        <w:rPr>
          <w:i/>
          <w:noProof/>
        </w:rPr>
        <w:t>Annu</w:t>
      </w:r>
      <w:r w:rsidR="00744955">
        <w:rPr>
          <w:i/>
          <w:noProof/>
        </w:rPr>
        <w:t>al</w:t>
      </w:r>
      <w:r w:rsidRPr="003C149A">
        <w:rPr>
          <w:i/>
          <w:noProof/>
        </w:rPr>
        <w:t xml:space="preserve"> Rev</w:t>
      </w:r>
      <w:r w:rsidR="00744955">
        <w:rPr>
          <w:i/>
          <w:noProof/>
        </w:rPr>
        <w:t>iew</w:t>
      </w:r>
      <w:r w:rsidRPr="003C149A">
        <w:rPr>
          <w:i/>
          <w:noProof/>
        </w:rPr>
        <w:t xml:space="preserve"> Genomics</w:t>
      </w:r>
      <w:r w:rsidR="00744955">
        <w:rPr>
          <w:i/>
          <w:noProof/>
        </w:rPr>
        <w:t xml:space="preserve"> and</w:t>
      </w:r>
      <w:r w:rsidRPr="003C149A">
        <w:rPr>
          <w:i/>
          <w:noProof/>
        </w:rPr>
        <w:t xml:space="preserve"> Hum</w:t>
      </w:r>
      <w:r w:rsidR="00744955">
        <w:rPr>
          <w:i/>
          <w:noProof/>
        </w:rPr>
        <w:t>an</w:t>
      </w:r>
      <w:r w:rsidRPr="003C149A">
        <w:rPr>
          <w:i/>
          <w:noProof/>
        </w:rPr>
        <w:t xml:space="preserve"> Genet</w:t>
      </w:r>
      <w:r w:rsidR="00744955">
        <w:rPr>
          <w:i/>
          <w:noProof/>
        </w:rPr>
        <w:t>ics</w:t>
      </w:r>
      <w:r w:rsidRPr="003C149A">
        <w:rPr>
          <w:i/>
          <w:noProof/>
        </w:rPr>
        <w:t>.</w:t>
      </w:r>
      <w:r w:rsidRPr="003C149A">
        <w:rPr>
          <w:noProof/>
        </w:rPr>
        <w:t xml:space="preserve"> </w:t>
      </w:r>
      <w:r w:rsidRPr="003C149A">
        <w:rPr>
          <w:b/>
          <w:noProof/>
        </w:rPr>
        <w:t>20</w:t>
      </w:r>
      <w:r w:rsidR="00744955">
        <w:rPr>
          <w:noProof/>
        </w:rPr>
        <w:t xml:space="preserve">, </w:t>
      </w:r>
      <w:r w:rsidRPr="003C149A">
        <w:rPr>
          <w:noProof/>
        </w:rPr>
        <w:t>201-216 (2019).</w:t>
      </w:r>
    </w:p>
    <w:p w14:paraId="299D75BB" w14:textId="632E49A2" w:rsidR="003C149A" w:rsidRPr="003C149A" w:rsidRDefault="003C149A" w:rsidP="003C149A">
      <w:pPr>
        <w:pStyle w:val="EndNoteBibliography"/>
        <w:spacing w:after="0"/>
        <w:ind w:left="720" w:hanging="720"/>
        <w:rPr>
          <w:noProof/>
        </w:rPr>
      </w:pPr>
      <w:r w:rsidRPr="003C149A">
        <w:rPr>
          <w:noProof/>
        </w:rPr>
        <w:t>13</w:t>
      </w:r>
      <w:r w:rsidRPr="003C149A">
        <w:rPr>
          <w:noProof/>
        </w:rPr>
        <w:tab/>
        <w:t>Kruczek, K.</w:t>
      </w:r>
      <w:r w:rsidR="00744955">
        <w:rPr>
          <w:noProof/>
        </w:rPr>
        <w:t>,</w:t>
      </w:r>
      <w:r w:rsidRPr="003C149A">
        <w:rPr>
          <w:noProof/>
        </w:rPr>
        <w:t xml:space="preserve"> Swaroop, A. Pluripotent stem cell-derived retinal organoids for disease modeling and development of therapies. </w:t>
      </w:r>
      <w:r w:rsidRPr="003C149A">
        <w:rPr>
          <w:i/>
          <w:noProof/>
        </w:rPr>
        <w:t>Stem Cells.</w:t>
      </w:r>
      <w:r w:rsidRPr="003C149A">
        <w:rPr>
          <w:noProof/>
        </w:rPr>
        <w:t xml:space="preserve"> </w:t>
      </w:r>
      <w:r w:rsidRPr="003C149A">
        <w:rPr>
          <w:b/>
          <w:noProof/>
        </w:rPr>
        <w:t>38</w:t>
      </w:r>
      <w:r w:rsidRPr="003C149A">
        <w:rPr>
          <w:noProof/>
        </w:rPr>
        <w:t xml:space="preserve"> (10), 1206-1215 (2020).</w:t>
      </w:r>
    </w:p>
    <w:p w14:paraId="4028DCC1" w14:textId="6CC45E3B" w:rsidR="003C149A" w:rsidRPr="003C149A" w:rsidRDefault="003C149A" w:rsidP="003C149A">
      <w:pPr>
        <w:pStyle w:val="EndNoteBibliography"/>
        <w:spacing w:after="0"/>
        <w:ind w:left="720" w:hanging="720"/>
        <w:rPr>
          <w:noProof/>
        </w:rPr>
      </w:pPr>
      <w:r w:rsidRPr="003C149A">
        <w:rPr>
          <w:noProof/>
        </w:rPr>
        <w:t>14</w:t>
      </w:r>
      <w:r w:rsidRPr="003C149A">
        <w:rPr>
          <w:noProof/>
        </w:rPr>
        <w:tab/>
        <w:t>O'Hara-Wright, M.</w:t>
      </w:r>
      <w:r w:rsidR="00744955">
        <w:rPr>
          <w:noProof/>
        </w:rPr>
        <w:t>,</w:t>
      </w:r>
      <w:r w:rsidRPr="003C149A">
        <w:rPr>
          <w:noProof/>
        </w:rPr>
        <w:t xml:space="preserve"> Gonzalez-Cordero, A. Retinal organoids: a window into human retinal development. </w:t>
      </w:r>
      <w:r w:rsidRPr="003C149A">
        <w:rPr>
          <w:i/>
          <w:noProof/>
        </w:rPr>
        <w:t>Development.</w:t>
      </w:r>
      <w:r w:rsidRPr="003C149A">
        <w:rPr>
          <w:noProof/>
        </w:rPr>
        <w:t xml:space="preserve"> </w:t>
      </w:r>
      <w:r w:rsidRPr="003C149A">
        <w:rPr>
          <w:b/>
          <w:noProof/>
        </w:rPr>
        <w:t>147</w:t>
      </w:r>
      <w:r w:rsidRPr="003C149A">
        <w:rPr>
          <w:noProof/>
        </w:rPr>
        <w:t xml:space="preserve"> (24), (2020).</w:t>
      </w:r>
    </w:p>
    <w:p w14:paraId="66CAD4A9" w14:textId="11F42DA8" w:rsidR="003C149A" w:rsidRPr="003C149A" w:rsidRDefault="003C149A" w:rsidP="003C149A">
      <w:pPr>
        <w:pStyle w:val="EndNoteBibliography"/>
        <w:spacing w:after="0"/>
        <w:ind w:left="720" w:hanging="720"/>
        <w:rPr>
          <w:noProof/>
        </w:rPr>
      </w:pPr>
      <w:r w:rsidRPr="003C149A">
        <w:rPr>
          <w:noProof/>
        </w:rPr>
        <w:t>15</w:t>
      </w:r>
      <w:r w:rsidRPr="003C149A">
        <w:rPr>
          <w:noProof/>
        </w:rPr>
        <w:tab/>
        <w:t>Eckert, P., Knickmeyer, M. D., Schutz, L., Wittbrodt, J.</w:t>
      </w:r>
      <w:r w:rsidR="00744955">
        <w:rPr>
          <w:noProof/>
        </w:rPr>
        <w:t xml:space="preserve">, </w:t>
      </w:r>
      <w:r w:rsidRPr="003C149A">
        <w:rPr>
          <w:noProof/>
        </w:rPr>
        <w:t xml:space="preserve">Heermann, S. Morphogenesis and axis specification occur in parallel during optic cup and optic fissure formation, differentially modulated by BMP and Wnt. </w:t>
      </w:r>
      <w:r w:rsidRPr="003C149A">
        <w:rPr>
          <w:i/>
          <w:noProof/>
        </w:rPr>
        <w:t>Open Biol</w:t>
      </w:r>
      <w:r w:rsidR="00744955">
        <w:rPr>
          <w:i/>
          <w:noProof/>
        </w:rPr>
        <w:t>ogy</w:t>
      </w:r>
      <w:r w:rsidRPr="003C149A">
        <w:rPr>
          <w:i/>
          <w:noProof/>
        </w:rPr>
        <w:t>.</w:t>
      </w:r>
      <w:r w:rsidRPr="003C149A">
        <w:rPr>
          <w:noProof/>
        </w:rPr>
        <w:t xml:space="preserve"> </w:t>
      </w:r>
      <w:r w:rsidRPr="003C149A">
        <w:rPr>
          <w:b/>
          <w:noProof/>
        </w:rPr>
        <w:t>9</w:t>
      </w:r>
      <w:r w:rsidRPr="003C149A">
        <w:rPr>
          <w:noProof/>
        </w:rPr>
        <w:t xml:space="preserve"> (2), 180179</w:t>
      </w:r>
      <w:r w:rsidR="00744955">
        <w:rPr>
          <w:noProof/>
        </w:rPr>
        <w:t xml:space="preserve"> (</w:t>
      </w:r>
      <w:r w:rsidRPr="003C149A">
        <w:rPr>
          <w:noProof/>
        </w:rPr>
        <w:t>2019).</w:t>
      </w:r>
    </w:p>
    <w:p w14:paraId="46ED085A" w14:textId="36345F52" w:rsidR="003C149A" w:rsidRPr="003C149A" w:rsidRDefault="003C149A" w:rsidP="003C149A">
      <w:pPr>
        <w:pStyle w:val="EndNoteBibliography"/>
        <w:spacing w:after="0"/>
        <w:ind w:left="720" w:hanging="720"/>
        <w:rPr>
          <w:noProof/>
        </w:rPr>
      </w:pPr>
      <w:r w:rsidRPr="003C149A">
        <w:rPr>
          <w:noProof/>
        </w:rPr>
        <w:t>16</w:t>
      </w:r>
      <w:r w:rsidRPr="003C149A">
        <w:rPr>
          <w:noProof/>
        </w:rPr>
        <w:tab/>
        <w:t>Patel, A.</w:t>
      </w:r>
      <w:r w:rsidR="00744955">
        <w:rPr>
          <w:noProof/>
        </w:rPr>
        <w:t>,</w:t>
      </w:r>
      <w:r w:rsidRPr="003C149A">
        <w:rPr>
          <w:noProof/>
        </w:rPr>
        <w:t xml:space="preserve"> Sowden, J. C. Genes and pathways in optic fissure closure. </w:t>
      </w:r>
      <w:r w:rsidRPr="003C149A">
        <w:rPr>
          <w:i/>
          <w:noProof/>
        </w:rPr>
        <w:t>Semin</w:t>
      </w:r>
      <w:r w:rsidR="00744955">
        <w:rPr>
          <w:i/>
          <w:noProof/>
        </w:rPr>
        <w:t>als in</w:t>
      </w:r>
      <w:r w:rsidRPr="003C149A">
        <w:rPr>
          <w:i/>
          <w:noProof/>
        </w:rPr>
        <w:t xml:space="preserve"> Cell</w:t>
      </w:r>
      <w:r w:rsidR="00744955">
        <w:rPr>
          <w:i/>
          <w:noProof/>
        </w:rPr>
        <w:t xml:space="preserve"> and</w:t>
      </w:r>
      <w:r w:rsidRPr="003C149A">
        <w:rPr>
          <w:i/>
          <w:noProof/>
        </w:rPr>
        <w:t xml:space="preserve"> Dev</w:t>
      </w:r>
      <w:r w:rsidR="00744955">
        <w:rPr>
          <w:i/>
          <w:noProof/>
        </w:rPr>
        <w:t>elopment</w:t>
      </w:r>
      <w:r w:rsidRPr="003C149A">
        <w:rPr>
          <w:i/>
          <w:noProof/>
        </w:rPr>
        <w:t xml:space="preserve"> Biol</w:t>
      </w:r>
      <w:r w:rsidR="00744955">
        <w:rPr>
          <w:i/>
          <w:noProof/>
        </w:rPr>
        <w:t>ogy</w:t>
      </w:r>
      <w:r w:rsidRPr="003C149A">
        <w:rPr>
          <w:i/>
          <w:noProof/>
        </w:rPr>
        <w:t>.</w:t>
      </w:r>
      <w:r w:rsidRPr="003C149A">
        <w:rPr>
          <w:noProof/>
        </w:rPr>
        <w:t xml:space="preserve"> </w:t>
      </w:r>
      <w:r w:rsidRPr="003C149A">
        <w:rPr>
          <w:b/>
          <w:noProof/>
        </w:rPr>
        <w:t>91</w:t>
      </w:r>
      <w:r w:rsidR="00744955">
        <w:rPr>
          <w:noProof/>
        </w:rPr>
        <w:t xml:space="preserve">, </w:t>
      </w:r>
      <w:r w:rsidRPr="003C149A">
        <w:rPr>
          <w:noProof/>
        </w:rPr>
        <w:t>55-65 (2019).</w:t>
      </w:r>
    </w:p>
    <w:p w14:paraId="30DBAE64" w14:textId="6FAED73F" w:rsidR="003C149A" w:rsidRPr="003C149A" w:rsidRDefault="003C149A" w:rsidP="003C149A">
      <w:pPr>
        <w:pStyle w:val="EndNoteBibliography"/>
        <w:spacing w:after="0"/>
        <w:ind w:left="720" w:hanging="720"/>
        <w:rPr>
          <w:noProof/>
        </w:rPr>
      </w:pPr>
      <w:r w:rsidRPr="003C149A">
        <w:rPr>
          <w:noProof/>
        </w:rPr>
        <w:t>17</w:t>
      </w:r>
      <w:r w:rsidRPr="003C149A">
        <w:rPr>
          <w:noProof/>
        </w:rPr>
        <w:tab/>
        <w:t>Chan, B. H. C., Moosajee, M.</w:t>
      </w:r>
      <w:r w:rsidR="00744955">
        <w:rPr>
          <w:noProof/>
        </w:rPr>
        <w:t xml:space="preserve">, </w:t>
      </w:r>
      <w:r w:rsidRPr="003C149A">
        <w:rPr>
          <w:noProof/>
        </w:rPr>
        <w:t>Rainger, J. Closing the G</w:t>
      </w:r>
      <w:r w:rsidR="00744955">
        <w:rPr>
          <w:noProof/>
        </w:rPr>
        <w:t>g</w:t>
      </w:r>
      <w:r w:rsidRPr="003C149A">
        <w:rPr>
          <w:noProof/>
        </w:rPr>
        <w:t>ap: Mechanis</w:t>
      </w:r>
      <w:r w:rsidR="00744955" w:rsidRPr="003C149A">
        <w:rPr>
          <w:noProof/>
        </w:rPr>
        <w:t>ms of epithelial fusion during optic fissure clos</w:t>
      </w:r>
      <w:r w:rsidRPr="003C149A">
        <w:rPr>
          <w:noProof/>
        </w:rPr>
        <w:t xml:space="preserve">ure. </w:t>
      </w:r>
      <w:r w:rsidRPr="003C149A">
        <w:rPr>
          <w:i/>
          <w:noProof/>
        </w:rPr>
        <w:t>Frontiers in Cell and Developmental Biology.</w:t>
      </w:r>
      <w:r w:rsidRPr="003C149A">
        <w:rPr>
          <w:noProof/>
        </w:rPr>
        <w:t xml:space="preserve"> </w:t>
      </w:r>
      <w:r w:rsidRPr="003C149A">
        <w:rPr>
          <w:b/>
          <w:noProof/>
        </w:rPr>
        <w:t>8</w:t>
      </w:r>
      <w:r w:rsidRPr="003C149A">
        <w:rPr>
          <w:noProof/>
        </w:rPr>
        <w:t>, (2021).</w:t>
      </w:r>
    </w:p>
    <w:p w14:paraId="3F966BB6" w14:textId="679D4CF6" w:rsidR="003C149A" w:rsidRPr="003C149A" w:rsidRDefault="003C149A" w:rsidP="003C149A">
      <w:pPr>
        <w:pStyle w:val="EndNoteBibliography"/>
        <w:spacing w:after="0"/>
        <w:ind w:left="720" w:hanging="720"/>
        <w:rPr>
          <w:noProof/>
        </w:rPr>
      </w:pPr>
      <w:r w:rsidRPr="003C149A">
        <w:rPr>
          <w:noProof/>
        </w:rPr>
        <w:t>18</w:t>
      </w:r>
      <w:r w:rsidRPr="003C149A">
        <w:rPr>
          <w:noProof/>
        </w:rPr>
        <w:tab/>
        <w:t>Li, G</w:t>
      </w:r>
      <w:r w:rsidRPr="00744955">
        <w:rPr>
          <w:noProof/>
        </w:rPr>
        <w:t xml:space="preserve">. et al. </w:t>
      </w:r>
      <w:r w:rsidRPr="003C149A">
        <w:rPr>
          <w:noProof/>
        </w:rPr>
        <w:t>G</w:t>
      </w:r>
      <w:r w:rsidR="00744955" w:rsidRPr="003C149A">
        <w:rPr>
          <w:noProof/>
        </w:rPr>
        <w:t>eneration of retinal organoids with mature rods and cones from urine-derived human induced pluripotent stem cel</w:t>
      </w:r>
      <w:r w:rsidRPr="003C149A">
        <w:rPr>
          <w:noProof/>
        </w:rPr>
        <w:t xml:space="preserve">ls. </w:t>
      </w:r>
      <w:r w:rsidRPr="003C149A">
        <w:rPr>
          <w:i/>
          <w:noProof/>
        </w:rPr>
        <w:t>Stem Cells Int</w:t>
      </w:r>
      <w:r w:rsidR="00744955">
        <w:rPr>
          <w:i/>
          <w:noProof/>
        </w:rPr>
        <w:t>ernational</w:t>
      </w:r>
      <w:r w:rsidRPr="003C149A">
        <w:rPr>
          <w:i/>
          <w:noProof/>
        </w:rPr>
        <w:t>.</w:t>
      </w:r>
      <w:r w:rsidRPr="003C149A">
        <w:rPr>
          <w:noProof/>
        </w:rPr>
        <w:t xml:space="preserve"> </w:t>
      </w:r>
      <w:r w:rsidRPr="003C149A">
        <w:rPr>
          <w:b/>
          <w:noProof/>
        </w:rPr>
        <w:t>2018</w:t>
      </w:r>
      <w:r w:rsidR="00744955">
        <w:rPr>
          <w:noProof/>
        </w:rPr>
        <w:t xml:space="preserve">, </w:t>
      </w:r>
      <w:r w:rsidRPr="003C149A">
        <w:rPr>
          <w:noProof/>
        </w:rPr>
        <w:t>4968658 (2018).</w:t>
      </w:r>
    </w:p>
    <w:p w14:paraId="39F28E4C" w14:textId="5386CD86" w:rsidR="003C149A" w:rsidRPr="003C149A" w:rsidRDefault="003C149A" w:rsidP="003C149A">
      <w:pPr>
        <w:pStyle w:val="EndNoteBibliography"/>
        <w:spacing w:after="0"/>
        <w:ind w:left="720" w:hanging="720"/>
        <w:rPr>
          <w:noProof/>
        </w:rPr>
      </w:pPr>
      <w:r w:rsidRPr="003C149A">
        <w:rPr>
          <w:noProof/>
        </w:rPr>
        <w:t>19</w:t>
      </w:r>
      <w:r w:rsidRPr="003C149A">
        <w:rPr>
          <w:noProof/>
        </w:rPr>
        <w:tab/>
        <w:t>Liu, S.</w:t>
      </w:r>
      <w:r w:rsidRPr="003C149A">
        <w:rPr>
          <w:i/>
          <w:noProof/>
        </w:rPr>
        <w:t xml:space="preserve"> </w:t>
      </w:r>
      <w:r w:rsidRPr="00744955">
        <w:rPr>
          <w:iCs/>
          <w:noProof/>
        </w:rPr>
        <w:t>et al.</w:t>
      </w:r>
      <w:r w:rsidRPr="003C149A">
        <w:rPr>
          <w:noProof/>
        </w:rPr>
        <w:t xml:space="preserve"> Self-</w:t>
      </w:r>
      <w:r w:rsidR="00744955">
        <w:rPr>
          <w:noProof/>
        </w:rPr>
        <w:t>f</w:t>
      </w:r>
      <w:r w:rsidRPr="003C149A">
        <w:rPr>
          <w:noProof/>
        </w:rPr>
        <w:t xml:space="preserve">ormation of RPE </w:t>
      </w:r>
      <w:r w:rsidR="00744955">
        <w:rPr>
          <w:noProof/>
        </w:rPr>
        <w:t>s</w:t>
      </w:r>
      <w:r w:rsidRPr="003C149A">
        <w:rPr>
          <w:noProof/>
        </w:rPr>
        <w:t xml:space="preserve">pheroids </w:t>
      </w:r>
      <w:r w:rsidR="00744955">
        <w:rPr>
          <w:noProof/>
        </w:rPr>
        <w:t>f</w:t>
      </w:r>
      <w:r w:rsidRPr="003C149A">
        <w:rPr>
          <w:noProof/>
        </w:rPr>
        <w:t xml:space="preserve">acilitates </w:t>
      </w:r>
      <w:r w:rsidR="00744955">
        <w:rPr>
          <w:noProof/>
        </w:rPr>
        <w:t>e</w:t>
      </w:r>
      <w:r w:rsidRPr="003C149A">
        <w:rPr>
          <w:noProof/>
        </w:rPr>
        <w:t xml:space="preserve">nrichment and </w:t>
      </w:r>
      <w:r w:rsidR="00744955">
        <w:rPr>
          <w:noProof/>
        </w:rPr>
        <w:t>e</w:t>
      </w:r>
      <w:r w:rsidRPr="003C149A">
        <w:rPr>
          <w:noProof/>
        </w:rPr>
        <w:t>xpansion of hiPSC-</w:t>
      </w:r>
      <w:r w:rsidR="00744955">
        <w:rPr>
          <w:noProof/>
        </w:rPr>
        <w:t>d</w:t>
      </w:r>
      <w:r w:rsidRPr="003C149A">
        <w:rPr>
          <w:noProof/>
        </w:rPr>
        <w:t xml:space="preserve">erived RPE </w:t>
      </w:r>
      <w:r w:rsidR="00744955">
        <w:rPr>
          <w:noProof/>
        </w:rPr>
        <w:t>g</w:t>
      </w:r>
      <w:r w:rsidRPr="003C149A">
        <w:rPr>
          <w:noProof/>
        </w:rPr>
        <w:t xml:space="preserve">enerated on </w:t>
      </w:r>
      <w:r w:rsidR="00744955">
        <w:rPr>
          <w:noProof/>
        </w:rPr>
        <w:t>r</w:t>
      </w:r>
      <w:r w:rsidRPr="003C149A">
        <w:rPr>
          <w:noProof/>
        </w:rPr>
        <w:t xml:space="preserve">etinal </w:t>
      </w:r>
      <w:r w:rsidR="00744955">
        <w:rPr>
          <w:noProof/>
        </w:rPr>
        <w:t>o</w:t>
      </w:r>
      <w:r w:rsidRPr="003C149A">
        <w:rPr>
          <w:noProof/>
        </w:rPr>
        <w:t xml:space="preserve">rganoid </w:t>
      </w:r>
      <w:r w:rsidR="00744955">
        <w:rPr>
          <w:noProof/>
        </w:rPr>
        <w:t>i</w:t>
      </w:r>
      <w:r w:rsidRPr="003C149A">
        <w:rPr>
          <w:noProof/>
        </w:rPr>
        <w:t xml:space="preserve">nduction </w:t>
      </w:r>
      <w:r w:rsidR="00744955">
        <w:rPr>
          <w:noProof/>
        </w:rPr>
        <w:t>p</w:t>
      </w:r>
      <w:r w:rsidRPr="003C149A">
        <w:rPr>
          <w:noProof/>
        </w:rPr>
        <w:t>latform.</w:t>
      </w:r>
      <w:r w:rsidR="00744955">
        <w:rPr>
          <w:noProof/>
        </w:rPr>
        <w:t xml:space="preserve"> </w:t>
      </w:r>
      <w:r w:rsidRPr="003C149A">
        <w:rPr>
          <w:i/>
          <w:noProof/>
        </w:rPr>
        <w:t>Invest</w:t>
      </w:r>
      <w:r w:rsidR="00744955">
        <w:rPr>
          <w:i/>
          <w:noProof/>
        </w:rPr>
        <w:t>igative</w:t>
      </w:r>
      <w:r w:rsidRPr="003C149A">
        <w:rPr>
          <w:i/>
          <w:noProof/>
        </w:rPr>
        <w:t xml:space="preserve"> Ophthalmol</w:t>
      </w:r>
      <w:r w:rsidR="00744955">
        <w:rPr>
          <w:i/>
          <w:noProof/>
        </w:rPr>
        <w:t xml:space="preserve">ogy and </w:t>
      </w:r>
      <w:r w:rsidRPr="003C149A">
        <w:rPr>
          <w:i/>
          <w:noProof/>
        </w:rPr>
        <w:t>Vis</w:t>
      </w:r>
      <w:r w:rsidR="00744955">
        <w:rPr>
          <w:i/>
          <w:noProof/>
        </w:rPr>
        <w:t>ual</w:t>
      </w:r>
      <w:r w:rsidRPr="003C149A">
        <w:rPr>
          <w:i/>
          <w:noProof/>
        </w:rPr>
        <w:t xml:space="preserve"> Sci</w:t>
      </w:r>
      <w:r w:rsidR="00744955">
        <w:rPr>
          <w:i/>
          <w:noProof/>
        </w:rPr>
        <w:t>ence</w:t>
      </w:r>
      <w:r w:rsidRPr="003C149A">
        <w:rPr>
          <w:i/>
          <w:noProof/>
        </w:rPr>
        <w:t>.</w:t>
      </w:r>
      <w:r w:rsidRPr="003C149A">
        <w:rPr>
          <w:noProof/>
        </w:rPr>
        <w:t xml:space="preserve"> </w:t>
      </w:r>
      <w:r w:rsidRPr="003C149A">
        <w:rPr>
          <w:b/>
          <w:noProof/>
        </w:rPr>
        <w:t>59</w:t>
      </w:r>
      <w:r w:rsidRPr="003C149A">
        <w:rPr>
          <w:noProof/>
        </w:rPr>
        <w:t xml:space="preserve"> (13), 5659-5669 (2018).</w:t>
      </w:r>
    </w:p>
    <w:p w14:paraId="0F19A1C6" w14:textId="2F99EFC4" w:rsidR="003C149A" w:rsidRPr="003C149A" w:rsidRDefault="003C149A" w:rsidP="003C149A">
      <w:pPr>
        <w:pStyle w:val="EndNoteBibliography"/>
        <w:spacing w:after="0"/>
        <w:ind w:left="720" w:hanging="720"/>
        <w:rPr>
          <w:noProof/>
        </w:rPr>
      </w:pPr>
      <w:r w:rsidRPr="003C149A">
        <w:rPr>
          <w:noProof/>
        </w:rPr>
        <w:t>20</w:t>
      </w:r>
      <w:r w:rsidRPr="003C149A">
        <w:rPr>
          <w:noProof/>
        </w:rPr>
        <w:tab/>
        <w:t>Luo, Z.</w:t>
      </w:r>
      <w:r w:rsidRPr="00744955">
        <w:rPr>
          <w:iCs/>
          <w:noProof/>
        </w:rPr>
        <w:t xml:space="preserve"> et al.</w:t>
      </w:r>
      <w:r w:rsidRPr="003C149A">
        <w:rPr>
          <w:noProof/>
        </w:rPr>
        <w:t xml:space="preserve"> An </w:t>
      </w:r>
      <w:r w:rsidR="00744955" w:rsidRPr="003C149A">
        <w:rPr>
          <w:noProof/>
        </w:rPr>
        <w:t>optimized system for effective derivation of three-dimensional retinal tissue</w:t>
      </w:r>
      <w:r w:rsidRPr="003C149A">
        <w:rPr>
          <w:noProof/>
        </w:rPr>
        <w:t xml:space="preserve"> via Wnt </w:t>
      </w:r>
      <w:r w:rsidR="00744955">
        <w:rPr>
          <w:noProof/>
        </w:rPr>
        <w:t>s</w:t>
      </w:r>
      <w:r w:rsidRPr="003C149A">
        <w:rPr>
          <w:noProof/>
        </w:rPr>
        <w:t xml:space="preserve">ignaling </w:t>
      </w:r>
      <w:r w:rsidR="00744955">
        <w:rPr>
          <w:noProof/>
        </w:rPr>
        <w:t>r</w:t>
      </w:r>
      <w:r w:rsidRPr="003C149A">
        <w:rPr>
          <w:noProof/>
        </w:rPr>
        <w:t xml:space="preserve">egulation. </w:t>
      </w:r>
      <w:r w:rsidRPr="003C149A">
        <w:rPr>
          <w:i/>
          <w:noProof/>
        </w:rPr>
        <w:t>Stem Cells.</w:t>
      </w:r>
      <w:r w:rsidRPr="003C149A">
        <w:rPr>
          <w:noProof/>
        </w:rPr>
        <w:t xml:space="preserve"> </w:t>
      </w:r>
      <w:r w:rsidRPr="003C149A">
        <w:rPr>
          <w:b/>
          <w:noProof/>
        </w:rPr>
        <w:t>36</w:t>
      </w:r>
      <w:r w:rsidRPr="003C149A">
        <w:rPr>
          <w:noProof/>
        </w:rPr>
        <w:t xml:space="preserve"> (11), 1709-1722 (2018).</w:t>
      </w:r>
    </w:p>
    <w:p w14:paraId="4ED68D94" w14:textId="3BE6904D" w:rsidR="003C149A" w:rsidRPr="003C149A" w:rsidRDefault="003C149A" w:rsidP="003C149A">
      <w:pPr>
        <w:pStyle w:val="EndNoteBibliography"/>
        <w:spacing w:after="0"/>
        <w:ind w:left="720" w:hanging="720"/>
        <w:rPr>
          <w:noProof/>
        </w:rPr>
      </w:pPr>
      <w:r w:rsidRPr="003C149A">
        <w:rPr>
          <w:noProof/>
        </w:rPr>
        <w:t>21</w:t>
      </w:r>
      <w:r w:rsidRPr="003C149A">
        <w:rPr>
          <w:noProof/>
        </w:rPr>
        <w:tab/>
        <w:t>Li, G.</w:t>
      </w:r>
      <w:r w:rsidRPr="003C149A">
        <w:rPr>
          <w:i/>
          <w:noProof/>
        </w:rPr>
        <w:t xml:space="preserve"> </w:t>
      </w:r>
      <w:r w:rsidRPr="00744955">
        <w:rPr>
          <w:iCs/>
          <w:noProof/>
        </w:rPr>
        <w:t>et al.</w:t>
      </w:r>
      <w:r w:rsidRPr="003C149A">
        <w:rPr>
          <w:noProof/>
        </w:rPr>
        <w:t xml:space="preserve"> Genera</w:t>
      </w:r>
      <w:r w:rsidR="00744955" w:rsidRPr="003C149A">
        <w:rPr>
          <w:noProof/>
        </w:rPr>
        <w:t>tion and characterization of induced pluripotent stem cells and retinal organoids from a leber's congenital amaurosis patient with no</w:t>
      </w:r>
      <w:r w:rsidRPr="003C149A">
        <w:rPr>
          <w:noProof/>
        </w:rPr>
        <w:t xml:space="preserve">vel RPE65 </w:t>
      </w:r>
      <w:r w:rsidR="00744955">
        <w:rPr>
          <w:noProof/>
        </w:rPr>
        <w:t>m</w:t>
      </w:r>
      <w:r w:rsidRPr="003C149A">
        <w:rPr>
          <w:noProof/>
        </w:rPr>
        <w:t xml:space="preserve">utations. </w:t>
      </w:r>
      <w:r w:rsidRPr="003C149A">
        <w:rPr>
          <w:i/>
          <w:noProof/>
        </w:rPr>
        <w:t>Front</w:t>
      </w:r>
      <w:r w:rsidR="00744955">
        <w:rPr>
          <w:i/>
          <w:noProof/>
        </w:rPr>
        <w:t>iers in</w:t>
      </w:r>
      <w:r w:rsidRPr="003C149A">
        <w:rPr>
          <w:i/>
          <w:noProof/>
        </w:rPr>
        <w:t xml:space="preserve"> Mol</w:t>
      </w:r>
      <w:r w:rsidR="00744955">
        <w:rPr>
          <w:i/>
          <w:noProof/>
        </w:rPr>
        <w:t>ecular</w:t>
      </w:r>
      <w:r w:rsidRPr="003C149A">
        <w:rPr>
          <w:i/>
          <w:noProof/>
        </w:rPr>
        <w:t xml:space="preserve"> Neurosci</w:t>
      </w:r>
      <w:r w:rsidR="00744955">
        <w:rPr>
          <w:i/>
          <w:noProof/>
        </w:rPr>
        <w:t>ence</w:t>
      </w:r>
      <w:r w:rsidRPr="003C149A">
        <w:rPr>
          <w:i/>
          <w:noProof/>
        </w:rPr>
        <w:t>.</w:t>
      </w:r>
      <w:r w:rsidRPr="003C149A">
        <w:rPr>
          <w:noProof/>
        </w:rPr>
        <w:t xml:space="preserve"> </w:t>
      </w:r>
      <w:r w:rsidRPr="003C149A">
        <w:rPr>
          <w:b/>
          <w:noProof/>
        </w:rPr>
        <w:t>12</w:t>
      </w:r>
      <w:r w:rsidR="00744955">
        <w:rPr>
          <w:noProof/>
        </w:rPr>
        <w:t xml:space="preserve">, </w:t>
      </w:r>
      <w:r w:rsidRPr="003C149A">
        <w:rPr>
          <w:noProof/>
        </w:rPr>
        <w:t>212, (2019).</w:t>
      </w:r>
    </w:p>
    <w:p w14:paraId="76706FC2" w14:textId="598A6686" w:rsidR="003C149A" w:rsidRPr="003C149A" w:rsidRDefault="003C149A" w:rsidP="003C149A">
      <w:pPr>
        <w:pStyle w:val="EndNoteBibliography"/>
        <w:spacing w:after="0"/>
        <w:ind w:left="720" w:hanging="720"/>
        <w:rPr>
          <w:noProof/>
        </w:rPr>
      </w:pPr>
      <w:r w:rsidRPr="003C149A">
        <w:rPr>
          <w:noProof/>
        </w:rPr>
        <w:t>22</w:t>
      </w:r>
      <w:r w:rsidRPr="003C149A">
        <w:rPr>
          <w:noProof/>
        </w:rPr>
        <w:tab/>
        <w:t>Matsa, E., Ahrens, J. H.</w:t>
      </w:r>
      <w:r w:rsidR="00744955">
        <w:rPr>
          <w:noProof/>
        </w:rPr>
        <w:t xml:space="preserve">, </w:t>
      </w:r>
      <w:r w:rsidRPr="003C149A">
        <w:rPr>
          <w:noProof/>
        </w:rPr>
        <w:t>Wu, J. C. Human</w:t>
      </w:r>
      <w:r w:rsidR="00744955" w:rsidRPr="003C149A">
        <w:rPr>
          <w:noProof/>
        </w:rPr>
        <w:t xml:space="preserve"> induced pluripotent stem cells as a platform for personalized and precision cardiovascular medi</w:t>
      </w:r>
      <w:r w:rsidRPr="003C149A">
        <w:rPr>
          <w:noProof/>
        </w:rPr>
        <w:t xml:space="preserve">cine. </w:t>
      </w:r>
      <w:r w:rsidRPr="003C149A">
        <w:rPr>
          <w:i/>
          <w:noProof/>
        </w:rPr>
        <w:t>Physiol</w:t>
      </w:r>
      <w:r w:rsidR="00744955">
        <w:rPr>
          <w:i/>
          <w:noProof/>
        </w:rPr>
        <w:t>ogy</w:t>
      </w:r>
      <w:r w:rsidRPr="003C149A">
        <w:rPr>
          <w:i/>
          <w:noProof/>
        </w:rPr>
        <w:t xml:space="preserve"> Rev</w:t>
      </w:r>
      <w:r w:rsidR="00744955">
        <w:rPr>
          <w:i/>
          <w:noProof/>
        </w:rPr>
        <w:t>iews</w:t>
      </w:r>
      <w:r w:rsidRPr="003C149A">
        <w:rPr>
          <w:i/>
          <w:noProof/>
        </w:rPr>
        <w:t>.</w:t>
      </w:r>
      <w:r w:rsidRPr="003C149A">
        <w:rPr>
          <w:noProof/>
        </w:rPr>
        <w:t xml:space="preserve"> </w:t>
      </w:r>
      <w:r w:rsidRPr="003C149A">
        <w:rPr>
          <w:b/>
          <w:noProof/>
        </w:rPr>
        <w:t>96</w:t>
      </w:r>
      <w:r w:rsidRPr="003C149A">
        <w:rPr>
          <w:noProof/>
        </w:rPr>
        <w:t xml:space="preserve"> (3), 1093-1126 (2016).</w:t>
      </w:r>
    </w:p>
    <w:p w14:paraId="067896DD" w14:textId="1131A412" w:rsidR="003C149A" w:rsidRPr="003C149A" w:rsidRDefault="003C149A" w:rsidP="003C149A">
      <w:pPr>
        <w:pStyle w:val="EndNoteBibliography"/>
        <w:spacing w:after="0"/>
        <w:ind w:left="720" w:hanging="720"/>
        <w:rPr>
          <w:noProof/>
        </w:rPr>
      </w:pPr>
      <w:r w:rsidRPr="003C149A">
        <w:rPr>
          <w:noProof/>
        </w:rPr>
        <w:t>23</w:t>
      </w:r>
      <w:r w:rsidRPr="003C149A">
        <w:rPr>
          <w:noProof/>
        </w:rPr>
        <w:tab/>
        <w:t>Wahlin, K. J.</w:t>
      </w:r>
      <w:r w:rsidRPr="00744955">
        <w:rPr>
          <w:iCs/>
          <w:noProof/>
        </w:rPr>
        <w:t xml:space="preserve"> et al.</w:t>
      </w:r>
      <w:r w:rsidRPr="003C149A">
        <w:rPr>
          <w:noProof/>
        </w:rPr>
        <w:t xml:space="preserve"> Photorecepto</w:t>
      </w:r>
      <w:r w:rsidR="00744955" w:rsidRPr="003C149A">
        <w:rPr>
          <w:noProof/>
        </w:rPr>
        <w:t>r outer segment-like structures in long-term 3d retinas from human pluripotent stem ce</w:t>
      </w:r>
      <w:r w:rsidRPr="003C149A">
        <w:rPr>
          <w:noProof/>
        </w:rPr>
        <w:t xml:space="preserve">lls. </w:t>
      </w:r>
      <w:r w:rsidRPr="003C149A">
        <w:rPr>
          <w:i/>
          <w:noProof/>
        </w:rPr>
        <w:t>Sci</w:t>
      </w:r>
      <w:r w:rsidR="00744955">
        <w:rPr>
          <w:i/>
          <w:noProof/>
        </w:rPr>
        <w:t>ence</w:t>
      </w:r>
      <w:r w:rsidRPr="003C149A">
        <w:rPr>
          <w:i/>
          <w:noProof/>
        </w:rPr>
        <w:t xml:space="preserve"> Rep</w:t>
      </w:r>
      <w:r w:rsidR="00744955">
        <w:rPr>
          <w:i/>
          <w:noProof/>
        </w:rPr>
        <w:t>orts</w:t>
      </w:r>
      <w:r w:rsidRPr="003C149A">
        <w:rPr>
          <w:i/>
          <w:noProof/>
        </w:rPr>
        <w:t>.</w:t>
      </w:r>
      <w:r w:rsidRPr="003C149A">
        <w:rPr>
          <w:noProof/>
        </w:rPr>
        <w:t xml:space="preserve"> </w:t>
      </w:r>
      <w:r w:rsidRPr="003C149A">
        <w:rPr>
          <w:b/>
          <w:noProof/>
        </w:rPr>
        <w:t>7</w:t>
      </w:r>
      <w:r w:rsidRPr="003C149A">
        <w:rPr>
          <w:noProof/>
        </w:rPr>
        <w:t xml:space="preserve"> (1), 766 (2017).</w:t>
      </w:r>
    </w:p>
    <w:p w14:paraId="4755CCA9" w14:textId="3D875EB7" w:rsidR="003C149A" w:rsidRPr="003C149A" w:rsidRDefault="003C149A" w:rsidP="003C149A">
      <w:pPr>
        <w:pStyle w:val="EndNoteBibliography"/>
        <w:spacing w:after="0"/>
        <w:ind w:left="720" w:hanging="720"/>
        <w:rPr>
          <w:noProof/>
        </w:rPr>
      </w:pPr>
      <w:r w:rsidRPr="003C149A">
        <w:rPr>
          <w:noProof/>
        </w:rPr>
        <w:t>24</w:t>
      </w:r>
      <w:r w:rsidRPr="003C149A">
        <w:rPr>
          <w:noProof/>
        </w:rPr>
        <w:tab/>
        <w:t>Eiraku, M.</w:t>
      </w:r>
      <w:r w:rsidRPr="003C149A">
        <w:rPr>
          <w:i/>
          <w:noProof/>
        </w:rPr>
        <w:t xml:space="preserve"> </w:t>
      </w:r>
      <w:r w:rsidRPr="00744955">
        <w:rPr>
          <w:iCs/>
          <w:noProof/>
        </w:rPr>
        <w:t>et al.</w:t>
      </w:r>
      <w:r w:rsidRPr="003C149A">
        <w:rPr>
          <w:noProof/>
        </w:rPr>
        <w:t xml:space="preserve"> Self-organizing optic-cup morphogenesis in three-dimensional culture. </w:t>
      </w:r>
      <w:r w:rsidRPr="003C149A">
        <w:rPr>
          <w:i/>
          <w:noProof/>
        </w:rPr>
        <w:t>Nature.</w:t>
      </w:r>
      <w:r w:rsidRPr="003C149A">
        <w:rPr>
          <w:noProof/>
        </w:rPr>
        <w:t xml:space="preserve"> </w:t>
      </w:r>
      <w:r w:rsidRPr="003C149A">
        <w:rPr>
          <w:b/>
          <w:noProof/>
        </w:rPr>
        <w:t>472</w:t>
      </w:r>
      <w:r w:rsidRPr="003C149A">
        <w:rPr>
          <w:noProof/>
        </w:rPr>
        <w:t xml:space="preserve"> (7341), 51-56 (2011).</w:t>
      </w:r>
    </w:p>
    <w:p w14:paraId="71E7F749" w14:textId="1B3C5EE9" w:rsidR="003C149A" w:rsidRPr="003C149A" w:rsidRDefault="003C149A" w:rsidP="003C149A">
      <w:pPr>
        <w:pStyle w:val="EndNoteBibliography"/>
        <w:spacing w:after="0"/>
        <w:ind w:left="720" w:hanging="720"/>
        <w:rPr>
          <w:noProof/>
        </w:rPr>
      </w:pPr>
      <w:r w:rsidRPr="003C149A">
        <w:rPr>
          <w:noProof/>
        </w:rPr>
        <w:t>25</w:t>
      </w:r>
      <w:r w:rsidRPr="003C149A">
        <w:rPr>
          <w:noProof/>
        </w:rPr>
        <w:tab/>
        <w:t>Reichman, S</w:t>
      </w:r>
      <w:r w:rsidRPr="00744955">
        <w:rPr>
          <w:i/>
          <w:iCs/>
          <w:noProof/>
        </w:rPr>
        <w:t xml:space="preserve">. </w:t>
      </w:r>
      <w:r w:rsidRPr="00744955">
        <w:rPr>
          <w:noProof/>
        </w:rPr>
        <w:t>et al.</w:t>
      </w:r>
      <w:r w:rsidRPr="003C149A">
        <w:rPr>
          <w:noProof/>
        </w:rPr>
        <w:t xml:space="preserve"> Gen</w:t>
      </w:r>
      <w:r w:rsidR="00744955" w:rsidRPr="003C149A">
        <w:rPr>
          <w:noProof/>
        </w:rPr>
        <w:t>eration of storable retinal organoids and retinal pigmented epithelium from adherent hum</w:t>
      </w:r>
      <w:r w:rsidRPr="003C149A">
        <w:rPr>
          <w:noProof/>
        </w:rPr>
        <w:t xml:space="preserve">an iPS </w:t>
      </w:r>
      <w:r w:rsidR="00744955">
        <w:rPr>
          <w:noProof/>
        </w:rPr>
        <w:t>c</w:t>
      </w:r>
      <w:r w:rsidRPr="003C149A">
        <w:rPr>
          <w:noProof/>
        </w:rPr>
        <w:t>ells in</w:t>
      </w:r>
      <w:r w:rsidR="00744955" w:rsidRPr="003C149A">
        <w:rPr>
          <w:noProof/>
        </w:rPr>
        <w:t xml:space="preserve"> xeno-free and feeder-free conditio</w:t>
      </w:r>
      <w:r w:rsidRPr="003C149A">
        <w:rPr>
          <w:noProof/>
        </w:rPr>
        <w:t xml:space="preserve">ns. </w:t>
      </w:r>
      <w:r w:rsidRPr="003C149A">
        <w:rPr>
          <w:i/>
          <w:noProof/>
        </w:rPr>
        <w:t>Stem Cells.</w:t>
      </w:r>
      <w:r w:rsidRPr="003C149A">
        <w:rPr>
          <w:noProof/>
        </w:rPr>
        <w:t xml:space="preserve"> </w:t>
      </w:r>
      <w:r w:rsidRPr="003C149A">
        <w:rPr>
          <w:b/>
          <w:noProof/>
        </w:rPr>
        <w:t>35</w:t>
      </w:r>
      <w:r w:rsidRPr="003C149A">
        <w:rPr>
          <w:noProof/>
        </w:rPr>
        <w:t xml:space="preserve"> (5), 1176-1188 (2017).</w:t>
      </w:r>
    </w:p>
    <w:p w14:paraId="7B5780B6" w14:textId="548736EB" w:rsidR="003C149A" w:rsidRPr="003C149A" w:rsidRDefault="003C149A" w:rsidP="003C149A">
      <w:pPr>
        <w:pStyle w:val="EndNoteBibliography"/>
        <w:spacing w:after="0"/>
        <w:ind w:left="720" w:hanging="720"/>
        <w:rPr>
          <w:noProof/>
        </w:rPr>
      </w:pPr>
      <w:r w:rsidRPr="003C149A">
        <w:rPr>
          <w:noProof/>
        </w:rPr>
        <w:t>26</w:t>
      </w:r>
      <w:r w:rsidRPr="003C149A">
        <w:rPr>
          <w:noProof/>
        </w:rPr>
        <w:tab/>
        <w:t>Lamba, D. A., Karl, M. O., Ware, C. B.</w:t>
      </w:r>
      <w:r w:rsidR="00744955">
        <w:rPr>
          <w:noProof/>
        </w:rPr>
        <w:t>,</w:t>
      </w:r>
      <w:r w:rsidRPr="003C149A">
        <w:rPr>
          <w:noProof/>
        </w:rPr>
        <w:t xml:space="preserve"> Reh, T. A. Efficient generation of retinal progenitor cells from human embryonic stem cells. </w:t>
      </w:r>
      <w:r w:rsidRPr="003C149A">
        <w:rPr>
          <w:i/>
          <w:noProof/>
        </w:rPr>
        <w:t>Proc</w:t>
      </w:r>
      <w:r w:rsidR="00744955">
        <w:rPr>
          <w:i/>
          <w:noProof/>
        </w:rPr>
        <w:t>eedings of the</w:t>
      </w:r>
      <w:r w:rsidRPr="003C149A">
        <w:rPr>
          <w:i/>
          <w:noProof/>
        </w:rPr>
        <w:t xml:space="preserve"> Nat</w:t>
      </w:r>
      <w:r w:rsidR="00744955">
        <w:rPr>
          <w:i/>
          <w:noProof/>
        </w:rPr>
        <w:t>ional</w:t>
      </w:r>
      <w:r w:rsidRPr="003C149A">
        <w:rPr>
          <w:i/>
          <w:noProof/>
        </w:rPr>
        <w:t xml:space="preserve"> Acad</w:t>
      </w:r>
      <w:r w:rsidR="00744955">
        <w:rPr>
          <w:i/>
          <w:noProof/>
        </w:rPr>
        <w:t>emy of</w:t>
      </w:r>
      <w:r w:rsidRPr="003C149A">
        <w:rPr>
          <w:i/>
          <w:noProof/>
        </w:rPr>
        <w:t xml:space="preserve"> Sci</w:t>
      </w:r>
      <w:r w:rsidR="00744955">
        <w:rPr>
          <w:i/>
          <w:noProof/>
        </w:rPr>
        <w:t>ence</w:t>
      </w:r>
      <w:r w:rsidRPr="003C149A">
        <w:rPr>
          <w:i/>
          <w:noProof/>
        </w:rPr>
        <w:t xml:space="preserve"> U</w:t>
      </w:r>
      <w:r w:rsidR="00744955">
        <w:rPr>
          <w:i/>
          <w:noProof/>
        </w:rPr>
        <w:t>.</w:t>
      </w:r>
      <w:r w:rsidRPr="003C149A">
        <w:rPr>
          <w:i/>
          <w:noProof/>
        </w:rPr>
        <w:t xml:space="preserve"> S</w:t>
      </w:r>
      <w:r w:rsidR="00744955">
        <w:rPr>
          <w:i/>
          <w:noProof/>
        </w:rPr>
        <w:t>.</w:t>
      </w:r>
      <w:r w:rsidRPr="003C149A">
        <w:rPr>
          <w:i/>
          <w:noProof/>
        </w:rPr>
        <w:t xml:space="preserve"> A.</w:t>
      </w:r>
      <w:r w:rsidRPr="003C149A">
        <w:rPr>
          <w:noProof/>
        </w:rPr>
        <w:t xml:space="preserve"> </w:t>
      </w:r>
      <w:r w:rsidRPr="003C149A">
        <w:rPr>
          <w:b/>
          <w:noProof/>
        </w:rPr>
        <w:t>103</w:t>
      </w:r>
      <w:r w:rsidRPr="003C149A">
        <w:rPr>
          <w:noProof/>
        </w:rPr>
        <w:t xml:space="preserve"> (34), 12769-12774 (2006).</w:t>
      </w:r>
    </w:p>
    <w:p w14:paraId="60E830D9" w14:textId="76EEA12E" w:rsidR="003C149A" w:rsidRPr="003C149A" w:rsidRDefault="003C149A" w:rsidP="003C149A">
      <w:pPr>
        <w:pStyle w:val="EndNoteBibliography"/>
        <w:spacing w:after="0"/>
        <w:ind w:left="720" w:hanging="720"/>
        <w:rPr>
          <w:noProof/>
        </w:rPr>
      </w:pPr>
      <w:r w:rsidRPr="003C149A">
        <w:rPr>
          <w:noProof/>
        </w:rPr>
        <w:t>27</w:t>
      </w:r>
      <w:r w:rsidRPr="003C149A">
        <w:rPr>
          <w:noProof/>
        </w:rPr>
        <w:tab/>
        <w:t>Kuwahara, A.</w:t>
      </w:r>
      <w:r w:rsidRPr="00744955">
        <w:rPr>
          <w:iCs/>
          <w:noProof/>
        </w:rPr>
        <w:t xml:space="preserve"> et al.</w:t>
      </w:r>
      <w:r w:rsidRPr="003C149A">
        <w:rPr>
          <w:noProof/>
        </w:rPr>
        <w:t xml:space="preserve"> Generation of a ciliary margin-like stem cell niche from self-organizing human retinal tissue. </w:t>
      </w:r>
      <w:r w:rsidRPr="003C149A">
        <w:rPr>
          <w:i/>
          <w:noProof/>
        </w:rPr>
        <w:t>Nat</w:t>
      </w:r>
      <w:r w:rsidR="00744955">
        <w:rPr>
          <w:i/>
          <w:noProof/>
        </w:rPr>
        <w:t>ure</w:t>
      </w:r>
      <w:r w:rsidRPr="003C149A">
        <w:rPr>
          <w:i/>
          <w:noProof/>
        </w:rPr>
        <w:t xml:space="preserve"> Commun</w:t>
      </w:r>
      <w:r w:rsidR="00744955">
        <w:rPr>
          <w:i/>
          <w:noProof/>
        </w:rPr>
        <w:t>ication</w:t>
      </w:r>
      <w:r w:rsidRPr="003C149A">
        <w:rPr>
          <w:i/>
          <w:noProof/>
        </w:rPr>
        <w:t>.</w:t>
      </w:r>
      <w:r w:rsidRPr="003C149A">
        <w:rPr>
          <w:noProof/>
        </w:rPr>
        <w:t xml:space="preserve"> </w:t>
      </w:r>
      <w:r w:rsidRPr="003C149A">
        <w:rPr>
          <w:b/>
          <w:noProof/>
        </w:rPr>
        <w:t>6</w:t>
      </w:r>
      <w:r w:rsidR="00744955">
        <w:rPr>
          <w:noProof/>
        </w:rPr>
        <w:t xml:space="preserve">, </w:t>
      </w:r>
      <w:r w:rsidRPr="003C149A">
        <w:rPr>
          <w:noProof/>
        </w:rPr>
        <w:t>6286 (2015).</w:t>
      </w:r>
    </w:p>
    <w:p w14:paraId="3A0EC5AC" w14:textId="02E1BB52" w:rsidR="003C149A" w:rsidRPr="003C149A" w:rsidRDefault="003C149A" w:rsidP="003C149A">
      <w:pPr>
        <w:pStyle w:val="EndNoteBibliography"/>
        <w:spacing w:after="0"/>
        <w:ind w:left="720" w:hanging="720"/>
        <w:rPr>
          <w:noProof/>
        </w:rPr>
      </w:pPr>
      <w:r w:rsidRPr="003C149A">
        <w:rPr>
          <w:noProof/>
        </w:rPr>
        <w:t>28</w:t>
      </w:r>
      <w:r w:rsidRPr="003C149A">
        <w:rPr>
          <w:noProof/>
        </w:rPr>
        <w:tab/>
        <w:t>da Silva, S.</w:t>
      </w:r>
      <w:r w:rsidR="00744955">
        <w:rPr>
          <w:noProof/>
        </w:rPr>
        <w:t>,</w:t>
      </w:r>
      <w:r w:rsidRPr="003C149A">
        <w:rPr>
          <w:noProof/>
        </w:rPr>
        <w:t xml:space="preserve"> Cepko, C. L. Fgf8 </w:t>
      </w:r>
      <w:r w:rsidR="00744955" w:rsidRPr="003C149A">
        <w:rPr>
          <w:noProof/>
        </w:rPr>
        <w:t>expression and degradation of retinoic acid are required for patterning a high-acuity area in the re</w:t>
      </w:r>
      <w:r w:rsidRPr="003C149A">
        <w:rPr>
          <w:noProof/>
        </w:rPr>
        <w:t xml:space="preserve">tina. </w:t>
      </w:r>
      <w:r w:rsidRPr="003C149A">
        <w:rPr>
          <w:i/>
          <w:noProof/>
        </w:rPr>
        <w:t>Dev</w:t>
      </w:r>
      <w:r w:rsidR="00744955">
        <w:rPr>
          <w:i/>
          <w:noProof/>
        </w:rPr>
        <w:t>elopmental</w:t>
      </w:r>
      <w:r w:rsidRPr="003C149A">
        <w:rPr>
          <w:i/>
          <w:noProof/>
        </w:rPr>
        <w:t xml:space="preserve"> Cell.</w:t>
      </w:r>
      <w:r w:rsidRPr="003C149A">
        <w:rPr>
          <w:noProof/>
        </w:rPr>
        <w:t xml:space="preserve"> </w:t>
      </w:r>
      <w:r w:rsidRPr="003C149A">
        <w:rPr>
          <w:b/>
          <w:noProof/>
        </w:rPr>
        <w:t>42</w:t>
      </w:r>
      <w:r w:rsidRPr="003C149A">
        <w:rPr>
          <w:noProof/>
        </w:rPr>
        <w:t xml:space="preserve"> (1), 68-81 e66 (2017).</w:t>
      </w:r>
    </w:p>
    <w:p w14:paraId="0B7027AB" w14:textId="5EC2204C" w:rsidR="003C149A" w:rsidRPr="003C149A" w:rsidRDefault="003C149A" w:rsidP="003C149A">
      <w:pPr>
        <w:pStyle w:val="EndNoteBibliography"/>
        <w:spacing w:after="0"/>
        <w:ind w:left="720" w:hanging="720"/>
        <w:rPr>
          <w:noProof/>
        </w:rPr>
      </w:pPr>
      <w:r w:rsidRPr="003C149A">
        <w:rPr>
          <w:noProof/>
        </w:rPr>
        <w:t>29</w:t>
      </w:r>
      <w:r w:rsidRPr="003C149A">
        <w:rPr>
          <w:noProof/>
        </w:rPr>
        <w:tab/>
        <w:t>Mitchell, D. M.</w:t>
      </w:r>
      <w:r w:rsidRPr="003C149A">
        <w:rPr>
          <w:i/>
          <w:noProof/>
        </w:rPr>
        <w:t xml:space="preserve"> </w:t>
      </w:r>
      <w:r w:rsidRPr="00744955">
        <w:rPr>
          <w:iCs/>
          <w:noProof/>
        </w:rPr>
        <w:t xml:space="preserve">et al. </w:t>
      </w:r>
      <w:r w:rsidRPr="003C149A">
        <w:rPr>
          <w:noProof/>
        </w:rPr>
        <w:t>Reti</w:t>
      </w:r>
      <w:r w:rsidR="00744955" w:rsidRPr="003C149A">
        <w:rPr>
          <w:noProof/>
        </w:rPr>
        <w:t xml:space="preserve">noic acid signaling regulates differential expression of the </w:t>
      </w:r>
      <w:r w:rsidR="00744955" w:rsidRPr="003C149A">
        <w:rPr>
          <w:noProof/>
        </w:rPr>
        <w:lastRenderedPageBreak/>
        <w:t>tandemly-duplicated long wavelength-sensitive cone opsin genes in zeb</w:t>
      </w:r>
      <w:r w:rsidRPr="003C149A">
        <w:rPr>
          <w:noProof/>
        </w:rPr>
        <w:t xml:space="preserve">rafish. </w:t>
      </w:r>
      <w:r w:rsidRPr="003C149A">
        <w:rPr>
          <w:i/>
          <w:noProof/>
        </w:rPr>
        <w:t>PLoS Genet</w:t>
      </w:r>
      <w:r w:rsidR="00744955">
        <w:rPr>
          <w:i/>
          <w:noProof/>
        </w:rPr>
        <w:t>ics</w:t>
      </w:r>
      <w:r w:rsidRPr="003C149A">
        <w:rPr>
          <w:i/>
          <w:noProof/>
        </w:rPr>
        <w:t>.</w:t>
      </w:r>
      <w:r w:rsidRPr="003C149A">
        <w:rPr>
          <w:noProof/>
        </w:rPr>
        <w:t xml:space="preserve"> </w:t>
      </w:r>
      <w:r w:rsidRPr="003C149A">
        <w:rPr>
          <w:b/>
          <w:noProof/>
        </w:rPr>
        <w:t>11</w:t>
      </w:r>
      <w:r w:rsidRPr="003C149A">
        <w:rPr>
          <w:noProof/>
        </w:rPr>
        <w:t xml:space="preserve"> (8), e1005483 (2015).</w:t>
      </w:r>
    </w:p>
    <w:p w14:paraId="084CEFFE" w14:textId="5F34448F" w:rsidR="003C149A" w:rsidRPr="003C149A" w:rsidRDefault="003C149A" w:rsidP="003C149A">
      <w:pPr>
        <w:pStyle w:val="EndNoteBibliography"/>
        <w:spacing w:after="0"/>
        <w:ind w:left="720" w:hanging="720"/>
        <w:rPr>
          <w:noProof/>
        </w:rPr>
      </w:pPr>
      <w:r w:rsidRPr="003C149A">
        <w:rPr>
          <w:noProof/>
        </w:rPr>
        <w:t>30</w:t>
      </w:r>
      <w:r w:rsidRPr="003C149A">
        <w:rPr>
          <w:noProof/>
        </w:rPr>
        <w:tab/>
        <w:t>Stevens, C. B., Cameron, D. A.</w:t>
      </w:r>
      <w:r w:rsidR="00744955">
        <w:rPr>
          <w:noProof/>
        </w:rPr>
        <w:t>,</w:t>
      </w:r>
      <w:r w:rsidRPr="003C149A">
        <w:rPr>
          <w:noProof/>
        </w:rPr>
        <w:t xml:space="preserve"> Stenkamp, D. L. Plasticity of photoreceptor-generating retinal progenitors revealed by prolonged retinoic acid exposure. </w:t>
      </w:r>
      <w:r w:rsidRPr="003C149A">
        <w:rPr>
          <w:i/>
          <w:noProof/>
        </w:rPr>
        <w:t>BMC Developmental Biology.</w:t>
      </w:r>
      <w:r w:rsidRPr="003C149A">
        <w:rPr>
          <w:noProof/>
        </w:rPr>
        <w:t xml:space="preserve"> </w:t>
      </w:r>
      <w:r w:rsidRPr="003C149A">
        <w:rPr>
          <w:b/>
          <w:noProof/>
        </w:rPr>
        <w:t>11</w:t>
      </w:r>
      <w:r w:rsidRPr="003C149A">
        <w:rPr>
          <w:noProof/>
        </w:rPr>
        <w:t xml:space="preserve"> (1) (2011).</w:t>
      </w:r>
    </w:p>
    <w:p w14:paraId="1D3364FC" w14:textId="2FCB47B7" w:rsidR="003C149A" w:rsidRPr="003C149A" w:rsidRDefault="003C149A" w:rsidP="003C149A">
      <w:pPr>
        <w:pStyle w:val="EndNoteBibliography"/>
        <w:spacing w:after="0"/>
        <w:ind w:left="720" w:hanging="720"/>
        <w:rPr>
          <w:noProof/>
        </w:rPr>
      </w:pPr>
      <w:r w:rsidRPr="003C149A">
        <w:rPr>
          <w:noProof/>
        </w:rPr>
        <w:t>31</w:t>
      </w:r>
      <w:r w:rsidRPr="003C149A">
        <w:rPr>
          <w:noProof/>
        </w:rPr>
        <w:tab/>
        <w:t>Eldred, K. C.</w:t>
      </w:r>
      <w:r w:rsidRPr="003C149A">
        <w:rPr>
          <w:i/>
          <w:noProof/>
        </w:rPr>
        <w:t xml:space="preserve"> </w:t>
      </w:r>
      <w:r w:rsidRPr="00744955">
        <w:rPr>
          <w:iCs/>
          <w:noProof/>
        </w:rPr>
        <w:t>et al.</w:t>
      </w:r>
      <w:r w:rsidRPr="003C149A">
        <w:rPr>
          <w:noProof/>
        </w:rPr>
        <w:t xml:space="preserve"> Thyroid hormone signaling specifies cone subtypes in human retinal organoids. </w:t>
      </w:r>
      <w:r w:rsidRPr="003C149A">
        <w:rPr>
          <w:i/>
          <w:noProof/>
        </w:rPr>
        <w:t>Science.</w:t>
      </w:r>
      <w:r w:rsidRPr="003C149A">
        <w:rPr>
          <w:noProof/>
        </w:rPr>
        <w:t xml:space="preserve"> </w:t>
      </w:r>
      <w:r w:rsidRPr="003C149A">
        <w:rPr>
          <w:b/>
          <w:noProof/>
        </w:rPr>
        <w:t>362</w:t>
      </w:r>
      <w:r w:rsidRPr="003C149A">
        <w:rPr>
          <w:noProof/>
        </w:rPr>
        <w:t xml:space="preserve"> (6411) (2018).</w:t>
      </w:r>
    </w:p>
    <w:p w14:paraId="757C685D" w14:textId="5DB25084" w:rsidR="003C149A" w:rsidRPr="003C149A" w:rsidRDefault="003C149A" w:rsidP="003C149A">
      <w:pPr>
        <w:pStyle w:val="EndNoteBibliography"/>
        <w:spacing w:after="0"/>
        <w:ind w:left="720" w:hanging="720"/>
        <w:rPr>
          <w:noProof/>
        </w:rPr>
      </w:pPr>
      <w:r w:rsidRPr="003C149A">
        <w:rPr>
          <w:noProof/>
        </w:rPr>
        <w:t>32</w:t>
      </w:r>
      <w:r w:rsidRPr="003C149A">
        <w:rPr>
          <w:noProof/>
        </w:rPr>
        <w:tab/>
        <w:t>Yang, F., Ma, H.</w:t>
      </w:r>
      <w:r w:rsidR="00744955">
        <w:rPr>
          <w:noProof/>
        </w:rPr>
        <w:t>,</w:t>
      </w:r>
      <w:r w:rsidRPr="003C149A">
        <w:rPr>
          <w:noProof/>
        </w:rPr>
        <w:t xml:space="preserve"> Ding, X. Q. Thyroid </w:t>
      </w:r>
      <w:r w:rsidR="00744955">
        <w:rPr>
          <w:noProof/>
        </w:rPr>
        <w:t>h</w:t>
      </w:r>
      <w:r w:rsidRPr="003C149A">
        <w:rPr>
          <w:noProof/>
        </w:rPr>
        <w:t xml:space="preserve">ormone </w:t>
      </w:r>
      <w:r w:rsidR="00744955" w:rsidRPr="003C149A">
        <w:rPr>
          <w:noProof/>
        </w:rPr>
        <w:t>signaling in retinal development, survival, and disea</w:t>
      </w:r>
      <w:r w:rsidRPr="003C149A">
        <w:rPr>
          <w:noProof/>
        </w:rPr>
        <w:t xml:space="preserve">se. </w:t>
      </w:r>
      <w:r w:rsidRPr="003C149A">
        <w:rPr>
          <w:i/>
          <w:noProof/>
        </w:rPr>
        <w:t>Vitam</w:t>
      </w:r>
      <w:r w:rsidR="00744955">
        <w:rPr>
          <w:i/>
          <w:noProof/>
        </w:rPr>
        <w:t>ins and</w:t>
      </w:r>
      <w:r w:rsidRPr="003C149A">
        <w:rPr>
          <w:i/>
          <w:noProof/>
        </w:rPr>
        <w:t xml:space="preserve"> Horm</w:t>
      </w:r>
      <w:r w:rsidR="00744955">
        <w:rPr>
          <w:i/>
          <w:noProof/>
        </w:rPr>
        <w:t>ones</w:t>
      </w:r>
      <w:r w:rsidRPr="003C149A">
        <w:rPr>
          <w:i/>
          <w:noProof/>
        </w:rPr>
        <w:t>.</w:t>
      </w:r>
      <w:r w:rsidRPr="003C149A">
        <w:rPr>
          <w:noProof/>
        </w:rPr>
        <w:t xml:space="preserve"> </w:t>
      </w:r>
      <w:r w:rsidRPr="003C149A">
        <w:rPr>
          <w:b/>
          <w:noProof/>
        </w:rPr>
        <w:t>106</w:t>
      </w:r>
      <w:r w:rsidR="00744955">
        <w:rPr>
          <w:noProof/>
        </w:rPr>
        <w:t xml:space="preserve">, </w:t>
      </w:r>
      <w:r w:rsidRPr="003C149A">
        <w:rPr>
          <w:noProof/>
        </w:rPr>
        <w:t>333-349 (2018).</w:t>
      </w:r>
    </w:p>
    <w:p w14:paraId="3A8F91CC" w14:textId="640F7946" w:rsidR="003C149A" w:rsidRPr="003C149A" w:rsidRDefault="003C149A" w:rsidP="003C149A">
      <w:pPr>
        <w:pStyle w:val="EndNoteBibliography"/>
        <w:spacing w:after="0"/>
        <w:ind w:left="720" w:hanging="720"/>
        <w:rPr>
          <w:noProof/>
        </w:rPr>
      </w:pPr>
      <w:r w:rsidRPr="003C149A">
        <w:rPr>
          <w:noProof/>
        </w:rPr>
        <w:t>33</w:t>
      </w:r>
      <w:r w:rsidRPr="003C149A">
        <w:rPr>
          <w:noProof/>
        </w:rPr>
        <w:tab/>
        <w:t>Brzezinski, J. A.</w:t>
      </w:r>
      <w:r w:rsidR="00744955">
        <w:rPr>
          <w:noProof/>
        </w:rPr>
        <w:t>,</w:t>
      </w:r>
      <w:r w:rsidRPr="003C149A">
        <w:rPr>
          <w:noProof/>
        </w:rPr>
        <w:t xml:space="preserve"> Reh, T. A. Photoreceptor cell fate specification in vertebrates. </w:t>
      </w:r>
      <w:r w:rsidRPr="003C149A">
        <w:rPr>
          <w:i/>
          <w:noProof/>
        </w:rPr>
        <w:t>Development.</w:t>
      </w:r>
      <w:r w:rsidRPr="003C149A">
        <w:rPr>
          <w:noProof/>
        </w:rPr>
        <w:t xml:space="preserve"> </w:t>
      </w:r>
      <w:r w:rsidRPr="003C149A">
        <w:rPr>
          <w:b/>
          <w:noProof/>
        </w:rPr>
        <w:t>142</w:t>
      </w:r>
      <w:r w:rsidRPr="003C149A">
        <w:rPr>
          <w:noProof/>
        </w:rPr>
        <w:t xml:space="preserve"> (19), 3263-3273 (2015).</w:t>
      </w:r>
    </w:p>
    <w:p w14:paraId="7BFD2DA7" w14:textId="38C01B1B" w:rsidR="003C149A" w:rsidRPr="003C149A" w:rsidRDefault="003C149A" w:rsidP="003C149A">
      <w:pPr>
        <w:pStyle w:val="EndNoteBibliography"/>
        <w:spacing w:after="0"/>
        <w:ind w:left="720" w:hanging="720"/>
        <w:rPr>
          <w:noProof/>
        </w:rPr>
      </w:pPr>
      <w:r w:rsidRPr="003C149A">
        <w:rPr>
          <w:noProof/>
        </w:rPr>
        <w:t>34</w:t>
      </w:r>
      <w:r w:rsidRPr="003C149A">
        <w:rPr>
          <w:noProof/>
        </w:rPr>
        <w:tab/>
        <w:t>Kim, S.</w:t>
      </w:r>
      <w:r w:rsidRPr="003C149A">
        <w:rPr>
          <w:i/>
          <w:noProof/>
        </w:rPr>
        <w:t xml:space="preserve"> </w:t>
      </w:r>
      <w:r w:rsidRPr="00744955">
        <w:rPr>
          <w:iCs/>
          <w:noProof/>
        </w:rPr>
        <w:t>et al.</w:t>
      </w:r>
      <w:r w:rsidRPr="003C149A">
        <w:rPr>
          <w:noProof/>
        </w:rPr>
        <w:t xml:space="preserve"> Generation, transcriptome profiling, and functional validation of cone-rich human retinal organoids. </w:t>
      </w:r>
      <w:r w:rsidRPr="003C149A">
        <w:rPr>
          <w:i/>
          <w:noProof/>
        </w:rPr>
        <w:t>Proc</w:t>
      </w:r>
      <w:r w:rsidR="00744955">
        <w:rPr>
          <w:i/>
          <w:noProof/>
        </w:rPr>
        <w:t>eedings of the</w:t>
      </w:r>
      <w:r w:rsidRPr="003C149A">
        <w:rPr>
          <w:i/>
          <w:noProof/>
        </w:rPr>
        <w:t xml:space="preserve"> Nat</w:t>
      </w:r>
      <w:r w:rsidR="00744955">
        <w:rPr>
          <w:i/>
          <w:noProof/>
        </w:rPr>
        <w:t>iona</w:t>
      </w:r>
      <w:r w:rsidRPr="003C149A">
        <w:rPr>
          <w:i/>
          <w:noProof/>
        </w:rPr>
        <w:t>l Acad</w:t>
      </w:r>
      <w:r w:rsidR="00744955">
        <w:rPr>
          <w:i/>
          <w:noProof/>
        </w:rPr>
        <w:t>emy of</w:t>
      </w:r>
      <w:r w:rsidRPr="003C149A">
        <w:rPr>
          <w:i/>
          <w:noProof/>
        </w:rPr>
        <w:t xml:space="preserve"> Sci</w:t>
      </w:r>
      <w:r w:rsidR="00744955">
        <w:rPr>
          <w:i/>
          <w:noProof/>
        </w:rPr>
        <w:t>ence</w:t>
      </w:r>
      <w:r w:rsidRPr="003C149A">
        <w:rPr>
          <w:i/>
          <w:noProof/>
        </w:rPr>
        <w:t xml:space="preserve"> U</w:t>
      </w:r>
      <w:r w:rsidR="00744955">
        <w:rPr>
          <w:i/>
          <w:noProof/>
        </w:rPr>
        <w:t>.</w:t>
      </w:r>
      <w:r w:rsidRPr="003C149A">
        <w:rPr>
          <w:i/>
          <w:noProof/>
        </w:rPr>
        <w:t xml:space="preserve"> S</w:t>
      </w:r>
      <w:r w:rsidR="00744955">
        <w:rPr>
          <w:i/>
          <w:noProof/>
        </w:rPr>
        <w:t>.</w:t>
      </w:r>
      <w:r w:rsidRPr="003C149A">
        <w:rPr>
          <w:i/>
          <w:noProof/>
        </w:rPr>
        <w:t xml:space="preserve"> A.</w:t>
      </w:r>
      <w:r w:rsidRPr="003C149A">
        <w:rPr>
          <w:noProof/>
        </w:rPr>
        <w:t xml:space="preserve"> </w:t>
      </w:r>
      <w:r w:rsidRPr="003C149A">
        <w:rPr>
          <w:b/>
          <w:noProof/>
        </w:rPr>
        <w:t>116</w:t>
      </w:r>
      <w:r w:rsidRPr="003C149A">
        <w:rPr>
          <w:noProof/>
        </w:rPr>
        <w:t xml:space="preserve"> (22), 10824-10833 (2019).</w:t>
      </w:r>
    </w:p>
    <w:p w14:paraId="2D00DFE9" w14:textId="14C1EA20" w:rsidR="003C149A" w:rsidRPr="003C149A" w:rsidRDefault="003C149A" w:rsidP="003C149A">
      <w:pPr>
        <w:pStyle w:val="EndNoteBibliography"/>
        <w:spacing w:after="0"/>
        <w:ind w:left="720" w:hanging="720"/>
        <w:rPr>
          <w:noProof/>
        </w:rPr>
      </w:pPr>
      <w:r w:rsidRPr="003C149A">
        <w:rPr>
          <w:noProof/>
        </w:rPr>
        <w:t>35</w:t>
      </w:r>
      <w:r w:rsidRPr="003C149A">
        <w:rPr>
          <w:noProof/>
        </w:rPr>
        <w:tab/>
        <w:t>Lowe, A., Harris, R., Bhansali, P., Cvekl, A.</w:t>
      </w:r>
      <w:r w:rsidR="00744955">
        <w:rPr>
          <w:noProof/>
        </w:rPr>
        <w:t>,</w:t>
      </w:r>
      <w:r w:rsidRPr="003C149A">
        <w:rPr>
          <w:noProof/>
        </w:rPr>
        <w:t xml:space="preserve"> Liu, W. Interc</w:t>
      </w:r>
      <w:r w:rsidR="00744955" w:rsidRPr="003C149A">
        <w:rPr>
          <w:noProof/>
        </w:rPr>
        <w:t>ellular adhesion-dependent cell survival and</w:t>
      </w:r>
      <w:r w:rsidRPr="003C149A">
        <w:rPr>
          <w:noProof/>
        </w:rPr>
        <w:t xml:space="preserve"> ROCK-</w:t>
      </w:r>
      <w:r w:rsidR="00744955" w:rsidRPr="003C149A">
        <w:rPr>
          <w:noProof/>
        </w:rPr>
        <w:t>regulated actomyosin-driven forces mediate self-formation of a retinal organoi</w:t>
      </w:r>
      <w:r w:rsidRPr="003C149A">
        <w:rPr>
          <w:noProof/>
        </w:rPr>
        <w:t xml:space="preserve">d. </w:t>
      </w:r>
      <w:r w:rsidRPr="003C149A">
        <w:rPr>
          <w:i/>
          <w:noProof/>
        </w:rPr>
        <w:t>Stem Cell Reports.</w:t>
      </w:r>
      <w:r w:rsidRPr="003C149A">
        <w:rPr>
          <w:noProof/>
        </w:rPr>
        <w:t xml:space="preserve"> </w:t>
      </w:r>
      <w:r w:rsidRPr="003C149A">
        <w:rPr>
          <w:b/>
          <w:noProof/>
        </w:rPr>
        <w:t>6</w:t>
      </w:r>
      <w:r w:rsidRPr="003C149A">
        <w:rPr>
          <w:noProof/>
        </w:rPr>
        <w:t xml:space="preserve"> (5), 743-756 (2016).</w:t>
      </w:r>
    </w:p>
    <w:p w14:paraId="6B5FCEAF" w14:textId="77A2870F" w:rsidR="003C149A" w:rsidRPr="003C149A" w:rsidRDefault="003C149A" w:rsidP="003C149A">
      <w:pPr>
        <w:pStyle w:val="EndNoteBibliography"/>
        <w:spacing w:after="0"/>
        <w:ind w:left="720" w:hanging="720"/>
        <w:rPr>
          <w:noProof/>
        </w:rPr>
      </w:pPr>
      <w:r w:rsidRPr="003C149A">
        <w:rPr>
          <w:noProof/>
        </w:rPr>
        <w:t>36</w:t>
      </w:r>
      <w:r w:rsidRPr="003C149A">
        <w:rPr>
          <w:noProof/>
        </w:rPr>
        <w:tab/>
        <w:t>Carcamo-Orive, I.</w:t>
      </w:r>
      <w:r w:rsidRPr="00744955">
        <w:rPr>
          <w:iCs/>
          <w:noProof/>
        </w:rPr>
        <w:t xml:space="preserve"> et al.</w:t>
      </w:r>
      <w:r w:rsidRPr="003C149A">
        <w:rPr>
          <w:noProof/>
        </w:rPr>
        <w:t xml:space="preserve"> Ana</w:t>
      </w:r>
      <w:r w:rsidR="00744955" w:rsidRPr="003C149A">
        <w:rPr>
          <w:noProof/>
        </w:rPr>
        <w:t>lysis of transcriptional variability in a large human ipsc library reveals genetic and non-genetic determinants of hetero</w:t>
      </w:r>
      <w:r w:rsidRPr="003C149A">
        <w:rPr>
          <w:noProof/>
        </w:rPr>
        <w:t xml:space="preserve">geneity. </w:t>
      </w:r>
      <w:r w:rsidRPr="003C149A">
        <w:rPr>
          <w:i/>
          <w:noProof/>
        </w:rPr>
        <w:t>Cell Stem Cell.</w:t>
      </w:r>
      <w:r w:rsidRPr="003C149A">
        <w:rPr>
          <w:noProof/>
        </w:rPr>
        <w:t xml:space="preserve"> </w:t>
      </w:r>
      <w:r w:rsidRPr="003C149A">
        <w:rPr>
          <w:b/>
          <w:noProof/>
        </w:rPr>
        <w:t>20</w:t>
      </w:r>
      <w:r w:rsidRPr="003C149A">
        <w:rPr>
          <w:noProof/>
        </w:rPr>
        <w:t xml:space="preserve"> (4), 518-532 e519 (2017).</w:t>
      </w:r>
    </w:p>
    <w:p w14:paraId="0ABA7C27" w14:textId="4E9A8E10" w:rsidR="003C149A" w:rsidRPr="003C149A" w:rsidRDefault="003C149A" w:rsidP="003C149A">
      <w:pPr>
        <w:pStyle w:val="EndNoteBibliography"/>
        <w:ind w:left="720" w:hanging="720"/>
        <w:rPr>
          <w:noProof/>
        </w:rPr>
      </w:pPr>
      <w:r w:rsidRPr="003C149A">
        <w:rPr>
          <w:noProof/>
        </w:rPr>
        <w:t>37</w:t>
      </w:r>
      <w:r w:rsidRPr="003C149A">
        <w:rPr>
          <w:noProof/>
        </w:rPr>
        <w:tab/>
        <w:t>DeBoever, C.</w:t>
      </w:r>
      <w:r w:rsidRPr="00744955">
        <w:rPr>
          <w:iCs/>
          <w:noProof/>
        </w:rPr>
        <w:t xml:space="preserve"> et al.</w:t>
      </w:r>
      <w:r w:rsidRPr="003C149A">
        <w:rPr>
          <w:noProof/>
        </w:rPr>
        <w:t xml:space="preserve"> Large-</w:t>
      </w:r>
      <w:r w:rsidR="00594291" w:rsidRPr="003C149A">
        <w:rPr>
          <w:noProof/>
        </w:rPr>
        <w:t>scale profiling reveals the influence of genetic variation on gene expression in human induced pluripotent stem cell</w:t>
      </w:r>
      <w:r w:rsidRPr="003C149A">
        <w:rPr>
          <w:noProof/>
        </w:rPr>
        <w:t xml:space="preserve">s. </w:t>
      </w:r>
      <w:r w:rsidRPr="003C149A">
        <w:rPr>
          <w:i/>
          <w:noProof/>
        </w:rPr>
        <w:t>Cell Stem Cell.</w:t>
      </w:r>
      <w:r w:rsidRPr="003C149A">
        <w:rPr>
          <w:noProof/>
        </w:rPr>
        <w:t xml:space="preserve"> </w:t>
      </w:r>
      <w:r w:rsidRPr="003C149A">
        <w:rPr>
          <w:b/>
          <w:noProof/>
        </w:rPr>
        <w:t>20</w:t>
      </w:r>
      <w:r w:rsidRPr="003C149A">
        <w:rPr>
          <w:noProof/>
        </w:rPr>
        <w:t xml:space="preserve"> (4), 533-546 e537</w:t>
      </w:r>
      <w:r w:rsidR="00594291">
        <w:rPr>
          <w:noProof/>
        </w:rPr>
        <w:t xml:space="preserve"> </w:t>
      </w:r>
      <w:r w:rsidRPr="003C149A">
        <w:rPr>
          <w:noProof/>
        </w:rPr>
        <w:t>(2017).</w:t>
      </w:r>
    </w:p>
    <w:p w14:paraId="773427B0" w14:textId="5143DE8A" w:rsidR="00F500E3" w:rsidRPr="00F500E3" w:rsidRDefault="00F500E3" w:rsidP="00F500E3">
      <w:pPr>
        <w:autoSpaceDE w:val="0"/>
        <w:autoSpaceDN w:val="0"/>
        <w:adjustRightInd w:val="0"/>
        <w:spacing w:after="0" w:line="240" w:lineRule="auto"/>
      </w:pPr>
      <w:r w:rsidRPr="00F500E3">
        <w:fldChar w:fldCharType="end"/>
      </w:r>
    </w:p>
    <w:sectPr w:rsidR="00F500E3" w:rsidRPr="00F500E3" w:rsidSect="00F500E3">
      <w:headerReference w:type="even" r:id="rId25"/>
      <w:headerReference w:type="default" r:id="rId26"/>
      <w:footerReference w:type="even" r:id="rId27"/>
      <w:headerReference w:type="first" r:id="rId28"/>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111A98" w14:textId="77777777" w:rsidR="00420D8A" w:rsidRDefault="00420D8A">
      <w:pPr>
        <w:spacing w:after="0" w:line="240" w:lineRule="auto"/>
      </w:pPr>
      <w:r>
        <w:separator/>
      </w:r>
    </w:p>
  </w:endnote>
  <w:endnote w:type="continuationSeparator" w:id="0">
    <w:p w14:paraId="25B1162F" w14:textId="77777777" w:rsidR="00420D8A" w:rsidRDefault="00420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3A1077" w14:textId="77777777" w:rsidR="005018FA" w:rsidRDefault="005018FA">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BAC78D" w14:textId="77777777" w:rsidR="00420D8A" w:rsidRDefault="00420D8A">
      <w:pPr>
        <w:spacing w:after="0" w:line="240" w:lineRule="auto"/>
      </w:pPr>
      <w:r>
        <w:separator/>
      </w:r>
    </w:p>
  </w:footnote>
  <w:footnote w:type="continuationSeparator" w:id="0">
    <w:p w14:paraId="69108C7B" w14:textId="77777777" w:rsidR="00420D8A" w:rsidRDefault="00420D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FE9E9" w14:textId="77777777" w:rsidR="005018FA" w:rsidRDefault="005018FA">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A25E23" w14:textId="7137DF0A" w:rsidR="005018FA" w:rsidRDefault="005018FA">
    <w:pPr>
      <w:tabs>
        <w:tab w:val="center" w:pos="4680"/>
        <w:tab w:val="left" w:pos="5724"/>
        <w:tab w:val="right" w:pos="9360"/>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E3F1C2" w14:textId="192E6717" w:rsidR="005018FA" w:rsidRDefault="005018FA" w:rsidP="00BE0680">
    <w:pP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5385362"/>
    <w:multiLevelType w:val="multilevel"/>
    <w:tmpl w:val="F5385362"/>
    <w:lvl w:ilvl="0">
      <w:start w:val="1"/>
      <w:numFmt w:val="decimal"/>
      <w:lvlText w:val="%1."/>
      <w:lvlJc w:val="left"/>
      <w:pPr>
        <w:tabs>
          <w:tab w:val="left" w:pos="312"/>
        </w:tabs>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E62678E"/>
    <w:multiLevelType w:val="multilevel"/>
    <w:tmpl w:val="3E62678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0F34CC2"/>
    <w:multiLevelType w:val="multilevel"/>
    <w:tmpl w:val="50F34C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8DA1336"/>
    <w:multiLevelType w:val="multilevel"/>
    <w:tmpl w:val="78DA13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autoHyphenation/>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vvvp026erdepevt56px099wve2a95dpaz5&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9&lt;/item&gt;&lt;item&gt;20&lt;/item&gt;&lt;item&gt;21&lt;/item&gt;&lt;item&gt;22&lt;/item&gt;&lt;item&gt;23&lt;/item&gt;&lt;item&gt;26&lt;/item&gt;&lt;item&gt;27&lt;/item&gt;&lt;item&gt;30&lt;/item&gt;&lt;item&gt;31&lt;/item&gt;&lt;item&gt;37&lt;/item&gt;&lt;item&gt;38&lt;/item&gt;&lt;item&gt;39&lt;/item&gt;&lt;item&gt;40&lt;/item&gt;&lt;item&gt;41&lt;/item&gt;&lt;item&gt;42&lt;/item&gt;&lt;item&gt;43&lt;/item&gt;&lt;item&gt;44&lt;/item&gt;&lt;item&gt;45&lt;/item&gt;&lt;item&gt;46&lt;/item&gt;&lt;item&gt;47&lt;/item&gt;&lt;item&gt;49&lt;/item&gt;&lt;/record-ids&gt;&lt;/item&gt;&lt;/Libraries&gt;"/>
  </w:docVars>
  <w:rsids>
    <w:rsidRoot w:val="00172A27"/>
    <w:rsid w:val="00000982"/>
    <w:rsid w:val="00001B5E"/>
    <w:rsid w:val="00004336"/>
    <w:rsid w:val="00004898"/>
    <w:rsid w:val="00005108"/>
    <w:rsid w:val="00005FCA"/>
    <w:rsid w:val="00006D89"/>
    <w:rsid w:val="00006ED9"/>
    <w:rsid w:val="000112D8"/>
    <w:rsid w:val="00011768"/>
    <w:rsid w:val="00011D2F"/>
    <w:rsid w:val="000123F6"/>
    <w:rsid w:val="00012DA0"/>
    <w:rsid w:val="00013693"/>
    <w:rsid w:val="00014B6B"/>
    <w:rsid w:val="00015008"/>
    <w:rsid w:val="00016CE3"/>
    <w:rsid w:val="00016E21"/>
    <w:rsid w:val="000170E3"/>
    <w:rsid w:val="0001766C"/>
    <w:rsid w:val="000178A3"/>
    <w:rsid w:val="00017B9D"/>
    <w:rsid w:val="00022EFB"/>
    <w:rsid w:val="00023DDF"/>
    <w:rsid w:val="00026795"/>
    <w:rsid w:val="00026F3F"/>
    <w:rsid w:val="00027C41"/>
    <w:rsid w:val="00030461"/>
    <w:rsid w:val="000318C9"/>
    <w:rsid w:val="000324A8"/>
    <w:rsid w:val="0003543A"/>
    <w:rsid w:val="00035524"/>
    <w:rsid w:val="00035562"/>
    <w:rsid w:val="00035741"/>
    <w:rsid w:val="00035BA6"/>
    <w:rsid w:val="000364BF"/>
    <w:rsid w:val="00037EE0"/>
    <w:rsid w:val="000408BD"/>
    <w:rsid w:val="00044A88"/>
    <w:rsid w:val="00045459"/>
    <w:rsid w:val="00051856"/>
    <w:rsid w:val="0005542F"/>
    <w:rsid w:val="00055DBB"/>
    <w:rsid w:val="000566F2"/>
    <w:rsid w:val="00057520"/>
    <w:rsid w:val="000600AA"/>
    <w:rsid w:val="0006189C"/>
    <w:rsid w:val="000644A2"/>
    <w:rsid w:val="00064A1E"/>
    <w:rsid w:val="00065205"/>
    <w:rsid w:val="00065D76"/>
    <w:rsid w:val="0006752A"/>
    <w:rsid w:val="00070879"/>
    <w:rsid w:val="000730AD"/>
    <w:rsid w:val="000736B3"/>
    <w:rsid w:val="000737C3"/>
    <w:rsid w:val="00074D9A"/>
    <w:rsid w:val="0007647B"/>
    <w:rsid w:val="00077A6F"/>
    <w:rsid w:val="00080861"/>
    <w:rsid w:val="00080B52"/>
    <w:rsid w:val="00083A75"/>
    <w:rsid w:val="00084875"/>
    <w:rsid w:val="000848C1"/>
    <w:rsid w:val="0008604D"/>
    <w:rsid w:val="000875D9"/>
    <w:rsid w:val="00087CC3"/>
    <w:rsid w:val="0009040E"/>
    <w:rsid w:val="000920C4"/>
    <w:rsid w:val="00093AFE"/>
    <w:rsid w:val="00093F27"/>
    <w:rsid w:val="00094165"/>
    <w:rsid w:val="0009491B"/>
    <w:rsid w:val="00097DC5"/>
    <w:rsid w:val="000A0363"/>
    <w:rsid w:val="000A2572"/>
    <w:rsid w:val="000A2CCF"/>
    <w:rsid w:val="000A3050"/>
    <w:rsid w:val="000A60F0"/>
    <w:rsid w:val="000A7299"/>
    <w:rsid w:val="000A7EC5"/>
    <w:rsid w:val="000B02F5"/>
    <w:rsid w:val="000B0A09"/>
    <w:rsid w:val="000B1899"/>
    <w:rsid w:val="000B3DE6"/>
    <w:rsid w:val="000B3E44"/>
    <w:rsid w:val="000C3FB1"/>
    <w:rsid w:val="000C5AD6"/>
    <w:rsid w:val="000C7230"/>
    <w:rsid w:val="000C7578"/>
    <w:rsid w:val="000C79BB"/>
    <w:rsid w:val="000D1AE0"/>
    <w:rsid w:val="000D3151"/>
    <w:rsid w:val="000D38EA"/>
    <w:rsid w:val="000D71CC"/>
    <w:rsid w:val="000E006B"/>
    <w:rsid w:val="000E1694"/>
    <w:rsid w:val="000E378C"/>
    <w:rsid w:val="000E4335"/>
    <w:rsid w:val="000E4649"/>
    <w:rsid w:val="000E4ED3"/>
    <w:rsid w:val="000E5C18"/>
    <w:rsid w:val="000E7A2D"/>
    <w:rsid w:val="000F0817"/>
    <w:rsid w:val="000F0953"/>
    <w:rsid w:val="000F28B3"/>
    <w:rsid w:val="000F3A83"/>
    <w:rsid w:val="000F4BDA"/>
    <w:rsid w:val="000F6AA8"/>
    <w:rsid w:val="000F6CC8"/>
    <w:rsid w:val="000F70EB"/>
    <w:rsid w:val="0010007C"/>
    <w:rsid w:val="0010352C"/>
    <w:rsid w:val="001036F9"/>
    <w:rsid w:val="00103BAA"/>
    <w:rsid w:val="00104988"/>
    <w:rsid w:val="001050EF"/>
    <w:rsid w:val="00106312"/>
    <w:rsid w:val="00106846"/>
    <w:rsid w:val="00106931"/>
    <w:rsid w:val="00107748"/>
    <w:rsid w:val="00107909"/>
    <w:rsid w:val="001102A9"/>
    <w:rsid w:val="00110D65"/>
    <w:rsid w:val="00111037"/>
    <w:rsid w:val="001112DA"/>
    <w:rsid w:val="00111D64"/>
    <w:rsid w:val="00111E46"/>
    <w:rsid w:val="00112268"/>
    <w:rsid w:val="00112E00"/>
    <w:rsid w:val="00112FE2"/>
    <w:rsid w:val="0011368B"/>
    <w:rsid w:val="001156EF"/>
    <w:rsid w:val="0011584A"/>
    <w:rsid w:val="00115F25"/>
    <w:rsid w:val="00117728"/>
    <w:rsid w:val="001177EA"/>
    <w:rsid w:val="00124CF8"/>
    <w:rsid w:val="00124FF7"/>
    <w:rsid w:val="001339F2"/>
    <w:rsid w:val="00134C1A"/>
    <w:rsid w:val="00134C98"/>
    <w:rsid w:val="00135355"/>
    <w:rsid w:val="00142B55"/>
    <w:rsid w:val="00143011"/>
    <w:rsid w:val="00145727"/>
    <w:rsid w:val="00150534"/>
    <w:rsid w:val="00150714"/>
    <w:rsid w:val="00151373"/>
    <w:rsid w:val="001518DF"/>
    <w:rsid w:val="001519E7"/>
    <w:rsid w:val="00152790"/>
    <w:rsid w:val="001529DD"/>
    <w:rsid w:val="00153556"/>
    <w:rsid w:val="00154ADE"/>
    <w:rsid w:val="00154C0C"/>
    <w:rsid w:val="00155816"/>
    <w:rsid w:val="00155B05"/>
    <w:rsid w:val="00155EB0"/>
    <w:rsid w:val="00156250"/>
    <w:rsid w:val="001570CD"/>
    <w:rsid w:val="0016092D"/>
    <w:rsid w:val="00162100"/>
    <w:rsid w:val="00162615"/>
    <w:rsid w:val="00163A4C"/>
    <w:rsid w:val="00165258"/>
    <w:rsid w:val="0016569E"/>
    <w:rsid w:val="001657F7"/>
    <w:rsid w:val="0017072A"/>
    <w:rsid w:val="00172A27"/>
    <w:rsid w:val="00173BE4"/>
    <w:rsid w:val="00174153"/>
    <w:rsid w:val="00174360"/>
    <w:rsid w:val="00174739"/>
    <w:rsid w:val="00174747"/>
    <w:rsid w:val="00174E8B"/>
    <w:rsid w:val="00175010"/>
    <w:rsid w:val="001761F9"/>
    <w:rsid w:val="00176CCA"/>
    <w:rsid w:val="001774E7"/>
    <w:rsid w:val="001801C7"/>
    <w:rsid w:val="00184114"/>
    <w:rsid w:val="00184BFC"/>
    <w:rsid w:val="00186726"/>
    <w:rsid w:val="0018713E"/>
    <w:rsid w:val="0019059F"/>
    <w:rsid w:val="0019082A"/>
    <w:rsid w:val="00193F00"/>
    <w:rsid w:val="00194F83"/>
    <w:rsid w:val="00197077"/>
    <w:rsid w:val="001971A2"/>
    <w:rsid w:val="001976CF"/>
    <w:rsid w:val="001A02C8"/>
    <w:rsid w:val="001A2963"/>
    <w:rsid w:val="001A498F"/>
    <w:rsid w:val="001B0073"/>
    <w:rsid w:val="001B0A18"/>
    <w:rsid w:val="001B143D"/>
    <w:rsid w:val="001B3B8F"/>
    <w:rsid w:val="001B3DC4"/>
    <w:rsid w:val="001B56A2"/>
    <w:rsid w:val="001B7A3F"/>
    <w:rsid w:val="001C034F"/>
    <w:rsid w:val="001C0B88"/>
    <w:rsid w:val="001C18F9"/>
    <w:rsid w:val="001C1C0B"/>
    <w:rsid w:val="001C26E2"/>
    <w:rsid w:val="001C2F11"/>
    <w:rsid w:val="001C3AE3"/>
    <w:rsid w:val="001C578E"/>
    <w:rsid w:val="001C7C62"/>
    <w:rsid w:val="001D1EA3"/>
    <w:rsid w:val="001D29CD"/>
    <w:rsid w:val="001D364E"/>
    <w:rsid w:val="001D3FE7"/>
    <w:rsid w:val="001D63B9"/>
    <w:rsid w:val="001D6AA8"/>
    <w:rsid w:val="001D6B42"/>
    <w:rsid w:val="001D716A"/>
    <w:rsid w:val="001D7D29"/>
    <w:rsid w:val="001E0F83"/>
    <w:rsid w:val="001E0FE7"/>
    <w:rsid w:val="001E1EBA"/>
    <w:rsid w:val="001E2041"/>
    <w:rsid w:val="001E28B1"/>
    <w:rsid w:val="001E307A"/>
    <w:rsid w:val="001E30DB"/>
    <w:rsid w:val="001E6418"/>
    <w:rsid w:val="001E6C9F"/>
    <w:rsid w:val="001E7F0B"/>
    <w:rsid w:val="001F132D"/>
    <w:rsid w:val="001F1775"/>
    <w:rsid w:val="001F2000"/>
    <w:rsid w:val="001F4B82"/>
    <w:rsid w:val="001F4EBB"/>
    <w:rsid w:val="001F54A5"/>
    <w:rsid w:val="001F6BE6"/>
    <w:rsid w:val="001F7D93"/>
    <w:rsid w:val="00200148"/>
    <w:rsid w:val="0020046E"/>
    <w:rsid w:val="002037EC"/>
    <w:rsid w:val="002048C7"/>
    <w:rsid w:val="00204A8D"/>
    <w:rsid w:val="0021001D"/>
    <w:rsid w:val="00210B58"/>
    <w:rsid w:val="00210C62"/>
    <w:rsid w:val="002122EF"/>
    <w:rsid w:val="002131C8"/>
    <w:rsid w:val="0021376A"/>
    <w:rsid w:val="00213A76"/>
    <w:rsid w:val="00213B33"/>
    <w:rsid w:val="0021421B"/>
    <w:rsid w:val="0021503E"/>
    <w:rsid w:val="00216998"/>
    <w:rsid w:val="00216A57"/>
    <w:rsid w:val="00216E48"/>
    <w:rsid w:val="00217A3D"/>
    <w:rsid w:val="00220A8F"/>
    <w:rsid w:val="00222092"/>
    <w:rsid w:val="0022272C"/>
    <w:rsid w:val="0022305F"/>
    <w:rsid w:val="002237CF"/>
    <w:rsid w:val="002240BB"/>
    <w:rsid w:val="00224B08"/>
    <w:rsid w:val="00224BCD"/>
    <w:rsid w:val="002262C2"/>
    <w:rsid w:val="00227900"/>
    <w:rsid w:val="00227C47"/>
    <w:rsid w:val="0023323A"/>
    <w:rsid w:val="0023417C"/>
    <w:rsid w:val="00234649"/>
    <w:rsid w:val="00234B51"/>
    <w:rsid w:val="00234C51"/>
    <w:rsid w:val="00234E46"/>
    <w:rsid w:val="00236EAA"/>
    <w:rsid w:val="002371EC"/>
    <w:rsid w:val="00240A22"/>
    <w:rsid w:val="0024146F"/>
    <w:rsid w:val="00241834"/>
    <w:rsid w:val="0024402A"/>
    <w:rsid w:val="00246A25"/>
    <w:rsid w:val="00250AF0"/>
    <w:rsid w:val="0025205D"/>
    <w:rsid w:val="002525D5"/>
    <w:rsid w:val="00253050"/>
    <w:rsid w:val="0025360F"/>
    <w:rsid w:val="00254435"/>
    <w:rsid w:val="00254CA5"/>
    <w:rsid w:val="0025570A"/>
    <w:rsid w:val="002618CC"/>
    <w:rsid w:val="00262894"/>
    <w:rsid w:val="002642B7"/>
    <w:rsid w:val="00264777"/>
    <w:rsid w:val="00264C04"/>
    <w:rsid w:val="002660B8"/>
    <w:rsid w:val="002667DE"/>
    <w:rsid w:val="002670C5"/>
    <w:rsid w:val="002723B2"/>
    <w:rsid w:val="00272E60"/>
    <w:rsid w:val="00274565"/>
    <w:rsid w:val="00274D43"/>
    <w:rsid w:val="00275465"/>
    <w:rsid w:val="0027735C"/>
    <w:rsid w:val="00281A81"/>
    <w:rsid w:val="00282C1F"/>
    <w:rsid w:val="0028317D"/>
    <w:rsid w:val="0028395A"/>
    <w:rsid w:val="00284339"/>
    <w:rsid w:val="00286528"/>
    <w:rsid w:val="002868E3"/>
    <w:rsid w:val="00290283"/>
    <w:rsid w:val="00290930"/>
    <w:rsid w:val="00290C78"/>
    <w:rsid w:val="002913EA"/>
    <w:rsid w:val="00292D0F"/>
    <w:rsid w:val="002942B0"/>
    <w:rsid w:val="00294891"/>
    <w:rsid w:val="002949A1"/>
    <w:rsid w:val="00295440"/>
    <w:rsid w:val="002967E6"/>
    <w:rsid w:val="00297F3D"/>
    <w:rsid w:val="002A1804"/>
    <w:rsid w:val="002A3415"/>
    <w:rsid w:val="002A3F51"/>
    <w:rsid w:val="002A58B1"/>
    <w:rsid w:val="002A6D02"/>
    <w:rsid w:val="002A78AC"/>
    <w:rsid w:val="002B0BD5"/>
    <w:rsid w:val="002B1A89"/>
    <w:rsid w:val="002B607E"/>
    <w:rsid w:val="002B6533"/>
    <w:rsid w:val="002B67E0"/>
    <w:rsid w:val="002B77D4"/>
    <w:rsid w:val="002B79E0"/>
    <w:rsid w:val="002C00D8"/>
    <w:rsid w:val="002C14C1"/>
    <w:rsid w:val="002C20E7"/>
    <w:rsid w:val="002C2C27"/>
    <w:rsid w:val="002C353D"/>
    <w:rsid w:val="002C4BF6"/>
    <w:rsid w:val="002C54B2"/>
    <w:rsid w:val="002D0B86"/>
    <w:rsid w:val="002D0E06"/>
    <w:rsid w:val="002D218E"/>
    <w:rsid w:val="002D325D"/>
    <w:rsid w:val="002D3AF9"/>
    <w:rsid w:val="002D4D4F"/>
    <w:rsid w:val="002D56A2"/>
    <w:rsid w:val="002D7499"/>
    <w:rsid w:val="002E0468"/>
    <w:rsid w:val="002E0B70"/>
    <w:rsid w:val="002E0CE3"/>
    <w:rsid w:val="002E2298"/>
    <w:rsid w:val="002E3911"/>
    <w:rsid w:val="002E3CAE"/>
    <w:rsid w:val="002E434C"/>
    <w:rsid w:val="002E52B8"/>
    <w:rsid w:val="002E6584"/>
    <w:rsid w:val="002E658B"/>
    <w:rsid w:val="002E6EBB"/>
    <w:rsid w:val="002E7B69"/>
    <w:rsid w:val="002F0D61"/>
    <w:rsid w:val="002F6191"/>
    <w:rsid w:val="00300A20"/>
    <w:rsid w:val="003011C9"/>
    <w:rsid w:val="003013E3"/>
    <w:rsid w:val="00301904"/>
    <w:rsid w:val="00301C9D"/>
    <w:rsid w:val="00302D12"/>
    <w:rsid w:val="00303130"/>
    <w:rsid w:val="00305461"/>
    <w:rsid w:val="00305469"/>
    <w:rsid w:val="003114C5"/>
    <w:rsid w:val="00311528"/>
    <w:rsid w:val="00312767"/>
    <w:rsid w:val="00313C1E"/>
    <w:rsid w:val="00314204"/>
    <w:rsid w:val="00315356"/>
    <w:rsid w:val="00320CF3"/>
    <w:rsid w:val="00321500"/>
    <w:rsid w:val="00321FDE"/>
    <w:rsid w:val="0032400D"/>
    <w:rsid w:val="003250B4"/>
    <w:rsid w:val="00325786"/>
    <w:rsid w:val="00326454"/>
    <w:rsid w:val="00330069"/>
    <w:rsid w:val="00331791"/>
    <w:rsid w:val="00331A75"/>
    <w:rsid w:val="00332C88"/>
    <w:rsid w:val="00334D26"/>
    <w:rsid w:val="003378D8"/>
    <w:rsid w:val="00340BC1"/>
    <w:rsid w:val="00341049"/>
    <w:rsid w:val="00343D51"/>
    <w:rsid w:val="003450A5"/>
    <w:rsid w:val="00350482"/>
    <w:rsid w:val="00350590"/>
    <w:rsid w:val="0035091C"/>
    <w:rsid w:val="00351087"/>
    <w:rsid w:val="00351CB9"/>
    <w:rsid w:val="00355EC4"/>
    <w:rsid w:val="003570B4"/>
    <w:rsid w:val="00362007"/>
    <w:rsid w:val="00363A79"/>
    <w:rsid w:val="003648FC"/>
    <w:rsid w:val="00364A2F"/>
    <w:rsid w:val="003657D3"/>
    <w:rsid w:val="003659DB"/>
    <w:rsid w:val="00366425"/>
    <w:rsid w:val="003665AD"/>
    <w:rsid w:val="003742E4"/>
    <w:rsid w:val="00374DBE"/>
    <w:rsid w:val="00375D6B"/>
    <w:rsid w:val="003779DB"/>
    <w:rsid w:val="00377BDC"/>
    <w:rsid w:val="00377F08"/>
    <w:rsid w:val="00380618"/>
    <w:rsid w:val="003817EF"/>
    <w:rsid w:val="003833ED"/>
    <w:rsid w:val="00383CBE"/>
    <w:rsid w:val="00383E1B"/>
    <w:rsid w:val="00392587"/>
    <w:rsid w:val="00393B88"/>
    <w:rsid w:val="003962D2"/>
    <w:rsid w:val="003A0104"/>
    <w:rsid w:val="003A0CBA"/>
    <w:rsid w:val="003A146F"/>
    <w:rsid w:val="003A299D"/>
    <w:rsid w:val="003A2C74"/>
    <w:rsid w:val="003A2F5A"/>
    <w:rsid w:val="003A342A"/>
    <w:rsid w:val="003A3DA0"/>
    <w:rsid w:val="003A4897"/>
    <w:rsid w:val="003A6792"/>
    <w:rsid w:val="003A7227"/>
    <w:rsid w:val="003B1795"/>
    <w:rsid w:val="003B1F34"/>
    <w:rsid w:val="003B2950"/>
    <w:rsid w:val="003B79E2"/>
    <w:rsid w:val="003B7B33"/>
    <w:rsid w:val="003C149A"/>
    <w:rsid w:val="003C2021"/>
    <w:rsid w:val="003C2865"/>
    <w:rsid w:val="003C2F4E"/>
    <w:rsid w:val="003C3611"/>
    <w:rsid w:val="003C3E9C"/>
    <w:rsid w:val="003C41E5"/>
    <w:rsid w:val="003C4556"/>
    <w:rsid w:val="003C67E4"/>
    <w:rsid w:val="003D12FE"/>
    <w:rsid w:val="003D1BB8"/>
    <w:rsid w:val="003D20B3"/>
    <w:rsid w:val="003D57F5"/>
    <w:rsid w:val="003D656C"/>
    <w:rsid w:val="003E08C1"/>
    <w:rsid w:val="003E1E08"/>
    <w:rsid w:val="003E1F33"/>
    <w:rsid w:val="003E247C"/>
    <w:rsid w:val="003E4B91"/>
    <w:rsid w:val="003E5086"/>
    <w:rsid w:val="003F173A"/>
    <w:rsid w:val="003F2991"/>
    <w:rsid w:val="003F5ABD"/>
    <w:rsid w:val="003F7A19"/>
    <w:rsid w:val="0040046B"/>
    <w:rsid w:val="0040129D"/>
    <w:rsid w:val="004017E8"/>
    <w:rsid w:val="00401D00"/>
    <w:rsid w:val="00403731"/>
    <w:rsid w:val="00403A49"/>
    <w:rsid w:val="0040470E"/>
    <w:rsid w:val="00405B97"/>
    <w:rsid w:val="00406A5B"/>
    <w:rsid w:val="00406AE1"/>
    <w:rsid w:val="004106B3"/>
    <w:rsid w:val="00412F89"/>
    <w:rsid w:val="0041380F"/>
    <w:rsid w:val="00415BBD"/>
    <w:rsid w:val="00417149"/>
    <w:rsid w:val="0041788E"/>
    <w:rsid w:val="00420496"/>
    <w:rsid w:val="0042087E"/>
    <w:rsid w:val="004209A6"/>
    <w:rsid w:val="00420D8A"/>
    <w:rsid w:val="004225B9"/>
    <w:rsid w:val="004226C3"/>
    <w:rsid w:val="004238E6"/>
    <w:rsid w:val="00423E2B"/>
    <w:rsid w:val="004250E9"/>
    <w:rsid w:val="00425754"/>
    <w:rsid w:val="004271D9"/>
    <w:rsid w:val="00432B34"/>
    <w:rsid w:val="00434D6D"/>
    <w:rsid w:val="00437E0A"/>
    <w:rsid w:val="00440C13"/>
    <w:rsid w:val="00440EF2"/>
    <w:rsid w:val="00440F08"/>
    <w:rsid w:val="00441547"/>
    <w:rsid w:val="00442B51"/>
    <w:rsid w:val="00442E30"/>
    <w:rsid w:val="00443194"/>
    <w:rsid w:val="00447528"/>
    <w:rsid w:val="00453B73"/>
    <w:rsid w:val="00453FBD"/>
    <w:rsid w:val="00454BFE"/>
    <w:rsid w:val="00460B19"/>
    <w:rsid w:val="00464166"/>
    <w:rsid w:val="00466262"/>
    <w:rsid w:val="00466A66"/>
    <w:rsid w:val="00467EEA"/>
    <w:rsid w:val="00470210"/>
    <w:rsid w:val="004708C7"/>
    <w:rsid w:val="00470A49"/>
    <w:rsid w:val="0047583A"/>
    <w:rsid w:val="00475D72"/>
    <w:rsid w:val="0047656A"/>
    <w:rsid w:val="00477663"/>
    <w:rsid w:val="0048059A"/>
    <w:rsid w:val="004817EA"/>
    <w:rsid w:val="00482A12"/>
    <w:rsid w:val="00483284"/>
    <w:rsid w:val="00483558"/>
    <w:rsid w:val="00484279"/>
    <w:rsid w:val="00485467"/>
    <w:rsid w:val="00486E0F"/>
    <w:rsid w:val="00491322"/>
    <w:rsid w:val="004947F7"/>
    <w:rsid w:val="00496617"/>
    <w:rsid w:val="004A037F"/>
    <w:rsid w:val="004A04BC"/>
    <w:rsid w:val="004A06CA"/>
    <w:rsid w:val="004A0FDB"/>
    <w:rsid w:val="004A1EFF"/>
    <w:rsid w:val="004A4E8A"/>
    <w:rsid w:val="004A5C23"/>
    <w:rsid w:val="004A6194"/>
    <w:rsid w:val="004A64FC"/>
    <w:rsid w:val="004B1B89"/>
    <w:rsid w:val="004B1EA2"/>
    <w:rsid w:val="004B27E9"/>
    <w:rsid w:val="004B2AFF"/>
    <w:rsid w:val="004B40B9"/>
    <w:rsid w:val="004B47D9"/>
    <w:rsid w:val="004B6E81"/>
    <w:rsid w:val="004B76A8"/>
    <w:rsid w:val="004C083E"/>
    <w:rsid w:val="004C0B3D"/>
    <w:rsid w:val="004C0F71"/>
    <w:rsid w:val="004C1F56"/>
    <w:rsid w:val="004C36F3"/>
    <w:rsid w:val="004C3E28"/>
    <w:rsid w:val="004C42AE"/>
    <w:rsid w:val="004C5084"/>
    <w:rsid w:val="004C6C90"/>
    <w:rsid w:val="004C6E33"/>
    <w:rsid w:val="004D0D24"/>
    <w:rsid w:val="004D2074"/>
    <w:rsid w:val="004D4F8F"/>
    <w:rsid w:val="004D5EC2"/>
    <w:rsid w:val="004D6438"/>
    <w:rsid w:val="004E0FA9"/>
    <w:rsid w:val="004E18D1"/>
    <w:rsid w:val="004E1B21"/>
    <w:rsid w:val="004E2585"/>
    <w:rsid w:val="004E32AB"/>
    <w:rsid w:val="004E5C93"/>
    <w:rsid w:val="004E6843"/>
    <w:rsid w:val="004E6E53"/>
    <w:rsid w:val="004E73E8"/>
    <w:rsid w:val="004E7C39"/>
    <w:rsid w:val="004F0FE0"/>
    <w:rsid w:val="004F1252"/>
    <w:rsid w:val="004F1E0F"/>
    <w:rsid w:val="004F3C5C"/>
    <w:rsid w:val="004F67C5"/>
    <w:rsid w:val="004F6E92"/>
    <w:rsid w:val="005009FC"/>
    <w:rsid w:val="005018FA"/>
    <w:rsid w:val="00502155"/>
    <w:rsid w:val="00504322"/>
    <w:rsid w:val="00504A47"/>
    <w:rsid w:val="005076EA"/>
    <w:rsid w:val="005079D6"/>
    <w:rsid w:val="00510305"/>
    <w:rsid w:val="00510635"/>
    <w:rsid w:val="005107A7"/>
    <w:rsid w:val="005107BB"/>
    <w:rsid w:val="00515028"/>
    <w:rsid w:val="0051552F"/>
    <w:rsid w:val="00515DBB"/>
    <w:rsid w:val="005171F7"/>
    <w:rsid w:val="00521384"/>
    <w:rsid w:val="00521F81"/>
    <w:rsid w:val="00522281"/>
    <w:rsid w:val="00523323"/>
    <w:rsid w:val="00523500"/>
    <w:rsid w:val="0052519C"/>
    <w:rsid w:val="0052526E"/>
    <w:rsid w:val="0052589C"/>
    <w:rsid w:val="0052659B"/>
    <w:rsid w:val="005270C7"/>
    <w:rsid w:val="00527504"/>
    <w:rsid w:val="0052776C"/>
    <w:rsid w:val="005310DE"/>
    <w:rsid w:val="005311CF"/>
    <w:rsid w:val="0053177E"/>
    <w:rsid w:val="00537E8A"/>
    <w:rsid w:val="0054198E"/>
    <w:rsid w:val="005426A3"/>
    <w:rsid w:val="00542D5F"/>
    <w:rsid w:val="00543375"/>
    <w:rsid w:val="00544202"/>
    <w:rsid w:val="0054451B"/>
    <w:rsid w:val="0054455E"/>
    <w:rsid w:val="005448E6"/>
    <w:rsid w:val="00544D31"/>
    <w:rsid w:val="00545B9E"/>
    <w:rsid w:val="00546AB9"/>
    <w:rsid w:val="00546B2D"/>
    <w:rsid w:val="005471C0"/>
    <w:rsid w:val="005474F6"/>
    <w:rsid w:val="00550515"/>
    <w:rsid w:val="005508A0"/>
    <w:rsid w:val="00551D82"/>
    <w:rsid w:val="00552049"/>
    <w:rsid w:val="005528AE"/>
    <w:rsid w:val="0055523D"/>
    <w:rsid w:val="00555DEA"/>
    <w:rsid w:val="005574A7"/>
    <w:rsid w:val="00557EA2"/>
    <w:rsid w:val="005600BA"/>
    <w:rsid w:val="005617C2"/>
    <w:rsid w:val="00561ED8"/>
    <w:rsid w:val="00562975"/>
    <w:rsid w:val="0056303A"/>
    <w:rsid w:val="005658B9"/>
    <w:rsid w:val="00566B0F"/>
    <w:rsid w:val="005677B4"/>
    <w:rsid w:val="0057277F"/>
    <w:rsid w:val="00573338"/>
    <w:rsid w:val="00574B03"/>
    <w:rsid w:val="00575C7F"/>
    <w:rsid w:val="00576533"/>
    <w:rsid w:val="005807FB"/>
    <w:rsid w:val="00583A5D"/>
    <w:rsid w:val="00584A89"/>
    <w:rsid w:val="0058533D"/>
    <w:rsid w:val="0058568D"/>
    <w:rsid w:val="00585D58"/>
    <w:rsid w:val="00585D85"/>
    <w:rsid w:val="00585F1C"/>
    <w:rsid w:val="005872CB"/>
    <w:rsid w:val="0059162B"/>
    <w:rsid w:val="005935A3"/>
    <w:rsid w:val="00594291"/>
    <w:rsid w:val="0059602C"/>
    <w:rsid w:val="00596AF4"/>
    <w:rsid w:val="00596B67"/>
    <w:rsid w:val="00597B32"/>
    <w:rsid w:val="005A0E34"/>
    <w:rsid w:val="005A27AC"/>
    <w:rsid w:val="005A28CD"/>
    <w:rsid w:val="005A3AF3"/>
    <w:rsid w:val="005A3CE0"/>
    <w:rsid w:val="005A4222"/>
    <w:rsid w:val="005A4895"/>
    <w:rsid w:val="005A7111"/>
    <w:rsid w:val="005A72EC"/>
    <w:rsid w:val="005A7755"/>
    <w:rsid w:val="005B0923"/>
    <w:rsid w:val="005B150C"/>
    <w:rsid w:val="005B3642"/>
    <w:rsid w:val="005B3CEE"/>
    <w:rsid w:val="005B4071"/>
    <w:rsid w:val="005C3AC3"/>
    <w:rsid w:val="005C5363"/>
    <w:rsid w:val="005C55DB"/>
    <w:rsid w:val="005D11D0"/>
    <w:rsid w:val="005D1F16"/>
    <w:rsid w:val="005D20D7"/>
    <w:rsid w:val="005D2C3B"/>
    <w:rsid w:val="005D3CCB"/>
    <w:rsid w:val="005D575D"/>
    <w:rsid w:val="005D6AFB"/>
    <w:rsid w:val="005D7EED"/>
    <w:rsid w:val="005E10C4"/>
    <w:rsid w:val="005E2C40"/>
    <w:rsid w:val="005E477B"/>
    <w:rsid w:val="005E5130"/>
    <w:rsid w:val="005E53BF"/>
    <w:rsid w:val="005E6F8A"/>
    <w:rsid w:val="005F09C5"/>
    <w:rsid w:val="005F17F2"/>
    <w:rsid w:val="005F1F0F"/>
    <w:rsid w:val="005F316D"/>
    <w:rsid w:val="005F6003"/>
    <w:rsid w:val="005F689A"/>
    <w:rsid w:val="00600F2E"/>
    <w:rsid w:val="00602975"/>
    <w:rsid w:val="0060300D"/>
    <w:rsid w:val="00606F56"/>
    <w:rsid w:val="006071D6"/>
    <w:rsid w:val="006072E3"/>
    <w:rsid w:val="006107AA"/>
    <w:rsid w:val="0061152F"/>
    <w:rsid w:val="00611F6C"/>
    <w:rsid w:val="006125A1"/>
    <w:rsid w:val="0062016B"/>
    <w:rsid w:val="00620662"/>
    <w:rsid w:val="006218B4"/>
    <w:rsid w:val="00621EAB"/>
    <w:rsid w:val="00622578"/>
    <w:rsid w:val="00622B80"/>
    <w:rsid w:val="00622DBA"/>
    <w:rsid w:val="00623C55"/>
    <w:rsid w:val="00624504"/>
    <w:rsid w:val="0062518C"/>
    <w:rsid w:val="0062569D"/>
    <w:rsid w:val="0062579B"/>
    <w:rsid w:val="00627D27"/>
    <w:rsid w:val="006318FB"/>
    <w:rsid w:val="0063602B"/>
    <w:rsid w:val="00636087"/>
    <w:rsid w:val="006368C4"/>
    <w:rsid w:val="00636AAB"/>
    <w:rsid w:val="00637252"/>
    <w:rsid w:val="00637980"/>
    <w:rsid w:val="00637C88"/>
    <w:rsid w:val="00637D2B"/>
    <w:rsid w:val="00643B0E"/>
    <w:rsid w:val="00644169"/>
    <w:rsid w:val="00644C31"/>
    <w:rsid w:val="0064515E"/>
    <w:rsid w:val="006458CA"/>
    <w:rsid w:val="0064670E"/>
    <w:rsid w:val="00646DE1"/>
    <w:rsid w:val="00650F77"/>
    <w:rsid w:val="00652E90"/>
    <w:rsid w:val="00653016"/>
    <w:rsid w:val="006539FF"/>
    <w:rsid w:val="00654294"/>
    <w:rsid w:val="00655CFF"/>
    <w:rsid w:val="00657D07"/>
    <w:rsid w:val="00660C76"/>
    <w:rsid w:val="006615D9"/>
    <w:rsid w:val="0066434C"/>
    <w:rsid w:val="00666D0E"/>
    <w:rsid w:val="00667087"/>
    <w:rsid w:val="00667619"/>
    <w:rsid w:val="00667880"/>
    <w:rsid w:val="006703C8"/>
    <w:rsid w:val="00672510"/>
    <w:rsid w:val="00672FCB"/>
    <w:rsid w:val="0067340B"/>
    <w:rsid w:val="00674C53"/>
    <w:rsid w:val="00674D68"/>
    <w:rsid w:val="00675C3C"/>
    <w:rsid w:val="0067628D"/>
    <w:rsid w:val="00676A7F"/>
    <w:rsid w:val="00677D43"/>
    <w:rsid w:val="00680AFB"/>
    <w:rsid w:val="0068129E"/>
    <w:rsid w:val="00683842"/>
    <w:rsid w:val="00683951"/>
    <w:rsid w:val="00684020"/>
    <w:rsid w:val="00684294"/>
    <w:rsid w:val="00686F4D"/>
    <w:rsid w:val="006871BD"/>
    <w:rsid w:val="00690011"/>
    <w:rsid w:val="00690A9F"/>
    <w:rsid w:val="00693DD2"/>
    <w:rsid w:val="006940AF"/>
    <w:rsid w:val="0069505F"/>
    <w:rsid w:val="00695E53"/>
    <w:rsid w:val="00697236"/>
    <w:rsid w:val="006977B8"/>
    <w:rsid w:val="00697F29"/>
    <w:rsid w:val="006A1A63"/>
    <w:rsid w:val="006A1C94"/>
    <w:rsid w:val="006A1E9D"/>
    <w:rsid w:val="006A2753"/>
    <w:rsid w:val="006A3308"/>
    <w:rsid w:val="006A4710"/>
    <w:rsid w:val="006A6F77"/>
    <w:rsid w:val="006A7B03"/>
    <w:rsid w:val="006B0601"/>
    <w:rsid w:val="006B085E"/>
    <w:rsid w:val="006B0F79"/>
    <w:rsid w:val="006B1CB9"/>
    <w:rsid w:val="006B2D8E"/>
    <w:rsid w:val="006B3058"/>
    <w:rsid w:val="006B307E"/>
    <w:rsid w:val="006B3098"/>
    <w:rsid w:val="006B418C"/>
    <w:rsid w:val="006B5718"/>
    <w:rsid w:val="006B7D23"/>
    <w:rsid w:val="006B7DC6"/>
    <w:rsid w:val="006C0270"/>
    <w:rsid w:val="006C4291"/>
    <w:rsid w:val="006C6758"/>
    <w:rsid w:val="006C7808"/>
    <w:rsid w:val="006D09B7"/>
    <w:rsid w:val="006D0F2F"/>
    <w:rsid w:val="006D0FC3"/>
    <w:rsid w:val="006D17CB"/>
    <w:rsid w:val="006D2318"/>
    <w:rsid w:val="006D2B12"/>
    <w:rsid w:val="006D3968"/>
    <w:rsid w:val="006D51AF"/>
    <w:rsid w:val="006D59DA"/>
    <w:rsid w:val="006D731B"/>
    <w:rsid w:val="006E062B"/>
    <w:rsid w:val="006E0856"/>
    <w:rsid w:val="006E124D"/>
    <w:rsid w:val="006E21D0"/>
    <w:rsid w:val="006E2D0B"/>
    <w:rsid w:val="006E2E7F"/>
    <w:rsid w:val="006E3977"/>
    <w:rsid w:val="006E3FEB"/>
    <w:rsid w:val="006E4797"/>
    <w:rsid w:val="006E5435"/>
    <w:rsid w:val="006F1E2A"/>
    <w:rsid w:val="006F2B7F"/>
    <w:rsid w:val="006F64F4"/>
    <w:rsid w:val="006F69C9"/>
    <w:rsid w:val="006F6EAA"/>
    <w:rsid w:val="00700635"/>
    <w:rsid w:val="00701437"/>
    <w:rsid w:val="0070213C"/>
    <w:rsid w:val="00702E85"/>
    <w:rsid w:val="00703343"/>
    <w:rsid w:val="00704408"/>
    <w:rsid w:val="0070444F"/>
    <w:rsid w:val="00704F04"/>
    <w:rsid w:val="00706039"/>
    <w:rsid w:val="00706522"/>
    <w:rsid w:val="00712AB2"/>
    <w:rsid w:val="0071420F"/>
    <w:rsid w:val="007156E7"/>
    <w:rsid w:val="0071666C"/>
    <w:rsid w:val="007179F9"/>
    <w:rsid w:val="00723147"/>
    <w:rsid w:val="00723B0C"/>
    <w:rsid w:val="00723C2C"/>
    <w:rsid w:val="0072417E"/>
    <w:rsid w:val="00726225"/>
    <w:rsid w:val="007277B8"/>
    <w:rsid w:val="007301BB"/>
    <w:rsid w:val="007315A9"/>
    <w:rsid w:val="0073176E"/>
    <w:rsid w:val="007320ED"/>
    <w:rsid w:val="007332D7"/>
    <w:rsid w:val="007333CF"/>
    <w:rsid w:val="00733972"/>
    <w:rsid w:val="00733CAD"/>
    <w:rsid w:val="00735799"/>
    <w:rsid w:val="00736CEE"/>
    <w:rsid w:val="00736E1B"/>
    <w:rsid w:val="007401DF"/>
    <w:rsid w:val="00740A9A"/>
    <w:rsid w:val="0074245B"/>
    <w:rsid w:val="00742634"/>
    <w:rsid w:val="00743F4F"/>
    <w:rsid w:val="00744955"/>
    <w:rsid w:val="00745C89"/>
    <w:rsid w:val="00746513"/>
    <w:rsid w:val="0074782C"/>
    <w:rsid w:val="00750653"/>
    <w:rsid w:val="00750E9A"/>
    <w:rsid w:val="00751312"/>
    <w:rsid w:val="00751504"/>
    <w:rsid w:val="0075175C"/>
    <w:rsid w:val="00753241"/>
    <w:rsid w:val="0075373A"/>
    <w:rsid w:val="00754100"/>
    <w:rsid w:val="007555CC"/>
    <w:rsid w:val="00760F01"/>
    <w:rsid w:val="00762EFB"/>
    <w:rsid w:val="00763040"/>
    <w:rsid w:val="00764F02"/>
    <w:rsid w:val="00765E24"/>
    <w:rsid w:val="00767782"/>
    <w:rsid w:val="00767DB0"/>
    <w:rsid w:val="007702F5"/>
    <w:rsid w:val="007719B7"/>
    <w:rsid w:val="00772A4D"/>
    <w:rsid w:val="00774DF0"/>
    <w:rsid w:val="00776E75"/>
    <w:rsid w:val="0078165C"/>
    <w:rsid w:val="00783CBE"/>
    <w:rsid w:val="00785E39"/>
    <w:rsid w:val="00786278"/>
    <w:rsid w:val="0079064E"/>
    <w:rsid w:val="00790DAD"/>
    <w:rsid w:val="007910B6"/>
    <w:rsid w:val="00792AFC"/>
    <w:rsid w:val="00793351"/>
    <w:rsid w:val="00793867"/>
    <w:rsid w:val="00794BC1"/>
    <w:rsid w:val="007A14EA"/>
    <w:rsid w:val="007A33C3"/>
    <w:rsid w:val="007A3D42"/>
    <w:rsid w:val="007A56A2"/>
    <w:rsid w:val="007A5892"/>
    <w:rsid w:val="007A664D"/>
    <w:rsid w:val="007A685C"/>
    <w:rsid w:val="007A6B7F"/>
    <w:rsid w:val="007A75D7"/>
    <w:rsid w:val="007B10E8"/>
    <w:rsid w:val="007B15C7"/>
    <w:rsid w:val="007B208B"/>
    <w:rsid w:val="007B2096"/>
    <w:rsid w:val="007B30E3"/>
    <w:rsid w:val="007B4B63"/>
    <w:rsid w:val="007B56D1"/>
    <w:rsid w:val="007B79C6"/>
    <w:rsid w:val="007C081D"/>
    <w:rsid w:val="007C0FA3"/>
    <w:rsid w:val="007C1271"/>
    <w:rsid w:val="007C26CF"/>
    <w:rsid w:val="007C67B4"/>
    <w:rsid w:val="007D20BC"/>
    <w:rsid w:val="007D38C2"/>
    <w:rsid w:val="007D51CC"/>
    <w:rsid w:val="007D5212"/>
    <w:rsid w:val="007D530D"/>
    <w:rsid w:val="007D5A1C"/>
    <w:rsid w:val="007D5FEB"/>
    <w:rsid w:val="007D7354"/>
    <w:rsid w:val="007D74FB"/>
    <w:rsid w:val="007E15DB"/>
    <w:rsid w:val="007E2A3D"/>
    <w:rsid w:val="007E4095"/>
    <w:rsid w:val="007E487B"/>
    <w:rsid w:val="007E55F0"/>
    <w:rsid w:val="007E69AD"/>
    <w:rsid w:val="007E6E37"/>
    <w:rsid w:val="007E7D5D"/>
    <w:rsid w:val="007F0636"/>
    <w:rsid w:val="007F1D57"/>
    <w:rsid w:val="007F284B"/>
    <w:rsid w:val="007F2BE2"/>
    <w:rsid w:val="007F3E84"/>
    <w:rsid w:val="007F4DED"/>
    <w:rsid w:val="007F4EC9"/>
    <w:rsid w:val="007F6CD0"/>
    <w:rsid w:val="007F75B2"/>
    <w:rsid w:val="008000C1"/>
    <w:rsid w:val="00802239"/>
    <w:rsid w:val="00802768"/>
    <w:rsid w:val="00802E9E"/>
    <w:rsid w:val="00803547"/>
    <w:rsid w:val="00803CB7"/>
    <w:rsid w:val="00803EEF"/>
    <w:rsid w:val="00805735"/>
    <w:rsid w:val="00807B64"/>
    <w:rsid w:val="00810A19"/>
    <w:rsid w:val="00811307"/>
    <w:rsid w:val="008113C2"/>
    <w:rsid w:val="00811498"/>
    <w:rsid w:val="00811CD7"/>
    <w:rsid w:val="00814432"/>
    <w:rsid w:val="00815636"/>
    <w:rsid w:val="00815CC7"/>
    <w:rsid w:val="00815E90"/>
    <w:rsid w:val="00816228"/>
    <w:rsid w:val="008165FE"/>
    <w:rsid w:val="00817946"/>
    <w:rsid w:val="008179D8"/>
    <w:rsid w:val="00820335"/>
    <w:rsid w:val="008233A1"/>
    <w:rsid w:val="00823431"/>
    <w:rsid w:val="00824C8A"/>
    <w:rsid w:val="00825A9B"/>
    <w:rsid w:val="00826843"/>
    <w:rsid w:val="00831612"/>
    <w:rsid w:val="008319A5"/>
    <w:rsid w:val="00831F63"/>
    <w:rsid w:val="00832053"/>
    <w:rsid w:val="00832333"/>
    <w:rsid w:val="0083362C"/>
    <w:rsid w:val="00835730"/>
    <w:rsid w:val="00836880"/>
    <w:rsid w:val="00837561"/>
    <w:rsid w:val="008379EC"/>
    <w:rsid w:val="0084003C"/>
    <w:rsid w:val="00840327"/>
    <w:rsid w:val="00840885"/>
    <w:rsid w:val="00840DD9"/>
    <w:rsid w:val="00843A69"/>
    <w:rsid w:val="00843AC5"/>
    <w:rsid w:val="00844B11"/>
    <w:rsid w:val="00845A0F"/>
    <w:rsid w:val="008518DA"/>
    <w:rsid w:val="00855958"/>
    <w:rsid w:val="00855D40"/>
    <w:rsid w:val="008566AC"/>
    <w:rsid w:val="008574B6"/>
    <w:rsid w:val="00860053"/>
    <w:rsid w:val="008609A5"/>
    <w:rsid w:val="008621F6"/>
    <w:rsid w:val="0086372C"/>
    <w:rsid w:val="00863DDF"/>
    <w:rsid w:val="00865290"/>
    <w:rsid w:val="008656F2"/>
    <w:rsid w:val="0087039E"/>
    <w:rsid w:val="00874295"/>
    <w:rsid w:val="008745EF"/>
    <w:rsid w:val="008750D0"/>
    <w:rsid w:val="00875989"/>
    <w:rsid w:val="00876666"/>
    <w:rsid w:val="00877238"/>
    <w:rsid w:val="0087741C"/>
    <w:rsid w:val="00886254"/>
    <w:rsid w:val="00890C86"/>
    <w:rsid w:val="00890FED"/>
    <w:rsid w:val="00893FA4"/>
    <w:rsid w:val="00895741"/>
    <w:rsid w:val="0089576F"/>
    <w:rsid w:val="00896E0A"/>
    <w:rsid w:val="00897593"/>
    <w:rsid w:val="008A1D27"/>
    <w:rsid w:val="008A1DF0"/>
    <w:rsid w:val="008A235B"/>
    <w:rsid w:val="008A348B"/>
    <w:rsid w:val="008A34E6"/>
    <w:rsid w:val="008A357F"/>
    <w:rsid w:val="008A4D44"/>
    <w:rsid w:val="008A5009"/>
    <w:rsid w:val="008A5D39"/>
    <w:rsid w:val="008B00E3"/>
    <w:rsid w:val="008B0829"/>
    <w:rsid w:val="008B2BE3"/>
    <w:rsid w:val="008B3206"/>
    <w:rsid w:val="008B3E68"/>
    <w:rsid w:val="008B6951"/>
    <w:rsid w:val="008B7891"/>
    <w:rsid w:val="008B7F0B"/>
    <w:rsid w:val="008B7F9D"/>
    <w:rsid w:val="008C10DC"/>
    <w:rsid w:val="008C29E6"/>
    <w:rsid w:val="008C33E0"/>
    <w:rsid w:val="008C44C7"/>
    <w:rsid w:val="008C76A9"/>
    <w:rsid w:val="008C7B1C"/>
    <w:rsid w:val="008D1CAE"/>
    <w:rsid w:val="008D36A4"/>
    <w:rsid w:val="008D399F"/>
    <w:rsid w:val="008D3C33"/>
    <w:rsid w:val="008D43C3"/>
    <w:rsid w:val="008D5645"/>
    <w:rsid w:val="008D710B"/>
    <w:rsid w:val="008D764D"/>
    <w:rsid w:val="008E156A"/>
    <w:rsid w:val="008E356F"/>
    <w:rsid w:val="008E6274"/>
    <w:rsid w:val="008F1F8E"/>
    <w:rsid w:val="008F23A9"/>
    <w:rsid w:val="008F254A"/>
    <w:rsid w:val="008F403E"/>
    <w:rsid w:val="008F4C8B"/>
    <w:rsid w:val="008F50E6"/>
    <w:rsid w:val="008F5505"/>
    <w:rsid w:val="008F6376"/>
    <w:rsid w:val="00901CDF"/>
    <w:rsid w:val="009027F3"/>
    <w:rsid w:val="009031E6"/>
    <w:rsid w:val="00906D30"/>
    <w:rsid w:val="00907D73"/>
    <w:rsid w:val="00907E92"/>
    <w:rsid w:val="00912C91"/>
    <w:rsid w:val="00914495"/>
    <w:rsid w:val="00914DBC"/>
    <w:rsid w:val="0091687D"/>
    <w:rsid w:val="00920410"/>
    <w:rsid w:val="009218D9"/>
    <w:rsid w:val="00921B3E"/>
    <w:rsid w:val="009224AE"/>
    <w:rsid w:val="0092472D"/>
    <w:rsid w:val="009259AD"/>
    <w:rsid w:val="00925AE3"/>
    <w:rsid w:val="00926A25"/>
    <w:rsid w:val="00926C64"/>
    <w:rsid w:val="00926CC4"/>
    <w:rsid w:val="00926DB3"/>
    <w:rsid w:val="009275F1"/>
    <w:rsid w:val="00931B78"/>
    <w:rsid w:val="00931C97"/>
    <w:rsid w:val="00932677"/>
    <w:rsid w:val="00933A75"/>
    <w:rsid w:val="009344E9"/>
    <w:rsid w:val="00934B74"/>
    <w:rsid w:val="0093594A"/>
    <w:rsid w:val="00936106"/>
    <w:rsid w:val="00936FA2"/>
    <w:rsid w:val="0094016E"/>
    <w:rsid w:val="00940EC9"/>
    <w:rsid w:val="00941D3D"/>
    <w:rsid w:val="009427E4"/>
    <w:rsid w:val="00943BDD"/>
    <w:rsid w:val="00944CA6"/>
    <w:rsid w:val="00945773"/>
    <w:rsid w:val="009465E1"/>
    <w:rsid w:val="00946652"/>
    <w:rsid w:val="00947DCF"/>
    <w:rsid w:val="00951A18"/>
    <w:rsid w:val="00951BC1"/>
    <w:rsid w:val="00952497"/>
    <w:rsid w:val="009545B2"/>
    <w:rsid w:val="00954949"/>
    <w:rsid w:val="009578C1"/>
    <w:rsid w:val="009609B7"/>
    <w:rsid w:val="0096130D"/>
    <w:rsid w:val="00963D18"/>
    <w:rsid w:val="00963D30"/>
    <w:rsid w:val="009649C6"/>
    <w:rsid w:val="00964C4E"/>
    <w:rsid w:val="00964CF6"/>
    <w:rsid w:val="009663CB"/>
    <w:rsid w:val="00967768"/>
    <w:rsid w:val="00970767"/>
    <w:rsid w:val="009708E9"/>
    <w:rsid w:val="00971149"/>
    <w:rsid w:val="00971840"/>
    <w:rsid w:val="009719AA"/>
    <w:rsid w:val="00971E78"/>
    <w:rsid w:val="0097207C"/>
    <w:rsid w:val="009730BB"/>
    <w:rsid w:val="00976E51"/>
    <w:rsid w:val="00981331"/>
    <w:rsid w:val="009832BC"/>
    <w:rsid w:val="0098509A"/>
    <w:rsid w:val="0098557B"/>
    <w:rsid w:val="00985FD1"/>
    <w:rsid w:val="00986029"/>
    <w:rsid w:val="0098688F"/>
    <w:rsid w:val="009871EA"/>
    <w:rsid w:val="009877E4"/>
    <w:rsid w:val="00990791"/>
    <w:rsid w:val="009918E1"/>
    <w:rsid w:val="0099401B"/>
    <w:rsid w:val="0099433A"/>
    <w:rsid w:val="00994638"/>
    <w:rsid w:val="00994847"/>
    <w:rsid w:val="00997211"/>
    <w:rsid w:val="00997951"/>
    <w:rsid w:val="009A08D5"/>
    <w:rsid w:val="009A2117"/>
    <w:rsid w:val="009A2F74"/>
    <w:rsid w:val="009A4914"/>
    <w:rsid w:val="009A4E32"/>
    <w:rsid w:val="009A564C"/>
    <w:rsid w:val="009A6F6A"/>
    <w:rsid w:val="009B11F4"/>
    <w:rsid w:val="009B258D"/>
    <w:rsid w:val="009B30C8"/>
    <w:rsid w:val="009B45CA"/>
    <w:rsid w:val="009B4708"/>
    <w:rsid w:val="009B5962"/>
    <w:rsid w:val="009B6550"/>
    <w:rsid w:val="009B6691"/>
    <w:rsid w:val="009B7373"/>
    <w:rsid w:val="009B7BAA"/>
    <w:rsid w:val="009C32A3"/>
    <w:rsid w:val="009C36B2"/>
    <w:rsid w:val="009C386E"/>
    <w:rsid w:val="009C4BBD"/>
    <w:rsid w:val="009C5B7F"/>
    <w:rsid w:val="009C6189"/>
    <w:rsid w:val="009D1ABA"/>
    <w:rsid w:val="009D1E7A"/>
    <w:rsid w:val="009D22C2"/>
    <w:rsid w:val="009D3098"/>
    <w:rsid w:val="009D7A8E"/>
    <w:rsid w:val="009D7BCC"/>
    <w:rsid w:val="009E03B9"/>
    <w:rsid w:val="009E13D4"/>
    <w:rsid w:val="009E1F7F"/>
    <w:rsid w:val="009E2759"/>
    <w:rsid w:val="009E35B4"/>
    <w:rsid w:val="009E3613"/>
    <w:rsid w:val="009E5B1C"/>
    <w:rsid w:val="009E6EAF"/>
    <w:rsid w:val="009F23AA"/>
    <w:rsid w:val="009F23E8"/>
    <w:rsid w:val="009F330F"/>
    <w:rsid w:val="009F3EF9"/>
    <w:rsid w:val="009F6C39"/>
    <w:rsid w:val="009F7C13"/>
    <w:rsid w:val="00A00CB9"/>
    <w:rsid w:val="00A01BE0"/>
    <w:rsid w:val="00A03B28"/>
    <w:rsid w:val="00A07EEA"/>
    <w:rsid w:val="00A10397"/>
    <w:rsid w:val="00A12881"/>
    <w:rsid w:val="00A1404F"/>
    <w:rsid w:val="00A14D14"/>
    <w:rsid w:val="00A151DE"/>
    <w:rsid w:val="00A16197"/>
    <w:rsid w:val="00A16658"/>
    <w:rsid w:val="00A16ACC"/>
    <w:rsid w:val="00A178B9"/>
    <w:rsid w:val="00A201F8"/>
    <w:rsid w:val="00A211C6"/>
    <w:rsid w:val="00A21AFE"/>
    <w:rsid w:val="00A22F2B"/>
    <w:rsid w:val="00A23738"/>
    <w:rsid w:val="00A24DA1"/>
    <w:rsid w:val="00A26643"/>
    <w:rsid w:val="00A26AF1"/>
    <w:rsid w:val="00A274C8"/>
    <w:rsid w:val="00A27F63"/>
    <w:rsid w:val="00A315DC"/>
    <w:rsid w:val="00A32A31"/>
    <w:rsid w:val="00A32EBC"/>
    <w:rsid w:val="00A33AF8"/>
    <w:rsid w:val="00A33C84"/>
    <w:rsid w:val="00A340C4"/>
    <w:rsid w:val="00A345A2"/>
    <w:rsid w:val="00A34FB9"/>
    <w:rsid w:val="00A35334"/>
    <w:rsid w:val="00A35CC0"/>
    <w:rsid w:val="00A375B4"/>
    <w:rsid w:val="00A37A45"/>
    <w:rsid w:val="00A40585"/>
    <w:rsid w:val="00A40829"/>
    <w:rsid w:val="00A43C39"/>
    <w:rsid w:val="00A45816"/>
    <w:rsid w:val="00A46194"/>
    <w:rsid w:val="00A462C7"/>
    <w:rsid w:val="00A46D0A"/>
    <w:rsid w:val="00A52DAB"/>
    <w:rsid w:val="00A53C29"/>
    <w:rsid w:val="00A54373"/>
    <w:rsid w:val="00A54C62"/>
    <w:rsid w:val="00A54ED7"/>
    <w:rsid w:val="00A5611A"/>
    <w:rsid w:val="00A5666E"/>
    <w:rsid w:val="00A60924"/>
    <w:rsid w:val="00A61702"/>
    <w:rsid w:val="00A6220E"/>
    <w:rsid w:val="00A65112"/>
    <w:rsid w:val="00A65C28"/>
    <w:rsid w:val="00A70101"/>
    <w:rsid w:val="00A70303"/>
    <w:rsid w:val="00A722D8"/>
    <w:rsid w:val="00A72B7B"/>
    <w:rsid w:val="00A73AE1"/>
    <w:rsid w:val="00A749CA"/>
    <w:rsid w:val="00A76859"/>
    <w:rsid w:val="00A778B9"/>
    <w:rsid w:val="00A809FA"/>
    <w:rsid w:val="00A814DB"/>
    <w:rsid w:val="00A81BF9"/>
    <w:rsid w:val="00A82770"/>
    <w:rsid w:val="00A82F1A"/>
    <w:rsid w:val="00A836EA"/>
    <w:rsid w:val="00A84F7C"/>
    <w:rsid w:val="00A9021B"/>
    <w:rsid w:val="00A903AB"/>
    <w:rsid w:val="00A970BF"/>
    <w:rsid w:val="00A97799"/>
    <w:rsid w:val="00A97831"/>
    <w:rsid w:val="00AA138A"/>
    <w:rsid w:val="00AA2260"/>
    <w:rsid w:val="00AA4813"/>
    <w:rsid w:val="00AA4A59"/>
    <w:rsid w:val="00AA7678"/>
    <w:rsid w:val="00AA7D5F"/>
    <w:rsid w:val="00AB0814"/>
    <w:rsid w:val="00AB121E"/>
    <w:rsid w:val="00AB1DB1"/>
    <w:rsid w:val="00AB261A"/>
    <w:rsid w:val="00AB5576"/>
    <w:rsid w:val="00AB5804"/>
    <w:rsid w:val="00AB5DE5"/>
    <w:rsid w:val="00AB6061"/>
    <w:rsid w:val="00AB6952"/>
    <w:rsid w:val="00AB7950"/>
    <w:rsid w:val="00AC1C01"/>
    <w:rsid w:val="00AC1FE2"/>
    <w:rsid w:val="00AC2C4B"/>
    <w:rsid w:val="00AC6075"/>
    <w:rsid w:val="00AC6347"/>
    <w:rsid w:val="00AC7033"/>
    <w:rsid w:val="00AC719B"/>
    <w:rsid w:val="00AC77A7"/>
    <w:rsid w:val="00AC7D57"/>
    <w:rsid w:val="00AD293C"/>
    <w:rsid w:val="00AD3AC7"/>
    <w:rsid w:val="00AD5629"/>
    <w:rsid w:val="00AE0531"/>
    <w:rsid w:val="00AE10F3"/>
    <w:rsid w:val="00AE343B"/>
    <w:rsid w:val="00AE4692"/>
    <w:rsid w:val="00AE47A1"/>
    <w:rsid w:val="00AE54ED"/>
    <w:rsid w:val="00AE67F4"/>
    <w:rsid w:val="00AE6FC2"/>
    <w:rsid w:val="00AF01A4"/>
    <w:rsid w:val="00AF0502"/>
    <w:rsid w:val="00AF0AE2"/>
    <w:rsid w:val="00AF328F"/>
    <w:rsid w:val="00AF4312"/>
    <w:rsid w:val="00AF62AB"/>
    <w:rsid w:val="00AF6FDF"/>
    <w:rsid w:val="00B00092"/>
    <w:rsid w:val="00B0088B"/>
    <w:rsid w:val="00B00F05"/>
    <w:rsid w:val="00B010EE"/>
    <w:rsid w:val="00B01B61"/>
    <w:rsid w:val="00B0230C"/>
    <w:rsid w:val="00B03BCB"/>
    <w:rsid w:val="00B05014"/>
    <w:rsid w:val="00B051A7"/>
    <w:rsid w:val="00B07247"/>
    <w:rsid w:val="00B1165A"/>
    <w:rsid w:val="00B11D06"/>
    <w:rsid w:val="00B12BC5"/>
    <w:rsid w:val="00B1308F"/>
    <w:rsid w:val="00B1428F"/>
    <w:rsid w:val="00B148E3"/>
    <w:rsid w:val="00B14B1A"/>
    <w:rsid w:val="00B15652"/>
    <w:rsid w:val="00B1662C"/>
    <w:rsid w:val="00B17921"/>
    <w:rsid w:val="00B21EC0"/>
    <w:rsid w:val="00B21F0E"/>
    <w:rsid w:val="00B229F3"/>
    <w:rsid w:val="00B23CF3"/>
    <w:rsid w:val="00B23FF3"/>
    <w:rsid w:val="00B254A7"/>
    <w:rsid w:val="00B25DA7"/>
    <w:rsid w:val="00B27CE8"/>
    <w:rsid w:val="00B3458B"/>
    <w:rsid w:val="00B34A43"/>
    <w:rsid w:val="00B35075"/>
    <w:rsid w:val="00B3511B"/>
    <w:rsid w:val="00B358A0"/>
    <w:rsid w:val="00B35980"/>
    <w:rsid w:val="00B35EBC"/>
    <w:rsid w:val="00B35F59"/>
    <w:rsid w:val="00B361E6"/>
    <w:rsid w:val="00B3707F"/>
    <w:rsid w:val="00B40CF2"/>
    <w:rsid w:val="00B43413"/>
    <w:rsid w:val="00B44D6D"/>
    <w:rsid w:val="00B45D41"/>
    <w:rsid w:val="00B47821"/>
    <w:rsid w:val="00B5111A"/>
    <w:rsid w:val="00B51434"/>
    <w:rsid w:val="00B51595"/>
    <w:rsid w:val="00B518B0"/>
    <w:rsid w:val="00B5198E"/>
    <w:rsid w:val="00B51ACC"/>
    <w:rsid w:val="00B52B15"/>
    <w:rsid w:val="00B54244"/>
    <w:rsid w:val="00B545A9"/>
    <w:rsid w:val="00B54956"/>
    <w:rsid w:val="00B54B53"/>
    <w:rsid w:val="00B5624A"/>
    <w:rsid w:val="00B60609"/>
    <w:rsid w:val="00B6078A"/>
    <w:rsid w:val="00B60E28"/>
    <w:rsid w:val="00B6105E"/>
    <w:rsid w:val="00B61089"/>
    <w:rsid w:val="00B61984"/>
    <w:rsid w:val="00B61ECB"/>
    <w:rsid w:val="00B62661"/>
    <w:rsid w:val="00B63E77"/>
    <w:rsid w:val="00B656D1"/>
    <w:rsid w:val="00B66369"/>
    <w:rsid w:val="00B673A7"/>
    <w:rsid w:val="00B70EB9"/>
    <w:rsid w:val="00B71D59"/>
    <w:rsid w:val="00B727B2"/>
    <w:rsid w:val="00B727EA"/>
    <w:rsid w:val="00B7318C"/>
    <w:rsid w:val="00B74C0E"/>
    <w:rsid w:val="00B76A70"/>
    <w:rsid w:val="00B77948"/>
    <w:rsid w:val="00B77D1D"/>
    <w:rsid w:val="00B80A6E"/>
    <w:rsid w:val="00B8142D"/>
    <w:rsid w:val="00B814E8"/>
    <w:rsid w:val="00B815A9"/>
    <w:rsid w:val="00B81D2B"/>
    <w:rsid w:val="00B82EB4"/>
    <w:rsid w:val="00B839D9"/>
    <w:rsid w:val="00B83D7B"/>
    <w:rsid w:val="00B85770"/>
    <w:rsid w:val="00B86066"/>
    <w:rsid w:val="00B86314"/>
    <w:rsid w:val="00B87F57"/>
    <w:rsid w:val="00B901C7"/>
    <w:rsid w:val="00B9021C"/>
    <w:rsid w:val="00B902CC"/>
    <w:rsid w:val="00B902DA"/>
    <w:rsid w:val="00B9043D"/>
    <w:rsid w:val="00B9198F"/>
    <w:rsid w:val="00B92982"/>
    <w:rsid w:val="00B930F8"/>
    <w:rsid w:val="00B94180"/>
    <w:rsid w:val="00B94261"/>
    <w:rsid w:val="00B97663"/>
    <w:rsid w:val="00B978C5"/>
    <w:rsid w:val="00B978E9"/>
    <w:rsid w:val="00B97B47"/>
    <w:rsid w:val="00BA0D5F"/>
    <w:rsid w:val="00BA2C94"/>
    <w:rsid w:val="00BA39AC"/>
    <w:rsid w:val="00BA5205"/>
    <w:rsid w:val="00BA567F"/>
    <w:rsid w:val="00BB0727"/>
    <w:rsid w:val="00BB2593"/>
    <w:rsid w:val="00BB46FF"/>
    <w:rsid w:val="00BB5753"/>
    <w:rsid w:val="00BB6D88"/>
    <w:rsid w:val="00BC0DC4"/>
    <w:rsid w:val="00BC0F68"/>
    <w:rsid w:val="00BC107E"/>
    <w:rsid w:val="00BC12B5"/>
    <w:rsid w:val="00BC19F9"/>
    <w:rsid w:val="00BC1A87"/>
    <w:rsid w:val="00BC2D6C"/>
    <w:rsid w:val="00BC308B"/>
    <w:rsid w:val="00BC3CA3"/>
    <w:rsid w:val="00BC4D65"/>
    <w:rsid w:val="00BC7A2E"/>
    <w:rsid w:val="00BC7C26"/>
    <w:rsid w:val="00BD0B46"/>
    <w:rsid w:val="00BD1760"/>
    <w:rsid w:val="00BD1CD8"/>
    <w:rsid w:val="00BD2629"/>
    <w:rsid w:val="00BD448D"/>
    <w:rsid w:val="00BD5BC3"/>
    <w:rsid w:val="00BD6F0B"/>
    <w:rsid w:val="00BD73E9"/>
    <w:rsid w:val="00BE0680"/>
    <w:rsid w:val="00BE0B13"/>
    <w:rsid w:val="00BE22A2"/>
    <w:rsid w:val="00BE33B0"/>
    <w:rsid w:val="00BE446E"/>
    <w:rsid w:val="00BE47AC"/>
    <w:rsid w:val="00BE4D48"/>
    <w:rsid w:val="00BE6211"/>
    <w:rsid w:val="00BF04C4"/>
    <w:rsid w:val="00BF0863"/>
    <w:rsid w:val="00BF0C2E"/>
    <w:rsid w:val="00BF10CF"/>
    <w:rsid w:val="00BF142C"/>
    <w:rsid w:val="00BF1BA9"/>
    <w:rsid w:val="00BF1CD7"/>
    <w:rsid w:val="00BF2C91"/>
    <w:rsid w:val="00BF329F"/>
    <w:rsid w:val="00BF5128"/>
    <w:rsid w:val="00BF532F"/>
    <w:rsid w:val="00BF59E7"/>
    <w:rsid w:val="00BF6FE8"/>
    <w:rsid w:val="00C000C4"/>
    <w:rsid w:val="00C00B2F"/>
    <w:rsid w:val="00C01D4B"/>
    <w:rsid w:val="00C02B10"/>
    <w:rsid w:val="00C057F4"/>
    <w:rsid w:val="00C05F37"/>
    <w:rsid w:val="00C109A7"/>
    <w:rsid w:val="00C122DF"/>
    <w:rsid w:val="00C13B6A"/>
    <w:rsid w:val="00C1475C"/>
    <w:rsid w:val="00C151BB"/>
    <w:rsid w:val="00C1657E"/>
    <w:rsid w:val="00C218A8"/>
    <w:rsid w:val="00C2418C"/>
    <w:rsid w:val="00C25F69"/>
    <w:rsid w:val="00C264F2"/>
    <w:rsid w:val="00C2675F"/>
    <w:rsid w:val="00C2718F"/>
    <w:rsid w:val="00C31515"/>
    <w:rsid w:val="00C32941"/>
    <w:rsid w:val="00C33843"/>
    <w:rsid w:val="00C3387C"/>
    <w:rsid w:val="00C34FA0"/>
    <w:rsid w:val="00C366BF"/>
    <w:rsid w:val="00C37AF3"/>
    <w:rsid w:val="00C37FCB"/>
    <w:rsid w:val="00C4000D"/>
    <w:rsid w:val="00C429BF"/>
    <w:rsid w:val="00C43011"/>
    <w:rsid w:val="00C44011"/>
    <w:rsid w:val="00C44F0C"/>
    <w:rsid w:val="00C451C8"/>
    <w:rsid w:val="00C470ED"/>
    <w:rsid w:val="00C478B5"/>
    <w:rsid w:val="00C502A3"/>
    <w:rsid w:val="00C53BBB"/>
    <w:rsid w:val="00C543CD"/>
    <w:rsid w:val="00C5448F"/>
    <w:rsid w:val="00C549D6"/>
    <w:rsid w:val="00C5570C"/>
    <w:rsid w:val="00C5623C"/>
    <w:rsid w:val="00C565CA"/>
    <w:rsid w:val="00C571AC"/>
    <w:rsid w:val="00C57DD7"/>
    <w:rsid w:val="00C61254"/>
    <w:rsid w:val="00C632CB"/>
    <w:rsid w:val="00C63442"/>
    <w:rsid w:val="00C6465E"/>
    <w:rsid w:val="00C649A0"/>
    <w:rsid w:val="00C66A06"/>
    <w:rsid w:val="00C67A2B"/>
    <w:rsid w:val="00C67E46"/>
    <w:rsid w:val="00C71E10"/>
    <w:rsid w:val="00C71E47"/>
    <w:rsid w:val="00C74EB1"/>
    <w:rsid w:val="00C74FA3"/>
    <w:rsid w:val="00C76018"/>
    <w:rsid w:val="00C7628E"/>
    <w:rsid w:val="00C77964"/>
    <w:rsid w:val="00C81D52"/>
    <w:rsid w:val="00C824D0"/>
    <w:rsid w:val="00C82B85"/>
    <w:rsid w:val="00C8302E"/>
    <w:rsid w:val="00C841B2"/>
    <w:rsid w:val="00C86D65"/>
    <w:rsid w:val="00C87121"/>
    <w:rsid w:val="00C8730C"/>
    <w:rsid w:val="00C925DF"/>
    <w:rsid w:val="00C932C4"/>
    <w:rsid w:val="00C94CB7"/>
    <w:rsid w:val="00C96054"/>
    <w:rsid w:val="00C960BD"/>
    <w:rsid w:val="00C9737A"/>
    <w:rsid w:val="00C979F2"/>
    <w:rsid w:val="00CA042F"/>
    <w:rsid w:val="00CA0F60"/>
    <w:rsid w:val="00CA1187"/>
    <w:rsid w:val="00CA1200"/>
    <w:rsid w:val="00CA311F"/>
    <w:rsid w:val="00CA34EB"/>
    <w:rsid w:val="00CA4643"/>
    <w:rsid w:val="00CA527D"/>
    <w:rsid w:val="00CA5A3A"/>
    <w:rsid w:val="00CA5C38"/>
    <w:rsid w:val="00CA7738"/>
    <w:rsid w:val="00CA7816"/>
    <w:rsid w:val="00CA7820"/>
    <w:rsid w:val="00CA7EAA"/>
    <w:rsid w:val="00CB07FE"/>
    <w:rsid w:val="00CB16B5"/>
    <w:rsid w:val="00CB23C0"/>
    <w:rsid w:val="00CB32E2"/>
    <w:rsid w:val="00CB4218"/>
    <w:rsid w:val="00CB45C0"/>
    <w:rsid w:val="00CB474C"/>
    <w:rsid w:val="00CB4D6A"/>
    <w:rsid w:val="00CB5578"/>
    <w:rsid w:val="00CB66A0"/>
    <w:rsid w:val="00CB7F32"/>
    <w:rsid w:val="00CC07EC"/>
    <w:rsid w:val="00CC17B0"/>
    <w:rsid w:val="00CC20EA"/>
    <w:rsid w:val="00CC2201"/>
    <w:rsid w:val="00CC36BA"/>
    <w:rsid w:val="00CC4207"/>
    <w:rsid w:val="00CC48EB"/>
    <w:rsid w:val="00CC49E6"/>
    <w:rsid w:val="00CC4F83"/>
    <w:rsid w:val="00CC4FB6"/>
    <w:rsid w:val="00CC5F57"/>
    <w:rsid w:val="00CC630F"/>
    <w:rsid w:val="00CC76D5"/>
    <w:rsid w:val="00CD00A5"/>
    <w:rsid w:val="00CD111A"/>
    <w:rsid w:val="00CD227F"/>
    <w:rsid w:val="00CD2607"/>
    <w:rsid w:val="00CD270D"/>
    <w:rsid w:val="00CD3662"/>
    <w:rsid w:val="00CD3DC1"/>
    <w:rsid w:val="00CD420F"/>
    <w:rsid w:val="00CE0EEF"/>
    <w:rsid w:val="00CE1545"/>
    <w:rsid w:val="00CE25EC"/>
    <w:rsid w:val="00CE2E16"/>
    <w:rsid w:val="00CE2E5B"/>
    <w:rsid w:val="00CE6011"/>
    <w:rsid w:val="00CE7171"/>
    <w:rsid w:val="00CF0D4A"/>
    <w:rsid w:val="00CF0D79"/>
    <w:rsid w:val="00CF23D4"/>
    <w:rsid w:val="00CF3667"/>
    <w:rsid w:val="00CF3A95"/>
    <w:rsid w:val="00CF41E8"/>
    <w:rsid w:val="00CF591F"/>
    <w:rsid w:val="00CF78A7"/>
    <w:rsid w:val="00D0039E"/>
    <w:rsid w:val="00D005FD"/>
    <w:rsid w:val="00D0082B"/>
    <w:rsid w:val="00D0094D"/>
    <w:rsid w:val="00D00E79"/>
    <w:rsid w:val="00D00F2F"/>
    <w:rsid w:val="00D01075"/>
    <w:rsid w:val="00D02576"/>
    <w:rsid w:val="00D026CA"/>
    <w:rsid w:val="00D02AA0"/>
    <w:rsid w:val="00D02BA7"/>
    <w:rsid w:val="00D05867"/>
    <w:rsid w:val="00D05910"/>
    <w:rsid w:val="00D05AE8"/>
    <w:rsid w:val="00D06E34"/>
    <w:rsid w:val="00D0738A"/>
    <w:rsid w:val="00D073D3"/>
    <w:rsid w:val="00D1027D"/>
    <w:rsid w:val="00D10FD9"/>
    <w:rsid w:val="00D126D9"/>
    <w:rsid w:val="00D154BC"/>
    <w:rsid w:val="00D2004F"/>
    <w:rsid w:val="00D20A7D"/>
    <w:rsid w:val="00D214F1"/>
    <w:rsid w:val="00D21976"/>
    <w:rsid w:val="00D23889"/>
    <w:rsid w:val="00D23AC2"/>
    <w:rsid w:val="00D247E3"/>
    <w:rsid w:val="00D24C2A"/>
    <w:rsid w:val="00D25EE1"/>
    <w:rsid w:val="00D27B80"/>
    <w:rsid w:val="00D3070A"/>
    <w:rsid w:val="00D31193"/>
    <w:rsid w:val="00D33989"/>
    <w:rsid w:val="00D35EE5"/>
    <w:rsid w:val="00D36171"/>
    <w:rsid w:val="00D37599"/>
    <w:rsid w:val="00D42F28"/>
    <w:rsid w:val="00D436EA"/>
    <w:rsid w:val="00D43AA6"/>
    <w:rsid w:val="00D44103"/>
    <w:rsid w:val="00D4503C"/>
    <w:rsid w:val="00D46ECB"/>
    <w:rsid w:val="00D47F47"/>
    <w:rsid w:val="00D5107C"/>
    <w:rsid w:val="00D51521"/>
    <w:rsid w:val="00D52EF1"/>
    <w:rsid w:val="00D550FF"/>
    <w:rsid w:val="00D55FD1"/>
    <w:rsid w:val="00D56E87"/>
    <w:rsid w:val="00D57C65"/>
    <w:rsid w:val="00D618AE"/>
    <w:rsid w:val="00D61FF9"/>
    <w:rsid w:val="00D62CF8"/>
    <w:rsid w:val="00D643EA"/>
    <w:rsid w:val="00D64475"/>
    <w:rsid w:val="00D645BB"/>
    <w:rsid w:val="00D65302"/>
    <w:rsid w:val="00D65A9C"/>
    <w:rsid w:val="00D6635C"/>
    <w:rsid w:val="00D66C72"/>
    <w:rsid w:val="00D673BC"/>
    <w:rsid w:val="00D678BE"/>
    <w:rsid w:val="00D707C3"/>
    <w:rsid w:val="00D70865"/>
    <w:rsid w:val="00D725EF"/>
    <w:rsid w:val="00D72AA8"/>
    <w:rsid w:val="00D72C3A"/>
    <w:rsid w:val="00D736A2"/>
    <w:rsid w:val="00D74949"/>
    <w:rsid w:val="00D74B91"/>
    <w:rsid w:val="00D74D14"/>
    <w:rsid w:val="00D7520C"/>
    <w:rsid w:val="00D7542E"/>
    <w:rsid w:val="00D776DF"/>
    <w:rsid w:val="00D77E3A"/>
    <w:rsid w:val="00D808BA"/>
    <w:rsid w:val="00D80989"/>
    <w:rsid w:val="00D8397C"/>
    <w:rsid w:val="00D839F6"/>
    <w:rsid w:val="00D83B21"/>
    <w:rsid w:val="00D84939"/>
    <w:rsid w:val="00D86886"/>
    <w:rsid w:val="00D86EC8"/>
    <w:rsid w:val="00D87AA0"/>
    <w:rsid w:val="00D87DA3"/>
    <w:rsid w:val="00D9102B"/>
    <w:rsid w:val="00D91C5F"/>
    <w:rsid w:val="00D94AEE"/>
    <w:rsid w:val="00D958F3"/>
    <w:rsid w:val="00D96BD6"/>
    <w:rsid w:val="00D9763C"/>
    <w:rsid w:val="00DA0CA1"/>
    <w:rsid w:val="00DA3C9B"/>
    <w:rsid w:val="00DA4D0D"/>
    <w:rsid w:val="00DA5F16"/>
    <w:rsid w:val="00DA7EDF"/>
    <w:rsid w:val="00DB00EE"/>
    <w:rsid w:val="00DB02F7"/>
    <w:rsid w:val="00DB0AA8"/>
    <w:rsid w:val="00DB0D29"/>
    <w:rsid w:val="00DB1109"/>
    <w:rsid w:val="00DB128F"/>
    <w:rsid w:val="00DB25B1"/>
    <w:rsid w:val="00DB27B2"/>
    <w:rsid w:val="00DB2AC8"/>
    <w:rsid w:val="00DB30B6"/>
    <w:rsid w:val="00DB47C0"/>
    <w:rsid w:val="00DB4B5F"/>
    <w:rsid w:val="00DB6321"/>
    <w:rsid w:val="00DC0892"/>
    <w:rsid w:val="00DC0FC9"/>
    <w:rsid w:val="00DC3113"/>
    <w:rsid w:val="00DC345F"/>
    <w:rsid w:val="00DC4D45"/>
    <w:rsid w:val="00DC505F"/>
    <w:rsid w:val="00DC5C80"/>
    <w:rsid w:val="00DC721A"/>
    <w:rsid w:val="00DC7902"/>
    <w:rsid w:val="00DD02AA"/>
    <w:rsid w:val="00DD28CF"/>
    <w:rsid w:val="00DD33D4"/>
    <w:rsid w:val="00DD3966"/>
    <w:rsid w:val="00DD6F05"/>
    <w:rsid w:val="00DD7B90"/>
    <w:rsid w:val="00DE1D71"/>
    <w:rsid w:val="00DE1E0B"/>
    <w:rsid w:val="00DE233E"/>
    <w:rsid w:val="00DE2A55"/>
    <w:rsid w:val="00DE2BC8"/>
    <w:rsid w:val="00DE321B"/>
    <w:rsid w:val="00DE33B2"/>
    <w:rsid w:val="00DE4BBB"/>
    <w:rsid w:val="00DE5774"/>
    <w:rsid w:val="00DE6794"/>
    <w:rsid w:val="00DE6A88"/>
    <w:rsid w:val="00DE6C8C"/>
    <w:rsid w:val="00DE7BC0"/>
    <w:rsid w:val="00DF178D"/>
    <w:rsid w:val="00DF4401"/>
    <w:rsid w:val="00DF49F7"/>
    <w:rsid w:val="00DF4F1F"/>
    <w:rsid w:val="00DF565F"/>
    <w:rsid w:val="00DF6B89"/>
    <w:rsid w:val="00DF70F4"/>
    <w:rsid w:val="00DF7A34"/>
    <w:rsid w:val="00E001C9"/>
    <w:rsid w:val="00E02637"/>
    <w:rsid w:val="00E03C9F"/>
    <w:rsid w:val="00E05D5E"/>
    <w:rsid w:val="00E06AB9"/>
    <w:rsid w:val="00E07D00"/>
    <w:rsid w:val="00E1082B"/>
    <w:rsid w:val="00E124E9"/>
    <w:rsid w:val="00E12C69"/>
    <w:rsid w:val="00E13A15"/>
    <w:rsid w:val="00E14229"/>
    <w:rsid w:val="00E146FF"/>
    <w:rsid w:val="00E1483B"/>
    <w:rsid w:val="00E15AC0"/>
    <w:rsid w:val="00E17830"/>
    <w:rsid w:val="00E2040E"/>
    <w:rsid w:val="00E2194E"/>
    <w:rsid w:val="00E222F1"/>
    <w:rsid w:val="00E23A05"/>
    <w:rsid w:val="00E23EA4"/>
    <w:rsid w:val="00E24372"/>
    <w:rsid w:val="00E24446"/>
    <w:rsid w:val="00E252E6"/>
    <w:rsid w:val="00E2563C"/>
    <w:rsid w:val="00E27E55"/>
    <w:rsid w:val="00E30068"/>
    <w:rsid w:val="00E301FF"/>
    <w:rsid w:val="00E31456"/>
    <w:rsid w:val="00E31D21"/>
    <w:rsid w:val="00E33767"/>
    <w:rsid w:val="00E34831"/>
    <w:rsid w:val="00E3691F"/>
    <w:rsid w:val="00E36A78"/>
    <w:rsid w:val="00E3729F"/>
    <w:rsid w:val="00E40033"/>
    <w:rsid w:val="00E40120"/>
    <w:rsid w:val="00E43D42"/>
    <w:rsid w:val="00E4554B"/>
    <w:rsid w:val="00E46AD9"/>
    <w:rsid w:val="00E46EF5"/>
    <w:rsid w:val="00E50F33"/>
    <w:rsid w:val="00E51534"/>
    <w:rsid w:val="00E52EC1"/>
    <w:rsid w:val="00E54806"/>
    <w:rsid w:val="00E56CC8"/>
    <w:rsid w:val="00E57E85"/>
    <w:rsid w:val="00E60142"/>
    <w:rsid w:val="00E60707"/>
    <w:rsid w:val="00E60953"/>
    <w:rsid w:val="00E609E6"/>
    <w:rsid w:val="00E60B4E"/>
    <w:rsid w:val="00E61841"/>
    <w:rsid w:val="00E63334"/>
    <w:rsid w:val="00E6384C"/>
    <w:rsid w:val="00E63B93"/>
    <w:rsid w:val="00E6464A"/>
    <w:rsid w:val="00E64B6C"/>
    <w:rsid w:val="00E65823"/>
    <w:rsid w:val="00E66190"/>
    <w:rsid w:val="00E6640B"/>
    <w:rsid w:val="00E66658"/>
    <w:rsid w:val="00E670BD"/>
    <w:rsid w:val="00E67BA0"/>
    <w:rsid w:val="00E709B3"/>
    <w:rsid w:val="00E73BE0"/>
    <w:rsid w:val="00E750DF"/>
    <w:rsid w:val="00E7631B"/>
    <w:rsid w:val="00E77F06"/>
    <w:rsid w:val="00E81C30"/>
    <w:rsid w:val="00E82259"/>
    <w:rsid w:val="00E82B1C"/>
    <w:rsid w:val="00E82B42"/>
    <w:rsid w:val="00E86169"/>
    <w:rsid w:val="00E87500"/>
    <w:rsid w:val="00E876AD"/>
    <w:rsid w:val="00E87A81"/>
    <w:rsid w:val="00E907E8"/>
    <w:rsid w:val="00E923C6"/>
    <w:rsid w:val="00E926AD"/>
    <w:rsid w:val="00E92928"/>
    <w:rsid w:val="00E936E1"/>
    <w:rsid w:val="00E9546F"/>
    <w:rsid w:val="00E963DE"/>
    <w:rsid w:val="00E96B15"/>
    <w:rsid w:val="00EA06D7"/>
    <w:rsid w:val="00EA303E"/>
    <w:rsid w:val="00EA480F"/>
    <w:rsid w:val="00EA4CF6"/>
    <w:rsid w:val="00EA5807"/>
    <w:rsid w:val="00EA5C7E"/>
    <w:rsid w:val="00EA73ED"/>
    <w:rsid w:val="00EA7C53"/>
    <w:rsid w:val="00EB0ACE"/>
    <w:rsid w:val="00EB12BE"/>
    <w:rsid w:val="00EB168E"/>
    <w:rsid w:val="00EB19B9"/>
    <w:rsid w:val="00EB1C6C"/>
    <w:rsid w:val="00EB1E68"/>
    <w:rsid w:val="00EB44A6"/>
    <w:rsid w:val="00EB6261"/>
    <w:rsid w:val="00EB6A59"/>
    <w:rsid w:val="00EB6AD4"/>
    <w:rsid w:val="00EB6E5D"/>
    <w:rsid w:val="00EC047C"/>
    <w:rsid w:val="00EC17AC"/>
    <w:rsid w:val="00EC2227"/>
    <w:rsid w:val="00EC2768"/>
    <w:rsid w:val="00EC2F35"/>
    <w:rsid w:val="00EC3806"/>
    <w:rsid w:val="00EC4C2F"/>
    <w:rsid w:val="00EC5345"/>
    <w:rsid w:val="00EC5F92"/>
    <w:rsid w:val="00EC73C3"/>
    <w:rsid w:val="00ED09A2"/>
    <w:rsid w:val="00ED43FC"/>
    <w:rsid w:val="00EE01F0"/>
    <w:rsid w:val="00EE028C"/>
    <w:rsid w:val="00EE1481"/>
    <w:rsid w:val="00EE22F4"/>
    <w:rsid w:val="00EE2F37"/>
    <w:rsid w:val="00EE3D89"/>
    <w:rsid w:val="00EE5008"/>
    <w:rsid w:val="00EE67B3"/>
    <w:rsid w:val="00EF075D"/>
    <w:rsid w:val="00EF0E7B"/>
    <w:rsid w:val="00EF10CC"/>
    <w:rsid w:val="00EF2B8A"/>
    <w:rsid w:val="00EF2E5B"/>
    <w:rsid w:val="00EF6313"/>
    <w:rsid w:val="00EF7772"/>
    <w:rsid w:val="00F00671"/>
    <w:rsid w:val="00F00D2A"/>
    <w:rsid w:val="00F022D5"/>
    <w:rsid w:val="00F02738"/>
    <w:rsid w:val="00F039AD"/>
    <w:rsid w:val="00F05F56"/>
    <w:rsid w:val="00F0757C"/>
    <w:rsid w:val="00F07960"/>
    <w:rsid w:val="00F12352"/>
    <w:rsid w:val="00F12DB8"/>
    <w:rsid w:val="00F13ACD"/>
    <w:rsid w:val="00F1454A"/>
    <w:rsid w:val="00F1456D"/>
    <w:rsid w:val="00F147F9"/>
    <w:rsid w:val="00F1503E"/>
    <w:rsid w:val="00F155CD"/>
    <w:rsid w:val="00F16294"/>
    <w:rsid w:val="00F21266"/>
    <w:rsid w:val="00F22503"/>
    <w:rsid w:val="00F229E0"/>
    <w:rsid w:val="00F2327A"/>
    <w:rsid w:val="00F23842"/>
    <w:rsid w:val="00F23F17"/>
    <w:rsid w:val="00F25D8D"/>
    <w:rsid w:val="00F26F7A"/>
    <w:rsid w:val="00F27906"/>
    <w:rsid w:val="00F307CB"/>
    <w:rsid w:val="00F33BE8"/>
    <w:rsid w:val="00F35B15"/>
    <w:rsid w:val="00F375FE"/>
    <w:rsid w:val="00F377FA"/>
    <w:rsid w:val="00F41963"/>
    <w:rsid w:val="00F42FAC"/>
    <w:rsid w:val="00F4356C"/>
    <w:rsid w:val="00F4397A"/>
    <w:rsid w:val="00F44705"/>
    <w:rsid w:val="00F500E3"/>
    <w:rsid w:val="00F52170"/>
    <w:rsid w:val="00F538BC"/>
    <w:rsid w:val="00F55A01"/>
    <w:rsid w:val="00F6009C"/>
    <w:rsid w:val="00F6054E"/>
    <w:rsid w:val="00F61568"/>
    <w:rsid w:val="00F6330C"/>
    <w:rsid w:val="00F66101"/>
    <w:rsid w:val="00F7030F"/>
    <w:rsid w:val="00F7040D"/>
    <w:rsid w:val="00F70656"/>
    <w:rsid w:val="00F7082E"/>
    <w:rsid w:val="00F72693"/>
    <w:rsid w:val="00F72BA2"/>
    <w:rsid w:val="00F73007"/>
    <w:rsid w:val="00F7309A"/>
    <w:rsid w:val="00F742A1"/>
    <w:rsid w:val="00F74FCB"/>
    <w:rsid w:val="00F76148"/>
    <w:rsid w:val="00F765FD"/>
    <w:rsid w:val="00F80458"/>
    <w:rsid w:val="00F80E4F"/>
    <w:rsid w:val="00F813F7"/>
    <w:rsid w:val="00F853EE"/>
    <w:rsid w:val="00F8615E"/>
    <w:rsid w:val="00F87C19"/>
    <w:rsid w:val="00F90268"/>
    <w:rsid w:val="00F905D0"/>
    <w:rsid w:val="00F924FF"/>
    <w:rsid w:val="00F931E4"/>
    <w:rsid w:val="00F9393D"/>
    <w:rsid w:val="00F94057"/>
    <w:rsid w:val="00F941B6"/>
    <w:rsid w:val="00F94616"/>
    <w:rsid w:val="00FA3872"/>
    <w:rsid w:val="00FA3E71"/>
    <w:rsid w:val="00FA4111"/>
    <w:rsid w:val="00FA5E7A"/>
    <w:rsid w:val="00FA6904"/>
    <w:rsid w:val="00FA6E6A"/>
    <w:rsid w:val="00FA701A"/>
    <w:rsid w:val="00FB040C"/>
    <w:rsid w:val="00FB252F"/>
    <w:rsid w:val="00FB29F2"/>
    <w:rsid w:val="00FB3786"/>
    <w:rsid w:val="00FB60DA"/>
    <w:rsid w:val="00FB6EB7"/>
    <w:rsid w:val="00FB787D"/>
    <w:rsid w:val="00FC1EF1"/>
    <w:rsid w:val="00FC21DA"/>
    <w:rsid w:val="00FC29FD"/>
    <w:rsid w:val="00FC2CB1"/>
    <w:rsid w:val="00FC33D5"/>
    <w:rsid w:val="00FC36AC"/>
    <w:rsid w:val="00FC4230"/>
    <w:rsid w:val="00FC6748"/>
    <w:rsid w:val="00FD0499"/>
    <w:rsid w:val="00FD0791"/>
    <w:rsid w:val="00FD358B"/>
    <w:rsid w:val="00FD6A66"/>
    <w:rsid w:val="00FE49F5"/>
    <w:rsid w:val="00FE5908"/>
    <w:rsid w:val="00FE5D5C"/>
    <w:rsid w:val="00FE6283"/>
    <w:rsid w:val="00FE7161"/>
    <w:rsid w:val="00FE754F"/>
    <w:rsid w:val="00FE7A8D"/>
    <w:rsid w:val="00FF1937"/>
    <w:rsid w:val="00FF1E89"/>
    <w:rsid w:val="00FF3030"/>
    <w:rsid w:val="00FF3647"/>
    <w:rsid w:val="00FF3BD9"/>
    <w:rsid w:val="00FF3F55"/>
    <w:rsid w:val="00FF610D"/>
    <w:rsid w:val="00FF6A20"/>
    <w:rsid w:val="00FF78C6"/>
    <w:rsid w:val="01056B57"/>
    <w:rsid w:val="01103F20"/>
    <w:rsid w:val="011A13CF"/>
    <w:rsid w:val="01BF6717"/>
    <w:rsid w:val="023C3DF1"/>
    <w:rsid w:val="0243233E"/>
    <w:rsid w:val="026D7318"/>
    <w:rsid w:val="02CF4B72"/>
    <w:rsid w:val="034179A9"/>
    <w:rsid w:val="03583678"/>
    <w:rsid w:val="043B48CC"/>
    <w:rsid w:val="044D64A6"/>
    <w:rsid w:val="04864C34"/>
    <w:rsid w:val="048B216A"/>
    <w:rsid w:val="04D1187A"/>
    <w:rsid w:val="04F41312"/>
    <w:rsid w:val="055531EB"/>
    <w:rsid w:val="056574F7"/>
    <w:rsid w:val="058B64BA"/>
    <w:rsid w:val="06322B52"/>
    <w:rsid w:val="06543997"/>
    <w:rsid w:val="06703023"/>
    <w:rsid w:val="0718422A"/>
    <w:rsid w:val="073D5BB3"/>
    <w:rsid w:val="07AF429D"/>
    <w:rsid w:val="07FC110F"/>
    <w:rsid w:val="084C64CA"/>
    <w:rsid w:val="08860741"/>
    <w:rsid w:val="08A8384A"/>
    <w:rsid w:val="08C15127"/>
    <w:rsid w:val="093C4345"/>
    <w:rsid w:val="09E04845"/>
    <w:rsid w:val="09F5413F"/>
    <w:rsid w:val="0A075F4C"/>
    <w:rsid w:val="0A4E3888"/>
    <w:rsid w:val="0A752857"/>
    <w:rsid w:val="0B412813"/>
    <w:rsid w:val="0B5E3246"/>
    <w:rsid w:val="0BA13EF5"/>
    <w:rsid w:val="0BC41C5D"/>
    <w:rsid w:val="0C062AE0"/>
    <w:rsid w:val="0C1B53CE"/>
    <w:rsid w:val="0CA379FE"/>
    <w:rsid w:val="0CB4507B"/>
    <w:rsid w:val="0D253A40"/>
    <w:rsid w:val="0D8C6236"/>
    <w:rsid w:val="0DA4636E"/>
    <w:rsid w:val="0EBD09CA"/>
    <w:rsid w:val="0EC61D5C"/>
    <w:rsid w:val="0F170E0A"/>
    <w:rsid w:val="0FB34DC9"/>
    <w:rsid w:val="119F154D"/>
    <w:rsid w:val="12177734"/>
    <w:rsid w:val="1258144A"/>
    <w:rsid w:val="12671359"/>
    <w:rsid w:val="12837E2B"/>
    <w:rsid w:val="12C74DD9"/>
    <w:rsid w:val="135A5BDE"/>
    <w:rsid w:val="13DA2170"/>
    <w:rsid w:val="144D7C86"/>
    <w:rsid w:val="14501881"/>
    <w:rsid w:val="14CA6BBE"/>
    <w:rsid w:val="15207D2C"/>
    <w:rsid w:val="157B334F"/>
    <w:rsid w:val="15A77E99"/>
    <w:rsid w:val="16F7714B"/>
    <w:rsid w:val="171A10FB"/>
    <w:rsid w:val="171B2D88"/>
    <w:rsid w:val="1769339C"/>
    <w:rsid w:val="17E52EA2"/>
    <w:rsid w:val="181F04CB"/>
    <w:rsid w:val="18834649"/>
    <w:rsid w:val="193E4BFD"/>
    <w:rsid w:val="1985586A"/>
    <w:rsid w:val="1A3819A1"/>
    <w:rsid w:val="1B1A32F2"/>
    <w:rsid w:val="1B423379"/>
    <w:rsid w:val="1B913F21"/>
    <w:rsid w:val="1C9D2B2B"/>
    <w:rsid w:val="1CAF7F55"/>
    <w:rsid w:val="1CF20727"/>
    <w:rsid w:val="1DAF1519"/>
    <w:rsid w:val="1DD04776"/>
    <w:rsid w:val="1E236607"/>
    <w:rsid w:val="1E245226"/>
    <w:rsid w:val="1E635CD0"/>
    <w:rsid w:val="1F695370"/>
    <w:rsid w:val="1F9E793F"/>
    <w:rsid w:val="1FB6158E"/>
    <w:rsid w:val="20C63AD7"/>
    <w:rsid w:val="20D93F4E"/>
    <w:rsid w:val="20E61065"/>
    <w:rsid w:val="210C1AE6"/>
    <w:rsid w:val="2120408E"/>
    <w:rsid w:val="216464E8"/>
    <w:rsid w:val="21E608A3"/>
    <w:rsid w:val="220036B8"/>
    <w:rsid w:val="22626A10"/>
    <w:rsid w:val="22C7482F"/>
    <w:rsid w:val="236A2268"/>
    <w:rsid w:val="23714067"/>
    <w:rsid w:val="23B742C3"/>
    <w:rsid w:val="24602B9B"/>
    <w:rsid w:val="249B6F6F"/>
    <w:rsid w:val="24D177EC"/>
    <w:rsid w:val="25EE105E"/>
    <w:rsid w:val="263C1E44"/>
    <w:rsid w:val="26734CB7"/>
    <w:rsid w:val="269405CB"/>
    <w:rsid w:val="26D8030C"/>
    <w:rsid w:val="26F242BB"/>
    <w:rsid w:val="276B2A5D"/>
    <w:rsid w:val="283266F2"/>
    <w:rsid w:val="286D12E4"/>
    <w:rsid w:val="28772BD5"/>
    <w:rsid w:val="28D36972"/>
    <w:rsid w:val="28E347EC"/>
    <w:rsid w:val="29202995"/>
    <w:rsid w:val="2AD245C7"/>
    <w:rsid w:val="2AE96D17"/>
    <w:rsid w:val="2B653F3B"/>
    <w:rsid w:val="2B927AD6"/>
    <w:rsid w:val="2CA44662"/>
    <w:rsid w:val="2CBF1692"/>
    <w:rsid w:val="2D2C16EF"/>
    <w:rsid w:val="2D3F7269"/>
    <w:rsid w:val="2D423C97"/>
    <w:rsid w:val="2E6F565C"/>
    <w:rsid w:val="2ECD6A14"/>
    <w:rsid w:val="2F17110F"/>
    <w:rsid w:val="2F625340"/>
    <w:rsid w:val="2F771654"/>
    <w:rsid w:val="2FE77D75"/>
    <w:rsid w:val="2FF166E6"/>
    <w:rsid w:val="30C1398D"/>
    <w:rsid w:val="30E363AF"/>
    <w:rsid w:val="31667613"/>
    <w:rsid w:val="31AF59C9"/>
    <w:rsid w:val="325F39E1"/>
    <w:rsid w:val="32D0062D"/>
    <w:rsid w:val="33101BBD"/>
    <w:rsid w:val="33213C1C"/>
    <w:rsid w:val="33340CCC"/>
    <w:rsid w:val="33857D1F"/>
    <w:rsid w:val="33A72253"/>
    <w:rsid w:val="33B8683D"/>
    <w:rsid w:val="33B8708A"/>
    <w:rsid w:val="35285D13"/>
    <w:rsid w:val="35D57147"/>
    <w:rsid w:val="36160E62"/>
    <w:rsid w:val="36371FEF"/>
    <w:rsid w:val="3676752C"/>
    <w:rsid w:val="36B11E65"/>
    <w:rsid w:val="36DE6CB2"/>
    <w:rsid w:val="37197037"/>
    <w:rsid w:val="379C47D7"/>
    <w:rsid w:val="38E56E0F"/>
    <w:rsid w:val="3914687F"/>
    <w:rsid w:val="3923441A"/>
    <w:rsid w:val="394F20C0"/>
    <w:rsid w:val="3A9048B1"/>
    <w:rsid w:val="3AD246BB"/>
    <w:rsid w:val="3AE0418E"/>
    <w:rsid w:val="3AE15C1B"/>
    <w:rsid w:val="3B204CD8"/>
    <w:rsid w:val="3B421873"/>
    <w:rsid w:val="3BCB246E"/>
    <w:rsid w:val="3C1C306C"/>
    <w:rsid w:val="3CBF4039"/>
    <w:rsid w:val="3DD3668E"/>
    <w:rsid w:val="3E196C1C"/>
    <w:rsid w:val="3E6C5AEE"/>
    <w:rsid w:val="3EB05051"/>
    <w:rsid w:val="3EE91210"/>
    <w:rsid w:val="3F0D3F60"/>
    <w:rsid w:val="3F0E3A4B"/>
    <w:rsid w:val="3F5A3D6C"/>
    <w:rsid w:val="3F7501A6"/>
    <w:rsid w:val="3F83049A"/>
    <w:rsid w:val="40012BFF"/>
    <w:rsid w:val="403A5E3A"/>
    <w:rsid w:val="404B5C66"/>
    <w:rsid w:val="40A80A42"/>
    <w:rsid w:val="40ED14BE"/>
    <w:rsid w:val="41107EF2"/>
    <w:rsid w:val="411821FC"/>
    <w:rsid w:val="411E07AE"/>
    <w:rsid w:val="41A768BF"/>
    <w:rsid w:val="41DF0383"/>
    <w:rsid w:val="41E31D67"/>
    <w:rsid w:val="42635CC8"/>
    <w:rsid w:val="42AC4132"/>
    <w:rsid w:val="42E01AAF"/>
    <w:rsid w:val="42F318D8"/>
    <w:rsid w:val="42F767C4"/>
    <w:rsid w:val="43293D86"/>
    <w:rsid w:val="432C07ED"/>
    <w:rsid w:val="43C9329C"/>
    <w:rsid w:val="43D61C4E"/>
    <w:rsid w:val="43FF0F44"/>
    <w:rsid w:val="446C5EB0"/>
    <w:rsid w:val="44907481"/>
    <w:rsid w:val="44B428A3"/>
    <w:rsid w:val="44C65473"/>
    <w:rsid w:val="44FC6D06"/>
    <w:rsid w:val="457255C9"/>
    <w:rsid w:val="45F64149"/>
    <w:rsid w:val="46221A20"/>
    <w:rsid w:val="46A0033B"/>
    <w:rsid w:val="472E5576"/>
    <w:rsid w:val="47986AD9"/>
    <w:rsid w:val="47DC5C33"/>
    <w:rsid w:val="48824D4D"/>
    <w:rsid w:val="492F0763"/>
    <w:rsid w:val="49D77EA1"/>
    <w:rsid w:val="4A200EC5"/>
    <w:rsid w:val="4A24342B"/>
    <w:rsid w:val="4B182C6A"/>
    <w:rsid w:val="4B5B2AE7"/>
    <w:rsid w:val="4B606AFA"/>
    <w:rsid w:val="4B8205E3"/>
    <w:rsid w:val="4BAD330E"/>
    <w:rsid w:val="4BC464DC"/>
    <w:rsid w:val="4C4616C4"/>
    <w:rsid w:val="4C970E59"/>
    <w:rsid w:val="4DB61829"/>
    <w:rsid w:val="4DF97B50"/>
    <w:rsid w:val="4E051B06"/>
    <w:rsid w:val="4E190BF4"/>
    <w:rsid w:val="4E1D7121"/>
    <w:rsid w:val="4E544195"/>
    <w:rsid w:val="4E5F1493"/>
    <w:rsid w:val="4E702F0E"/>
    <w:rsid w:val="4EB85B33"/>
    <w:rsid w:val="4ED10770"/>
    <w:rsid w:val="4F0B22D8"/>
    <w:rsid w:val="4F3613E0"/>
    <w:rsid w:val="4F5D6012"/>
    <w:rsid w:val="4F993CD1"/>
    <w:rsid w:val="5064195A"/>
    <w:rsid w:val="510D706D"/>
    <w:rsid w:val="513C4E06"/>
    <w:rsid w:val="515D1D88"/>
    <w:rsid w:val="51654E20"/>
    <w:rsid w:val="51C96CD4"/>
    <w:rsid w:val="51E411EC"/>
    <w:rsid w:val="51E416DD"/>
    <w:rsid w:val="51E75D82"/>
    <w:rsid w:val="52662FB7"/>
    <w:rsid w:val="532978EB"/>
    <w:rsid w:val="53D730AC"/>
    <w:rsid w:val="54495441"/>
    <w:rsid w:val="548835DA"/>
    <w:rsid w:val="54BC1248"/>
    <w:rsid w:val="55482CF9"/>
    <w:rsid w:val="55B00966"/>
    <w:rsid w:val="55E40D1E"/>
    <w:rsid w:val="56B13C48"/>
    <w:rsid w:val="572677D5"/>
    <w:rsid w:val="572B0309"/>
    <w:rsid w:val="57642420"/>
    <w:rsid w:val="57D932B1"/>
    <w:rsid w:val="57D951CB"/>
    <w:rsid w:val="58625FEF"/>
    <w:rsid w:val="588E4758"/>
    <w:rsid w:val="58BF7B08"/>
    <w:rsid w:val="58D260FE"/>
    <w:rsid w:val="596614AF"/>
    <w:rsid w:val="59A23394"/>
    <w:rsid w:val="59C75AE6"/>
    <w:rsid w:val="59DD2344"/>
    <w:rsid w:val="5A941E05"/>
    <w:rsid w:val="5B0D021C"/>
    <w:rsid w:val="5B335382"/>
    <w:rsid w:val="5B376528"/>
    <w:rsid w:val="5BA061B6"/>
    <w:rsid w:val="5BCE207E"/>
    <w:rsid w:val="5BDD7905"/>
    <w:rsid w:val="5C4C1239"/>
    <w:rsid w:val="5C5645EC"/>
    <w:rsid w:val="5C5F4091"/>
    <w:rsid w:val="5CB12D5F"/>
    <w:rsid w:val="5D282819"/>
    <w:rsid w:val="5EA658FA"/>
    <w:rsid w:val="5EBE20B5"/>
    <w:rsid w:val="5EE64EDE"/>
    <w:rsid w:val="5F263D3E"/>
    <w:rsid w:val="5F283076"/>
    <w:rsid w:val="60942F1C"/>
    <w:rsid w:val="60DB5C0D"/>
    <w:rsid w:val="61DF6390"/>
    <w:rsid w:val="61E10DB4"/>
    <w:rsid w:val="61EF7CEA"/>
    <w:rsid w:val="61F20548"/>
    <w:rsid w:val="61F366D2"/>
    <w:rsid w:val="62951B11"/>
    <w:rsid w:val="63152B9B"/>
    <w:rsid w:val="63291332"/>
    <w:rsid w:val="636B2318"/>
    <w:rsid w:val="63EA2525"/>
    <w:rsid w:val="63ED5BEB"/>
    <w:rsid w:val="650E6239"/>
    <w:rsid w:val="654C07AE"/>
    <w:rsid w:val="654F03BC"/>
    <w:rsid w:val="65801349"/>
    <w:rsid w:val="65B02309"/>
    <w:rsid w:val="665132CA"/>
    <w:rsid w:val="6672193E"/>
    <w:rsid w:val="66853D6B"/>
    <w:rsid w:val="67160752"/>
    <w:rsid w:val="67CB32E9"/>
    <w:rsid w:val="685C6AAB"/>
    <w:rsid w:val="68F85185"/>
    <w:rsid w:val="69167DB8"/>
    <w:rsid w:val="69193DD4"/>
    <w:rsid w:val="6A27302F"/>
    <w:rsid w:val="6A5907FC"/>
    <w:rsid w:val="6ADC3914"/>
    <w:rsid w:val="6B0852AD"/>
    <w:rsid w:val="6B4A6ABA"/>
    <w:rsid w:val="6BB63CB2"/>
    <w:rsid w:val="6BF91984"/>
    <w:rsid w:val="6C1A142C"/>
    <w:rsid w:val="6C5D1399"/>
    <w:rsid w:val="6C7935B7"/>
    <w:rsid w:val="6CD35AE0"/>
    <w:rsid w:val="6CDF457F"/>
    <w:rsid w:val="6D993A37"/>
    <w:rsid w:val="6E065C79"/>
    <w:rsid w:val="6E8D178E"/>
    <w:rsid w:val="6EB313FC"/>
    <w:rsid w:val="6ECA1C0B"/>
    <w:rsid w:val="6F3670C5"/>
    <w:rsid w:val="6F7B40B9"/>
    <w:rsid w:val="6F8E33B3"/>
    <w:rsid w:val="6FA732F6"/>
    <w:rsid w:val="6FE21831"/>
    <w:rsid w:val="6FEE0E54"/>
    <w:rsid w:val="706B7271"/>
    <w:rsid w:val="70D31C7A"/>
    <w:rsid w:val="70E40222"/>
    <w:rsid w:val="71246121"/>
    <w:rsid w:val="71317BB4"/>
    <w:rsid w:val="714A4F98"/>
    <w:rsid w:val="717C694B"/>
    <w:rsid w:val="72160A23"/>
    <w:rsid w:val="724D3CFA"/>
    <w:rsid w:val="7297333E"/>
    <w:rsid w:val="72F71CE0"/>
    <w:rsid w:val="74156904"/>
    <w:rsid w:val="742D5FA6"/>
    <w:rsid w:val="7478642A"/>
    <w:rsid w:val="74D83064"/>
    <w:rsid w:val="752F4C6B"/>
    <w:rsid w:val="75646456"/>
    <w:rsid w:val="75FD75A2"/>
    <w:rsid w:val="76AD5F83"/>
    <w:rsid w:val="76E62C9E"/>
    <w:rsid w:val="770C5BCB"/>
    <w:rsid w:val="773909E7"/>
    <w:rsid w:val="775E661C"/>
    <w:rsid w:val="78180B0E"/>
    <w:rsid w:val="79A95B08"/>
    <w:rsid w:val="7AC82043"/>
    <w:rsid w:val="7ADB2BBB"/>
    <w:rsid w:val="7B0E3C25"/>
    <w:rsid w:val="7B690387"/>
    <w:rsid w:val="7B7333C0"/>
    <w:rsid w:val="7BD46443"/>
    <w:rsid w:val="7BDD5383"/>
    <w:rsid w:val="7D1755DD"/>
    <w:rsid w:val="7D384148"/>
    <w:rsid w:val="7D714ED6"/>
    <w:rsid w:val="7D7645BF"/>
    <w:rsid w:val="7D8B6A9F"/>
    <w:rsid w:val="7E141E4D"/>
    <w:rsid w:val="7E3B12F4"/>
    <w:rsid w:val="7E5A7D9B"/>
    <w:rsid w:val="7E687D41"/>
    <w:rsid w:val="7E72641F"/>
    <w:rsid w:val="7E7C1FE9"/>
    <w:rsid w:val="7EB66F04"/>
    <w:rsid w:val="7F887CAF"/>
    <w:rsid w:val="7FE609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A63C63"/>
  <w15:docId w15:val="{8BB41B82-37C3-43A8-A4C1-E31F30B7A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eastAsia="Calibri" w:hAnsi="Calibri" w:cs="Calibri"/>
      <w:sz w:val="24"/>
      <w:szCs w:val="24"/>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jc w:val="left"/>
    </w:pPr>
  </w:style>
  <w:style w:type="paragraph" w:styleId="Date">
    <w:name w:val="Date"/>
    <w:basedOn w:val="Normal"/>
    <w:next w:val="Normal"/>
    <w:link w:val="DateChar"/>
    <w:uiPriority w:val="99"/>
    <w:semiHidden/>
    <w:unhideWhenUsed/>
    <w:qFormat/>
    <w:pPr>
      <w:ind w:leftChars="2500" w:left="100"/>
    </w:p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qFormat/>
  </w:style>
  <w:style w:type="paragraph" w:styleId="Title">
    <w:name w:val="Title"/>
    <w:basedOn w:val="Normal"/>
    <w:next w:val="Normal"/>
    <w:uiPriority w:val="10"/>
    <w:qFormat/>
    <w:pPr>
      <w:keepNext/>
      <w:keepLines/>
      <w:spacing w:before="480" w:after="120"/>
    </w:pPr>
    <w:rPr>
      <w:b/>
      <w:sz w:val="72"/>
      <w:szCs w:val="72"/>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qFormat/>
    <w:rPr>
      <w:sz w:val="21"/>
      <w:szCs w:val="21"/>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99"/>
    <w:qFormat/>
    <w:pPr>
      <w:ind w:firstLineChars="200" w:firstLine="420"/>
    </w:pPr>
  </w:style>
  <w:style w:type="character" w:customStyle="1" w:styleId="apple-converted-space">
    <w:name w:val="apple-converted-space"/>
    <w:basedOn w:val="DefaultParagraphFont"/>
    <w:qFormat/>
  </w:style>
  <w:style w:type="character" w:customStyle="1" w:styleId="CommentTextChar">
    <w:name w:val="Comment Text Char"/>
    <w:basedOn w:val="DefaultParagraphFont"/>
    <w:link w:val="CommentText"/>
    <w:qFormat/>
    <w:rPr>
      <w:rFonts w:ascii="Calibri" w:eastAsia="Calibri" w:hAnsi="Calibri" w:cs="Calibri"/>
      <w:sz w:val="24"/>
      <w:szCs w:val="24"/>
      <w:lang w:eastAsia="en-US"/>
    </w:rPr>
  </w:style>
  <w:style w:type="character" w:customStyle="1" w:styleId="CommentSubjectChar">
    <w:name w:val="Comment Subject Char"/>
    <w:basedOn w:val="CommentTextChar"/>
    <w:link w:val="CommentSubject"/>
    <w:uiPriority w:val="99"/>
    <w:semiHidden/>
    <w:qFormat/>
    <w:rPr>
      <w:rFonts w:ascii="Calibri" w:eastAsia="Calibri" w:hAnsi="Calibri" w:cs="Calibri"/>
      <w:b/>
      <w:bCs/>
      <w:sz w:val="24"/>
      <w:szCs w:val="24"/>
      <w:lang w:eastAsia="en-US"/>
    </w:rPr>
  </w:style>
  <w:style w:type="character" w:customStyle="1" w:styleId="BalloonTextChar">
    <w:name w:val="Balloon Text Char"/>
    <w:basedOn w:val="DefaultParagraphFont"/>
    <w:link w:val="BalloonText"/>
    <w:uiPriority w:val="99"/>
    <w:semiHidden/>
    <w:qFormat/>
    <w:rPr>
      <w:rFonts w:ascii="Calibri" w:eastAsia="Calibri" w:hAnsi="Calibri" w:cs="Calibri"/>
      <w:sz w:val="18"/>
      <w:szCs w:val="18"/>
      <w:lang w:eastAsia="en-US"/>
    </w:rPr>
  </w:style>
  <w:style w:type="character" w:customStyle="1" w:styleId="DateChar">
    <w:name w:val="Date Char"/>
    <w:basedOn w:val="DefaultParagraphFont"/>
    <w:link w:val="Date"/>
    <w:uiPriority w:val="99"/>
    <w:semiHidden/>
    <w:qFormat/>
    <w:rPr>
      <w:rFonts w:ascii="Calibri" w:eastAsia="Calibri" w:hAnsi="Calibri" w:cs="Calibri"/>
      <w:sz w:val="24"/>
      <w:szCs w:val="24"/>
      <w:lang w:eastAsia="en-US"/>
    </w:rPr>
  </w:style>
  <w:style w:type="character" w:customStyle="1" w:styleId="basic-word">
    <w:name w:val="basic-word"/>
    <w:basedOn w:val="DefaultParagraphFont"/>
    <w:qFormat/>
  </w:style>
  <w:style w:type="character" w:customStyle="1" w:styleId="period">
    <w:name w:val="period"/>
    <w:basedOn w:val="DefaultParagraphFont"/>
    <w:qFormat/>
  </w:style>
  <w:style w:type="character" w:customStyle="1" w:styleId="cit">
    <w:name w:val="cit"/>
    <w:basedOn w:val="DefaultParagraphFont"/>
    <w:qFormat/>
  </w:style>
  <w:style w:type="character" w:customStyle="1" w:styleId="citation-doi">
    <w:name w:val="citation-doi"/>
    <w:basedOn w:val="DefaultParagraphFont"/>
    <w:qFormat/>
  </w:style>
  <w:style w:type="paragraph" w:customStyle="1" w:styleId="1">
    <w:name w:val="修订1"/>
    <w:hidden/>
    <w:uiPriority w:val="99"/>
    <w:semiHidden/>
    <w:qFormat/>
    <w:rPr>
      <w:rFonts w:ascii="Calibri" w:eastAsia="Calibri" w:hAnsi="Calibri" w:cs="Calibri"/>
      <w:sz w:val="24"/>
      <w:szCs w:val="24"/>
    </w:rPr>
  </w:style>
  <w:style w:type="character" w:customStyle="1" w:styleId="FooterChar">
    <w:name w:val="Footer Char"/>
    <w:basedOn w:val="DefaultParagraphFont"/>
    <w:link w:val="Footer"/>
    <w:uiPriority w:val="99"/>
    <w:qFormat/>
    <w:rPr>
      <w:rFonts w:ascii="Calibri" w:eastAsia="Calibri" w:hAnsi="Calibri" w:cs="Calibri"/>
      <w:sz w:val="18"/>
      <w:szCs w:val="18"/>
      <w:lang w:eastAsia="en-US"/>
    </w:rPr>
  </w:style>
  <w:style w:type="paragraph" w:customStyle="1" w:styleId="10">
    <w:name w:val="正文1"/>
    <w:qFormat/>
    <w:pPr>
      <w:jc w:val="both"/>
    </w:pPr>
    <w:rPr>
      <w:kern w:val="2"/>
      <w:sz w:val="21"/>
      <w:szCs w:val="21"/>
      <w:lang w:eastAsia="zh-CN"/>
    </w:rPr>
  </w:style>
  <w:style w:type="paragraph" w:customStyle="1" w:styleId="2">
    <w:name w:val="正文2"/>
    <w:qFormat/>
    <w:pPr>
      <w:jc w:val="both"/>
    </w:pPr>
    <w:rPr>
      <w:kern w:val="2"/>
      <w:sz w:val="21"/>
      <w:szCs w:val="21"/>
      <w:lang w:eastAsia="zh-CN"/>
    </w:rPr>
  </w:style>
  <w:style w:type="character" w:customStyle="1" w:styleId="secondary-date">
    <w:name w:val="secondary-date"/>
    <w:basedOn w:val="DefaultParagraphFont"/>
    <w:qFormat/>
  </w:style>
  <w:style w:type="character" w:customStyle="1" w:styleId="authors-list-item">
    <w:name w:val="authors-list-item"/>
    <w:basedOn w:val="DefaultParagraphFont"/>
    <w:qFormat/>
  </w:style>
  <w:style w:type="character" w:customStyle="1" w:styleId="author-sup-separator">
    <w:name w:val="author-sup-separator"/>
    <w:basedOn w:val="DefaultParagraphFont"/>
    <w:qFormat/>
  </w:style>
  <w:style w:type="character" w:customStyle="1" w:styleId="jlqj4b">
    <w:name w:val="jlqj4b"/>
    <w:basedOn w:val="DefaultParagraphFont"/>
    <w:qFormat/>
  </w:style>
  <w:style w:type="paragraph" w:customStyle="1" w:styleId="EndNoteBibliographyTitle">
    <w:name w:val="EndNote Bibliography Title"/>
    <w:basedOn w:val="Normal"/>
    <w:link w:val="EndNoteBibliographyTitleChar"/>
    <w:qFormat/>
    <w:pPr>
      <w:jc w:val="center"/>
    </w:pPr>
  </w:style>
  <w:style w:type="character" w:customStyle="1" w:styleId="EndNoteBibliographyTitleChar">
    <w:name w:val="EndNote Bibliography Title Char"/>
    <w:basedOn w:val="DefaultParagraphFont"/>
    <w:link w:val="EndNoteBibliographyTitle"/>
    <w:qFormat/>
    <w:rPr>
      <w:rFonts w:ascii="Calibri" w:eastAsia="Calibri" w:hAnsi="Calibri" w:cs="Calibri"/>
      <w:sz w:val="24"/>
      <w:szCs w:val="24"/>
    </w:rPr>
  </w:style>
  <w:style w:type="paragraph" w:customStyle="1" w:styleId="EndNoteBibliography">
    <w:name w:val="EndNote Bibliography"/>
    <w:basedOn w:val="Normal"/>
    <w:link w:val="EndNoteBibliographyChar"/>
    <w:qFormat/>
    <w:pPr>
      <w:spacing w:line="240" w:lineRule="auto"/>
    </w:pPr>
  </w:style>
  <w:style w:type="character" w:customStyle="1" w:styleId="EndNoteBibliographyChar">
    <w:name w:val="EndNote Bibliography Char"/>
    <w:basedOn w:val="DefaultParagraphFont"/>
    <w:link w:val="EndNoteBibliography"/>
    <w:qFormat/>
    <w:rPr>
      <w:rFonts w:ascii="Calibri" w:eastAsia="Calibri" w:hAnsi="Calibri" w:cs="Calibri"/>
      <w:sz w:val="24"/>
      <w:szCs w:val="24"/>
    </w:rPr>
  </w:style>
  <w:style w:type="paragraph" w:customStyle="1" w:styleId="Revision1">
    <w:name w:val="Revision1"/>
    <w:hidden/>
    <w:uiPriority w:val="99"/>
    <w:semiHidden/>
    <w:qFormat/>
    <w:rPr>
      <w:rFonts w:ascii="Calibri" w:eastAsia="Calibri" w:hAnsi="Calibri" w:cs="Calibri"/>
      <w:sz w:val="24"/>
      <w:szCs w:val="24"/>
    </w:rPr>
  </w:style>
  <w:style w:type="character" w:customStyle="1" w:styleId="UnresolvedMention2">
    <w:name w:val="Unresolved Mention2"/>
    <w:basedOn w:val="DefaultParagraphFont"/>
    <w:uiPriority w:val="99"/>
    <w:semiHidden/>
    <w:unhideWhenUsed/>
    <w:rsid w:val="009465E1"/>
    <w:rPr>
      <w:color w:val="605E5C"/>
      <w:shd w:val="clear" w:color="auto" w:fill="E1DFDD"/>
    </w:rPr>
  </w:style>
  <w:style w:type="paragraph" w:styleId="Revision">
    <w:name w:val="Revision"/>
    <w:hidden/>
    <w:uiPriority w:val="99"/>
    <w:semiHidden/>
    <w:rsid w:val="00210B58"/>
    <w:pPr>
      <w:spacing w:after="0" w:line="240" w:lineRule="auto"/>
    </w:pPr>
    <w:rPr>
      <w:rFonts w:ascii="Calibri" w:eastAsia="Calibri" w:hAnsi="Calibri" w:cs="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5218718">
      <w:bodyDiv w:val="1"/>
      <w:marLeft w:val="0"/>
      <w:marRight w:val="0"/>
      <w:marTop w:val="0"/>
      <w:marBottom w:val="0"/>
      <w:divBdr>
        <w:top w:val="none" w:sz="0" w:space="0" w:color="auto"/>
        <w:left w:val="none" w:sz="0" w:space="0" w:color="auto"/>
        <w:bottom w:val="none" w:sz="0" w:space="0" w:color="auto"/>
        <w:right w:val="none" w:sz="0" w:space="0" w:color="auto"/>
      </w:divBdr>
      <w:divsChild>
        <w:div w:id="500119961">
          <w:marLeft w:val="0"/>
          <w:marRight w:val="0"/>
          <w:marTop w:val="0"/>
          <w:marBottom w:val="0"/>
          <w:divBdr>
            <w:top w:val="none" w:sz="0" w:space="0" w:color="auto"/>
            <w:left w:val="none" w:sz="0" w:space="0" w:color="auto"/>
            <w:bottom w:val="none" w:sz="0" w:space="0" w:color="auto"/>
            <w:right w:val="none" w:sz="0" w:space="0" w:color="auto"/>
          </w:divBdr>
        </w:div>
      </w:divsChild>
    </w:div>
    <w:div w:id="1753044407">
      <w:bodyDiv w:val="1"/>
      <w:marLeft w:val="0"/>
      <w:marRight w:val="0"/>
      <w:marTop w:val="0"/>
      <w:marBottom w:val="0"/>
      <w:divBdr>
        <w:top w:val="none" w:sz="0" w:space="0" w:color="auto"/>
        <w:left w:val="none" w:sz="0" w:space="0" w:color="auto"/>
        <w:bottom w:val="none" w:sz="0" w:space="0" w:color="auto"/>
        <w:right w:val="none" w:sz="0" w:space="0" w:color="auto"/>
      </w:divBdr>
      <w:divsChild>
        <w:div w:id="167680572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DELL%20XPS\AppData\Local\youdao\dict\Application\7.5.2.0\resultui\dict\?keyword=enhance" TargetMode="External"/><Relationship Id="rId18" Type="http://schemas.openxmlformats.org/officeDocument/2006/relationships/hyperlink" Target="C:/Users/DELL%20XPS/AppData/Local/youdao/dict/Application/7.5.2.0/resultui/dict/?keyword=of" TargetMode="Externa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file:///C:\Users\DELL%20XPS\AppData\Local\youdao\dict\Application\7.5.2.0\resultui\dict\?keyword=consistent" TargetMode="External"/><Relationship Id="rId7" Type="http://schemas.openxmlformats.org/officeDocument/2006/relationships/footnotes" Target="footnotes.xml"/><Relationship Id="rId12" Type="http://schemas.openxmlformats.org/officeDocument/2006/relationships/hyperlink" Target="file:///C:\Users\DELL%20XPS\AppData\Local\youdao\dict\Application\7.5.2.0\resultui\dict\?keyword=significantly" TargetMode="External"/><Relationship Id="rId17" Type="http://schemas.openxmlformats.org/officeDocument/2006/relationships/hyperlink" Target="C:/Users/DELL%20XPS/AppData/Local/youdao/dict/Application/7.5.2.0/resultui/dict/?keyword="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C:/Users/DELL%20XPS/AppData/Local/youdao/dict/Application/7.5.2.0/resultui/dict/?keyword=series" TargetMode="External"/><Relationship Id="rId20" Type="http://schemas.openxmlformats.org/officeDocument/2006/relationships/hyperlink" Target="file:///C:\Users\DELL%20XPS\AppData\Local\youdao\dict\Application\7.5.2.0\resultui\dict\?keyword=revea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hongxf7@mail.sysu.edu.cn" TargetMode="External"/><Relationship Id="rId24" Type="http://schemas.openxmlformats.org/officeDocument/2006/relationships/hyperlink" Target="file:///C:\Users\DELL%20XPS\AppData\Local\youdao\dict\Application\7.5.2.0\resultui\dict\?keyword=abundant" TargetMode="External"/><Relationship Id="rId5" Type="http://schemas.openxmlformats.org/officeDocument/2006/relationships/settings" Target="settings.xml"/><Relationship Id="rId15" Type="http://schemas.openxmlformats.org/officeDocument/2006/relationships/hyperlink" Target="C:/Users/DELL%20XPS/AppData/Local/youdao/dict/Application/7.5.2.0/resultui/dict/?keyword=" TargetMode="External"/><Relationship Id="rId23" Type="http://schemas.openxmlformats.org/officeDocument/2006/relationships/hyperlink" Target="file:///C:\Users\DELL%20XPS\AppData\Local\youdao\dict\Application\7.5.2.0\resultui\dict\?keyword=enhance" TargetMode="External"/><Relationship Id="rId28" Type="http://schemas.openxmlformats.org/officeDocument/2006/relationships/header" Target="header3.xml"/><Relationship Id="rId10" Type="http://schemas.openxmlformats.org/officeDocument/2006/relationships/hyperlink" Target="mailto:583747158@qq.com" TargetMode="External"/><Relationship Id="rId19" Type="http://schemas.openxmlformats.org/officeDocument/2006/relationships/hyperlink" Target="https://pubmed-ncbi-nlm-nih-gov-443.webvpn.bjmu.edu.cn/?term=Capowski+EE&amp;cauthor_id=30567931" TargetMode="External"/><Relationship Id="rId4" Type="http://schemas.openxmlformats.org/officeDocument/2006/relationships/styles" Target="styles.xml"/><Relationship Id="rId9" Type="http://schemas.openxmlformats.org/officeDocument/2006/relationships/hyperlink" Target="mailto:guanyy8@mail2.sysu.edu.cn" TargetMode="External"/><Relationship Id="rId14" Type="http://schemas.openxmlformats.org/officeDocument/2006/relationships/hyperlink" Target="file:///C:\Users\DELL%20XPS\AppData\Local\youdao\dict\Application\7.5.2.0\resultui\dict\?keyword=describe" TargetMode="External"/><Relationship Id="rId22" Type="http://schemas.openxmlformats.org/officeDocument/2006/relationships/hyperlink" Target="file:///C:\Users\DELL%20XPS\AppData\Local\youdao\dict\Application\7.5.2.0\resultui\dict\?keyword=significantly"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35D8117F-3EAA-4492-B201-47B4244969B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418</Words>
  <Characters>42283</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XPS</dc:creator>
  <cp:lastModifiedBy>Vineeta Bajaj</cp:lastModifiedBy>
  <cp:revision>2</cp:revision>
  <dcterms:created xsi:type="dcterms:W3CDTF">2021-03-05T13:42:00Z</dcterms:created>
  <dcterms:modified xsi:type="dcterms:W3CDTF">2021-03-05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